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eastAsia="Calibri" w:hAnsi="Calibri"/>
          <w:b w:val="0"/>
          <w:bCs w:val="0"/>
          <w:color w:val="auto"/>
          <w:sz w:val="24"/>
          <w:szCs w:val="24"/>
        </w:rPr>
        <w:id w:val="949814"/>
        <w:docPartObj>
          <w:docPartGallery w:val="Cover Pages"/>
          <w:docPartUnique/>
        </w:docPartObj>
      </w:sdtPr>
      <w:sdtEndPr/>
      <w:sdtContent>
        <w:p w:rsidR="00DE2DDC" w:rsidRDefault="00DE2DDC" w:rsidP="00582357">
          <w:pPr>
            <w:pStyle w:val="Heading1"/>
          </w:pPr>
          <w:r>
            <w:t>Title</w:t>
          </w:r>
        </w:p>
        <w:p w:rsidR="00DE2DDC" w:rsidRPr="00F82F88" w:rsidRDefault="00DE2DDC" w:rsidP="00582357">
          <w:pPr>
            <w:rPr>
              <w:b/>
            </w:rPr>
          </w:pPr>
          <w:r w:rsidRPr="00F82F88">
            <w:rPr>
              <w:b/>
            </w:rPr>
            <w:t xml:space="preserve">Food for thought: pilot randomised </w:t>
          </w:r>
          <w:r w:rsidR="00E76E82" w:rsidRPr="00F82F88">
            <w:rPr>
              <w:b/>
            </w:rPr>
            <w:t xml:space="preserve">controlled </w:t>
          </w:r>
          <w:r w:rsidRPr="00F82F88">
            <w:rPr>
              <w:b/>
            </w:rPr>
            <w:t xml:space="preserve">trial of Lay Health Trainers supporting dietary change to reduce </w:t>
          </w:r>
          <w:r w:rsidR="00DB3625" w:rsidRPr="00F82F88">
            <w:rPr>
              <w:b/>
            </w:rPr>
            <w:t xml:space="preserve">cardiovascular disease </w:t>
          </w:r>
          <w:r w:rsidRPr="00F82F88">
            <w:rPr>
              <w:b/>
            </w:rPr>
            <w:t xml:space="preserve">in deprived communities </w:t>
          </w:r>
        </w:p>
        <w:p w:rsidR="00DE2DDC" w:rsidRDefault="00DE2DDC" w:rsidP="00582357">
          <w:pPr>
            <w:pStyle w:val="Heading1"/>
          </w:pPr>
          <w:r>
            <w:t>Authors</w:t>
          </w:r>
        </w:p>
        <w:p w:rsidR="00DE2DDC" w:rsidRDefault="00BA7D5F" w:rsidP="00582357">
          <w:r>
            <w:t>Dr M Goodall</w:t>
          </w:r>
          <w:r w:rsidR="00234ACB">
            <w:rPr>
              <w:vertAlign w:val="superscript"/>
            </w:rPr>
            <w:t>1</w:t>
          </w:r>
          <w:r w:rsidR="00234ACB">
            <w:t xml:space="preserve">, </w:t>
          </w:r>
          <w:r w:rsidR="00DE2DDC">
            <w:t xml:space="preserve"> </w:t>
          </w:r>
          <w:r>
            <w:t xml:space="preserve">Dr G </w:t>
          </w:r>
          <w:r w:rsidR="00DE2DDC">
            <w:t>Barton</w:t>
          </w:r>
          <w:r w:rsidR="00C3143D" w:rsidRPr="00C3143D">
            <w:rPr>
              <w:vertAlign w:val="superscript"/>
            </w:rPr>
            <w:t>2</w:t>
          </w:r>
          <w:r w:rsidR="00DE2DDC">
            <w:t xml:space="preserve">, </w:t>
          </w:r>
          <w:r w:rsidR="003E4B7D">
            <w:t xml:space="preserve">Professor P </w:t>
          </w:r>
          <w:r w:rsidR="00DE2DDC">
            <w:t>Bower</w:t>
          </w:r>
          <w:r w:rsidR="00C3143D" w:rsidRPr="00C3143D">
            <w:rPr>
              <w:vertAlign w:val="superscript"/>
            </w:rPr>
            <w:t>3</w:t>
          </w:r>
          <w:r w:rsidR="00DE2DDC">
            <w:t xml:space="preserve">, </w:t>
          </w:r>
          <w:r w:rsidR="003E4B7D">
            <w:t xml:space="preserve">Dr P </w:t>
          </w:r>
          <w:r w:rsidR="00DE2DDC">
            <w:t>Byrne</w:t>
          </w:r>
          <w:r w:rsidR="00C3143D" w:rsidRPr="00C3143D">
            <w:rPr>
              <w:vertAlign w:val="superscript"/>
            </w:rPr>
            <w:t>1</w:t>
          </w:r>
          <w:r w:rsidR="00DE2DDC">
            <w:t xml:space="preserve">, </w:t>
          </w:r>
          <w:r>
            <w:t>Professor,</w:t>
          </w:r>
          <w:r w:rsidR="003E4B7D">
            <w:t xml:space="preserve"> JE</w:t>
          </w:r>
          <w:r>
            <w:t xml:space="preserve"> </w:t>
          </w:r>
          <w:r w:rsidR="00DE2DDC">
            <w:t>Cade</w:t>
          </w:r>
          <w:r w:rsidR="00C3143D">
            <w:rPr>
              <w:vertAlign w:val="superscript"/>
            </w:rPr>
            <w:t>4</w:t>
          </w:r>
          <w:r w:rsidR="00DE2DDC">
            <w:t xml:space="preserve">, </w:t>
          </w:r>
          <w:r>
            <w:t xml:space="preserve">Professor S </w:t>
          </w:r>
          <w:r w:rsidR="00DE2DDC">
            <w:t>Capewell</w:t>
          </w:r>
          <w:r w:rsidR="00C3143D">
            <w:rPr>
              <w:vertAlign w:val="superscript"/>
            </w:rPr>
            <w:t>5</w:t>
          </w:r>
          <w:r w:rsidR="00DE2DDC">
            <w:t xml:space="preserve">, </w:t>
          </w:r>
          <w:r>
            <w:t xml:space="preserve">Miss C </w:t>
          </w:r>
          <w:r w:rsidR="00DE2DDC">
            <w:t>Cleghorn</w:t>
          </w:r>
          <w:r w:rsidR="00C3143D">
            <w:rPr>
              <w:vertAlign w:val="superscript"/>
            </w:rPr>
            <w:t>4</w:t>
          </w:r>
          <w:r w:rsidR="00DE2DDC">
            <w:t xml:space="preserve">, </w:t>
          </w:r>
          <w:r>
            <w:t xml:space="preserve">Dr LA </w:t>
          </w:r>
          <w:r w:rsidR="00DE2DDC">
            <w:t>Kennedy</w:t>
          </w:r>
          <w:r w:rsidR="00C3143D">
            <w:rPr>
              <w:vertAlign w:val="superscript"/>
            </w:rPr>
            <w:t>6</w:t>
          </w:r>
          <w:r w:rsidR="00DE2DDC">
            <w:t>,</w:t>
          </w:r>
          <w:r w:rsidR="003E4B7D">
            <w:t xml:space="preserve"> </w:t>
          </w:r>
          <w:r>
            <w:t xml:space="preserve">Miss AM </w:t>
          </w:r>
          <w:r w:rsidR="00DE2DDC">
            <w:t>Martindale</w:t>
          </w:r>
          <w:r w:rsidR="00C3143D">
            <w:rPr>
              <w:vertAlign w:val="superscript"/>
            </w:rPr>
            <w:t>1</w:t>
          </w:r>
          <w:r w:rsidR="00DE2DDC">
            <w:t xml:space="preserve">, </w:t>
          </w:r>
          <w:r>
            <w:t xml:space="preserve">Dr C </w:t>
          </w:r>
          <w:r w:rsidR="00DE2DDC">
            <w:t>Roberts</w:t>
          </w:r>
          <w:r w:rsidR="000D4260" w:rsidRPr="000D4260">
            <w:rPr>
              <w:vertAlign w:val="superscript"/>
            </w:rPr>
            <w:t>7</w:t>
          </w:r>
          <w:r w:rsidR="00DE2DDC">
            <w:t xml:space="preserve">, </w:t>
          </w:r>
          <w:r>
            <w:t xml:space="preserve">Mrs S </w:t>
          </w:r>
          <w:r w:rsidR="00DE2DDC">
            <w:t>Woolf</w:t>
          </w:r>
          <w:r w:rsidR="00C3143D" w:rsidRPr="00C3143D">
            <w:rPr>
              <w:vertAlign w:val="superscript"/>
            </w:rPr>
            <w:t>1</w:t>
          </w:r>
          <w:r w:rsidR="00DE2DDC">
            <w:t xml:space="preserve">, </w:t>
          </w:r>
          <w:r>
            <w:t>Professor MB Gabbay</w:t>
          </w:r>
          <w:r w:rsidR="00C3143D">
            <w:rPr>
              <w:vertAlign w:val="superscript"/>
            </w:rPr>
            <w:t>1</w:t>
          </w:r>
          <w:r w:rsidR="00DE2DDC">
            <w:t>.</w:t>
          </w:r>
        </w:p>
        <w:p w:rsidR="00234ACB" w:rsidRDefault="00234ACB" w:rsidP="00582357">
          <w:r w:rsidRPr="00234ACB">
            <w:rPr>
              <w:vertAlign w:val="superscript"/>
            </w:rPr>
            <w:t>1</w:t>
          </w:r>
          <w:r>
            <w:t xml:space="preserve"> Department of Health Services Research, University of Liverpool, Liverpool L69 3</w:t>
          </w:r>
          <w:r w:rsidR="00C3143D">
            <w:t>GL</w:t>
          </w:r>
          <w:r>
            <w:t>, UK</w:t>
          </w:r>
        </w:p>
        <w:p w:rsidR="00C3143D" w:rsidRDefault="00C3143D" w:rsidP="00582357">
          <w:r w:rsidRPr="00C3143D">
            <w:rPr>
              <w:vertAlign w:val="superscript"/>
            </w:rPr>
            <w:t>2</w:t>
          </w:r>
          <w:r w:rsidR="000D4260">
            <w:t xml:space="preserve"> </w:t>
          </w:r>
          <w:r>
            <w:t xml:space="preserve">Health Economics Group, </w:t>
          </w:r>
          <w:r w:rsidRPr="00C3143D">
            <w:t>University of East Anglia</w:t>
          </w:r>
          <w:r>
            <w:t>, Norwich NR4 7TJ, UK</w:t>
          </w:r>
        </w:p>
        <w:p w:rsidR="00C3143D" w:rsidRDefault="00C3143D" w:rsidP="00582357">
          <w:r>
            <w:rPr>
              <w:vertAlign w:val="superscript"/>
            </w:rPr>
            <w:t>3</w:t>
          </w:r>
          <w:r w:rsidR="000D4260">
            <w:rPr>
              <w:vertAlign w:val="superscript"/>
            </w:rPr>
            <w:t xml:space="preserve"> </w:t>
          </w:r>
          <w:r w:rsidR="000D4260">
            <w:rPr>
              <w:rFonts w:ascii="Verdana" w:hAnsi="Verdana" w:cs="Arial"/>
              <w:color w:val="000000"/>
              <w:sz w:val="19"/>
              <w:szCs w:val="19"/>
              <w:lang w:val="en"/>
            </w:rPr>
            <w:t>Centre for Primary Care,</w:t>
          </w:r>
          <w:r w:rsidR="000D4260" w:rsidRPr="00C3143D">
            <w:t xml:space="preserve"> </w:t>
          </w:r>
          <w:r w:rsidRPr="00C3143D">
            <w:t xml:space="preserve">University of </w:t>
          </w:r>
          <w:r>
            <w:t>Manchester</w:t>
          </w:r>
          <w:r w:rsidR="000D4260">
            <w:t>, Manchester M13 9PL, UK</w:t>
          </w:r>
        </w:p>
        <w:p w:rsidR="00C3143D" w:rsidRDefault="00C3143D" w:rsidP="00582357">
          <w:r>
            <w:rPr>
              <w:vertAlign w:val="superscript"/>
            </w:rPr>
            <w:t>4</w:t>
          </w:r>
          <w:r w:rsidRPr="00C3143D">
            <w:t xml:space="preserve"> </w:t>
          </w:r>
          <w:r>
            <w:t xml:space="preserve">School of Food Science and Nutrition, </w:t>
          </w:r>
          <w:r w:rsidRPr="00C3143D">
            <w:t xml:space="preserve">University of </w:t>
          </w:r>
          <w:r>
            <w:t>Leeds, Leeds LS2 9JT, UK</w:t>
          </w:r>
        </w:p>
        <w:p w:rsidR="00C3143D" w:rsidRDefault="00C3143D" w:rsidP="00582357">
          <w:r>
            <w:rPr>
              <w:vertAlign w:val="superscript"/>
            </w:rPr>
            <w:t>5</w:t>
          </w:r>
          <w:r w:rsidR="000D4260">
            <w:rPr>
              <w:vertAlign w:val="superscript"/>
            </w:rPr>
            <w:t xml:space="preserve"> </w:t>
          </w:r>
          <w:r w:rsidRPr="00C3143D">
            <w:t>Department of</w:t>
          </w:r>
          <w:r>
            <w:rPr>
              <w:vertAlign w:val="superscript"/>
            </w:rPr>
            <w:t xml:space="preserve"> </w:t>
          </w:r>
          <w:r w:rsidRPr="00C3143D">
            <w:t>Public Health ND Policy,</w:t>
          </w:r>
          <w:r>
            <w:rPr>
              <w:vertAlign w:val="superscript"/>
            </w:rPr>
            <w:t xml:space="preserve"> </w:t>
          </w:r>
          <w:r w:rsidRPr="00C3143D">
            <w:t xml:space="preserve">University of </w:t>
          </w:r>
          <w:r>
            <w:t>Liverpool, Liverpool L69 3GB, UK</w:t>
          </w:r>
        </w:p>
        <w:p w:rsidR="00C3143D" w:rsidRDefault="00C3143D" w:rsidP="00582357">
          <w:pPr>
            <w:rPr>
              <w:lang w:val="en-US"/>
            </w:rPr>
          </w:pPr>
          <w:r w:rsidRPr="00C3143D">
            <w:rPr>
              <w:vertAlign w:val="superscript"/>
            </w:rPr>
            <w:t>6</w:t>
          </w:r>
          <w:r w:rsidR="000D4260">
            <w:rPr>
              <w:vertAlign w:val="superscript"/>
            </w:rPr>
            <w:t xml:space="preserve"> </w:t>
          </w:r>
          <w:r w:rsidRPr="00C3143D">
            <w:t xml:space="preserve">Institute of Health, Medical Sciences &amp; Society, </w:t>
          </w:r>
          <w:r w:rsidR="00646DA5" w:rsidRPr="00C3143D">
            <w:rPr>
              <w:lang w:val="en-US"/>
            </w:rPr>
            <w:t>Glyndwr</w:t>
          </w:r>
          <w:r w:rsidRPr="00C3143D">
            <w:rPr>
              <w:lang w:val="en-US"/>
            </w:rPr>
            <w:t xml:space="preserve"> University</w:t>
          </w:r>
          <w:r>
            <w:rPr>
              <w:lang w:val="en-US"/>
            </w:rPr>
            <w:t>, Wrexham LL11 2AW, UK</w:t>
          </w:r>
        </w:p>
        <w:p w:rsidR="000D4260" w:rsidRPr="000D4260" w:rsidRDefault="000D4260" w:rsidP="00582357">
          <w:r w:rsidRPr="000D4260">
            <w:rPr>
              <w:vertAlign w:val="superscript"/>
              <w:lang w:val="en-US"/>
            </w:rPr>
            <w:t>7</w:t>
          </w:r>
          <w:r w:rsidRPr="000D4260">
            <w:t xml:space="preserve"> </w:t>
          </w:r>
          <w:r>
            <w:t>Health Sciences Research Group, University of Manchester, Manchester M13 9PL, UK</w:t>
          </w:r>
        </w:p>
        <w:p w:rsidR="00DE2DDC" w:rsidRPr="00C3143D" w:rsidRDefault="00C3143D" w:rsidP="00582357">
          <w:r>
            <w:t>Address correspondence to Mark Goodall, E-mail: mgoodall@liverpool.ac.uk</w:t>
          </w:r>
        </w:p>
      </w:sdtContent>
    </w:sdt>
    <w:p w:rsidR="00DE2DDC" w:rsidRDefault="00DE2DDC" w:rsidP="00582357">
      <w:pPr>
        <w:rPr>
          <w:rFonts w:ascii="Cambria" w:eastAsia="Times New Roman" w:hAnsi="Cambria"/>
          <w:color w:val="365F91"/>
          <w:sz w:val="28"/>
          <w:szCs w:val="28"/>
        </w:rPr>
      </w:pPr>
      <w:r>
        <w:br w:type="page"/>
      </w:r>
    </w:p>
    <w:p w:rsidR="00DE2DDC" w:rsidRDefault="00DE2DDC" w:rsidP="00582357">
      <w:pPr>
        <w:pStyle w:val="Heading1"/>
      </w:pPr>
      <w:r w:rsidRPr="00A147DE">
        <w:lastRenderedPageBreak/>
        <w:t>Abstract</w:t>
      </w:r>
      <w:r w:rsidR="000D4260">
        <w:t xml:space="preserve"> </w:t>
      </w:r>
    </w:p>
    <w:p w:rsidR="00DE2DDC" w:rsidRDefault="00DE2DDC" w:rsidP="00582357">
      <w:pPr>
        <w:pStyle w:val="Heading2"/>
      </w:pPr>
      <w:r>
        <w:t>Background</w:t>
      </w:r>
    </w:p>
    <w:p w:rsidR="00DE2DDC" w:rsidRPr="00233BFB" w:rsidRDefault="000D5747" w:rsidP="00582357">
      <w:r w:rsidRPr="00233BFB">
        <w:t>Cardiovascular disease</w:t>
      </w:r>
      <w:r>
        <w:t xml:space="preserve"> (CVD)</w:t>
      </w:r>
      <w:r w:rsidRPr="000D5747">
        <w:t xml:space="preserve"> </w:t>
      </w:r>
      <w:r w:rsidR="00471338">
        <w:t>accounts for 30</w:t>
      </w:r>
      <w:r w:rsidR="0091372D">
        <w:t xml:space="preserve">% of </w:t>
      </w:r>
      <w:r w:rsidR="00BA2491" w:rsidRPr="00233BFB">
        <w:t>UK death</w:t>
      </w:r>
      <w:r w:rsidR="00BA2491">
        <w:t>s</w:t>
      </w:r>
      <w:r w:rsidR="00BA2491" w:rsidRPr="00233BFB">
        <w:t xml:space="preserve">. </w:t>
      </w:r>
      <w:r w:rsidR="0091372D">
        <w:t xml:space="preserve">It is </w:t>
      </w:r>
      <w:r w:rsidRPr="00233BFB">
        <w:t>associated with modifiable lifestyle factors</w:t>
      </w:r>
      <w:r>
        <w:t>, including</w:t>
      </w:r>
      <w:r w:rsidRPr="00233BFB">
        <w:t xml:space="preserve"> </w:t>
      </w:r>
      <w:r>
        <w:t xml:space="preserve">insufficient </w:t>
      </w:r>
      <w:r w:rsidRPr="00233BFB">
        <w:t xml:space="preserve">consumption of fruit </w:t>
      </w:r>
      <w:r w:rsidR="001536D4">
        <w:t>and</w:t>
      </w:r>
      <w:r>
        <w:t xml:space="preserve"> vegetables</w:t>
      </w:r>
      <w:r w:rsidR="001536D4">
        <w:t xml:space="preserve"> (F&amp;V)</w:t>
      </w:r>
      <w:r w:rsidR="00DB45EB">
        <w:t>.</w:t>
      </w:r>
      <w:r w:rsidRPr="00233BFB">
        <w:t xml:space="preserve"> Lay Health Trainers</w:t>
      </w:r>
      <w:r>
        <w:t xml:space="preserve"> (LHT</w:t>
      </w:r>
      <w:r w:rsidR="00EA24CF">
        <w:t>s</w:t>
      </w:r>
      <w:r>
        <w:t>)</w:t>
      </w:r>
      <w:r w:rsidRPr="00233BFB">
        <w:t xml:space="preserve"> </w:t>
      </w:r>
      <w:r w:rsidR="0091372D">
        <w:t>offer</w:t>
      </w:r>
      <w:r w:rsidR="00E76E82">
        <w:t xml:space="preserve"> practical support to </w:t>
      </w:r>
      <w:r w:rsidR="0091372D">
        <w:t>help people develop</w:t>
      </w:r>
      <w:r>
        <w:t xml:space="preserve"> health</w:t>
      </w:r>
      <w:r w:rsidR="00E76E82">
        <w:t>ier behaviour and lifestyles</w:t>
      </w:r>
      <w:r>
        <w:t>.</w:t>
      </w:r>
      <w:r w:rsidRPr="000D5747">
        <w:t xml:space="preserve"> </w:t>
      </w:r>
      <w:r w:rsidR="00BA2491">
        <w:t>Our</w:t>
      </w:r>
      <w:r>
        <w:t xml:space="preserve"> t</w:t>
      </w:r>
      <w:r w:rsidRPr="00CA680C">
        <w:t xml:space="preserve">wo-group </w:t>
      </w:r>
      <w:r>
        <w:t xml:space="preserve">pilot </w:t>
      </w:r>
      <w:r w:rsidR="00DB45EB">
        <w:t xml:space="preserve">randomised controlled trial </w:t>
      </w:r>
      <w:r>
        <w:t xml:space="preserve">(RCT) </w:t>
      </w:r>
      <w:r w:rsidR="0091372D">
        <w:rPr>
          <w:bCs/>
        </w:rPr>
        <w:t>investigate</w:t>
      </w:r>
      <w:r w:rsidR="00BA2491">
        <w:rPr>
          <w:bCs/>
        </w:rPr>
        <w:t>d</w:t>
      </w:r>
      <w:r>
        <w:rPr>
          <w:bCs/>
        </w:rPr>
        <w:t xml:space="preserve"> the effectiveness of LHTs at promoting</w:t>
      </w:r>
      <w:r w:rsidR="00F658B5">
        <w:rPr>
          <w:bCs/>
        </w:rPr>
        <w:t xml:space="preserve"> a</w:t>
      </w:r>
      <w:r>
        <w:rPr>
          <w:bCs/>
        </w:rPr>
        <w:t xml:space="preserve"> </w:t>
      </w:r>
      <w:r w:rsidR="00F658B5">
        <w:rPr>
          <w:bCs/>
        </w:rPr>
        <w:t>heart healthy lifestyle</w:t>
      </w:r>
      <w:r w:rsidRPr="000D5747">
        <w:t xml:space="preserve"> </w:t>
      </w:r>
      <w:r>
        <w:t>among adults with at least one risk factor for CVD</w:t>
      </w:r>
      <w:r w:rsidR="00E76E82">
        <w:t xml:space="preserve">, to inform a </w:t>
      </w:r>
      <w:r w:rsidR="007A2580">
        <w:t>full scale RCT.</w:t>
      </w:r>
    </w:p>
    <w:p w:rsidR="00DE2DDC" w:rsidRDefault="00DE2DDC" w:rsidP="00582357">
      <w:pPr>
        <w:pStyle w:val="Heading2"/>
      </w:pPr>
      <w:r>
        <w:t>Methods</w:t>
      </w:r>
    </w:p>
    <w:p w:rsidR="000D5747" w:rsidRDefault="000D5747" w:rsidP="00582357">
      <w:r>
        <w:t>Eligible adults (aged 21 to 78 years), recruited from five practices</w:t>
      </w:r>
      <w:r w:rsidR="00E76E82">
        <w:t xml:space="preserve"> serving deprived populations</w:t>
      </w:r>
      <w:r>
        <w:t>,</w:t>
      </w:r>
      <w:r w:rsidRPr="000D5747">
        <w:t xml:space="preserve"> </w:t>
      </w:r>
      <w:r>
        <w:t>were randomised</w:t>
      </w:r>
      <w:r w:rsidRPr="000D5747">
        <w:t xml:space="preserve"> </w:t>
      </w:r>
      <w:r>
        <w:t>to health information leaflets plus LHT</w:t>
      </w:r>
      <w:r w:rsidR="00EA24CF">
        <w:t>s</w:t>
      </w:r>
      <w:r w:rsidR="00BA2491">
        <w:t>’</w:t>
      </w:r>
      <w:r w:rsidR="0091372D">
        <w:t xml:space="preserve"> support for three months </w:t>
      </w:r>
      <w:r>
        <w:t>(n = 76) versus health information leaflets alone (n = 38).</w:t>
      </w:r>
    </w:p>
    <w:p w:rsidR="00DE2DDC" w:rsidRDefault="00DE2DDC" w:rsidP="00582357">
      <w:pPr>
        <w:pStyle w:val="Heading2"/>
      </w:pPr>
      <w:r>
        <w:t xml:space="preserve">Results </w:t>
      </w:r>
    </w:p>
    <w:p w:rsidR="00CC7436" w:rsidRPr="00CF1E36" w:rsidRDefault="00CC7436" w:rsidP="00CC7436">
      <w:r>
        <w:t>We recruited 114 participants</w:t>
      </w:r>
      <w:r w:rsidR="00BA2491">
        <w:t>,</w:t>
      </w:r>
      <w:r>
        <w:t xml:space="preserve"> with 60% completing six month follow-up. </w:t>
      </w:r>
      <w:r w:rsidR="00366A6B" w:rsidRPr="00366A6B">
        <w:t xml:space="preserve">Both </w:t>
      </w:r>
      <w:r w:rsidR="00F82F88">
        <w:t>groups increased their self-reported F&amp;V consumption and we found no evidence for</w:t>
      </w:r>
      <w:r w:rsidR="00F82F88" w:rsidRPr="00E42D35">
        <w:t xml:space="preserve"> </w:t>
      </w:r>
      <w:r w:rsidR="00F82F88" w:rsidRPr="00CE532C">
        <w:t>LHT</w:t>
      </w:r>
      <w:r w:rsidR="00F82F88">
        <w:t>s’</w:t>
      </w:r>
      <w:r w:rsidR="00F82F88" w:rsidRPr="00CE532C">
        <w:t xml:space="preserve"> support</w:t>
      </w:r>
      <w:r w:rsidR="00F82F88">
        <w:t xml:space="preserve"> having significant added impact. </w:t>
      </w:r>
      <w:r>
        <w:t xml:space="preserve">Most participants were relatively less deprived, as were the LHTs we were able to recruit and train. </w:t>
      </w:r>
    </w:p>
    <w:p w:rsidR="00DE2DDC" w:rsidRDefault="00DE2DDC" w:rsidP="00582357">
      <w:pPr>
        <w:pStyle w:val="Heading2"/>
      </w:pPr>
      <w:r>
        <w:t>Conclusion</w:t>
      </w:r>
      <w:r w:rsidR="000D4260">
        <w:t>s</w:t>
      </w:r>
    </w:p>
    <w:p w:rsidR="001B1B8C" w:rsidRDefault="0091372D" w:rsidP="00582357">
      <w:r>
        <w:t>Our pilot</w:t>
      </w:r>
      <w:r w:rsidR="00CA005B">
        <w:t xml:space="preserve"> demonstrate</w:t>
      </w:r>
      <w:r>
        <w:t>d</w:t>
      </w:r>
      <w:r w:rsidR="00CA005B">
        <w:t xml:space="preserve"> that a LHT</w:t>
      </w:r>
      <w:r w:rsidR="00EA24CF">
        <w:t>s</w:t>
      </w:r>
      <w:r w:rsidR="00CA005B">
        <w:t xml:space="preserve"> RCT </w:t>
      </w:r>
      <w:r>
        <w:t>whilst feasible</w:t>
      </w:r>
      <w:r w:rsidR="00BA2491">
        <w:t>,</w:t>
      </w:r>
      <w:r w:rsidR="00CA005B">
        <w:t xml:space="preserve"> </w:t>
      </w:r>
      <w:r>
        <w:t>faces considerable</w:t>
      </w:r>
      <w:r w:rsidR="00CA005B">
        <w:t xml:space="preserve"> challenges. However, to justify growing investment in </w:t>
      </w:r>
      <w:r w:rsidR="001B1B8C">
        <w:t>LHTs</w:t>
      </w:r>
      <w:r w:rsidR="00CA005B">
        <w:t xml:space="preserve">, any </w:t>
      </w:r>
      <w:r w:rsidR="00307569">
        <w:t>b</w:t>
      </w:r>
      <w:r w:rsidR="00307569">
        <w:rPr>
          <w:bCs/>
        </w:rPr>
        <w:t>ehaviour changes</w:t>
      </w:r>
      <w:r w:rsidR="00337071">
        <w:t xml:space="preserve"> and sustained impact</w:t>
      </w:r>
      <w:r>
        <w:t xml:space="preserve"> on those at greatest need</w:t>
      </w:r>
      <w:r w:rsidR="001B1B8C">
        <w:t xml:space="preserve"> should be demonstrated in a</w:t>
      </w:r>
      <w:r w:rsidR="00337071">
        <w:t>n</w:t>
      </w:r>
      <w:r w:rsidR="001B1B8C">
        <w:t xml:space="preserve"> </w:t>
      </w:r>
      <w:r w:rsidR="00337071">
        <w:t>independently</w:t>
      </w:r>
      <w:r>
        <w:t xml:space="preserve"> evaluated</w:t>
      </w:r>
      <w:r w:rsidR="00BA2491">
        <w:t xml:space="preserve">, </w:t>
      </w:r>
      <w:r w:rsidR="00337071">
        <w:t>robust</w:t>
      </w:r>
      <w:r w:rsidR="00BA2491">
        <w:t>,</w:t>
      </w:r>
      <w:r w:rsidR="00337071">
        <w:t xml:space="preserve"> fully powered RCT</w:t>
      </w:r>
      <w:r w:rsidR="001B1B8C">
        <w:t xml:space="preserve">. </w:t>
      </w:r>
    </w:p>
    <w:p w:rsidR="00DE2DDC" w:rsidRDefault="00DE2DDC" w:rsidP="00582357">
      <w:pPr>
        <w:pStyle w:val="Heading2"/>
      </w:pPr>
      <w:r>
        <w:t>Keywords</w:t>
      </w:r>
      <w:r>
        <w:tab/>
      </w:r>
    </w:p>
    <w:p w:rsidR="00DE2DDC" w:rsidRDefault="00DE2DDC" w:rsidP="00582357">
      <w:pPr>
        <w:rPr>
          <w:rFonts w:ascii="Cambria" w:eastAsia="Times New Roman" w:hAnsi="Cambria"/>
          <w:color w:val="365F91"/>
          <w:sz w:val="28"/>
          <w:szCs w:val="28"/>
        </w:rPr>
      </w:pPr>
      <w:r>
        <w:t xml:space="preserve">Lay Health trainer; </w:t>
      </w:r>
      <w:r w:rsidRPr="009A7E76">
        <w:t>cardiovascular disease</w:t>
      </w:r>
      <w:r>
        <w:t>; CVD; life style; primary health care; b</w:t>
      </w:r>
      <w:r>
        <w:rPr>
          <w:bCs/>
        </w:rPr>
        <w:t>ehaviour change</w:t>
      </w:r>
      <w:r>
        <w:br w:type="page"/>
      </w:r>
    </w:p>
    <w:p w:rsidR="00DE2DDC" w:rsidRDefault="00DE2DDC" w:rsidP="00582357">
      <w:pPr>
        <w:pStyle w:val="Heading1"/>
      </w:pPr>
      <w:r>
        <w:lastRenderedPageBreak/>
        <w:t>Introduction</w:t>
      </w:r>
      <w:r w:rsidR="00291365">
        <w:t xml:space="preserve"> </w:t>
      </w:r>
    </w:p>
    <w:p w:rsidR="00EB7B86" w:rsidRDefault="00DE2DDC" w:rsidP="00582357">
      <w:r>
        <w:t xml:space="preserve">Cardiovascular disease (CVD) </w:t>
      </w:r>
      <w:r w:rsidR="00033BE1">
        <w:t>accounts for 3</w:t>
      </w:r>
      <w:r w:rsidR="00471338">
        <w:t>0</w:t>
      </w:r>
      <w:r w:rsidR="00033BE1">
        <w:t>% of</w:t>
      </w:r>
      <w:r>
        <w:t xml:space="preserve"> </w:t>
      </w:r>
      <w:r w:rsidR="00033BE1">
        <w:t xml:space="preserve">all </w:t>
      </w:r>
      <w:r>
        <w:t>death</w:t>
      </w:r>
      <w:r w:rsidR="00033BE1">
        <w:t>s</w:t>
      </w:r>
      <w:r>
        <w:t xml:space="preserve"> in the UK,</w:t>
      </w:r>
      <w:hyperlink w:anchor="_ENREF_1" w:tooltip="Townsend, 2012 #504" w:history="1">
        <w:r w:rsidR="00646DA5">
          <w:fldChar w:fldCharType="begin"/>
        </w:r>
        <w:r w:rsidR="00646DA5">
          <w:instrText xml:space="preserve"> ADDIN EN.CITE &lt;EndNote&gt;&lt;Cite&gt;&lt;Author&gt;Townsend&lt;/Author&gt;&lt;Year&gt;2012&lt;/Year&gt;&lt;RecNum&gt;504&lt;/RecNum&gt;&lt;DisplayText&gt;&lt;style face="superscript"&gt;1&lt;/style&gt;&lt;/DisplayText&gt;&lt;record&gt;&lt;rec-number&gt;504&lt;/rec-number&gt;&lt;foreign-keys&gt;&lt;key app="EN" db-id="s5r2xfpzmvrzsjevdvhpz009r92pzftez5vs"&gt;504&lt;/key&gt;&lt;/foreign-keys&gt;&lt;ref-type name="Report"&gt;27&lt;/ref-type&gt;&lt;contributors&gt;&lt;authors&gt;&lt;author&gt;Townsend, N.&lt;/author&gt;&lt;author&gt;Wickramasinghe, K.&lt;/author&gt;&lt;author&gt;Bhatnagar, P. &lt;/author&gt;&lt;author&gt;Smolina, K. &lt;/author&gt;&lt;author&gt;Nichols, M. &lt;/author&gt;&lt;author&gt;Leal, J. &lt;/author&gt;&lt;author&gt;Luengo-Fernandez, R.&lt;/author&gt;&lt;author&gt;Rayner, M.&lt;/author&gt;&lt;/authors&gt;&lt;tertiary-authors&gt;&lt;author&gt;British Heart Foundation&lt;/author&gt;&lt;/tertiary-authors&gt;&lt;/contributors&gt;&lt;titles&gt;&lt;title&gt;Coronary heart disease statistics. 2012 edition&lt;/title&gt;&lt;/titles&gt;&lt;dates&gt;&lt;year&gt;2012&lt;/year&gt;&lt;/dates&gt;&lt;pub-location&gt;London&lt;/pub-location&gt;&lt;urls&gt;&lt;/urls&gt;&lt;/record&gt;&lt;/Cite&gt;&lt;/EndNote&gt;</w:instrText>
        </w:r>
        <w:r w:rsidR="00646DA5">
          <w:fldChar w:fldCharType="separate"/>
        </w:r>
        <w:r w:rsidR="00646DA5" w:rsidRPr="00106436">
          <w:rPr>
            <w:noProof/>
            <w:vertAlign w:val="superscript"/>
          </w:rPr>
          <w:t>1</w:t>
        </w:r>
        <w:r w:rsidR="00646DA5">
          <w:fldChar w:fldCharType="end"/>
        </w:r>
      </w:hyperlink>
      <w:r>
        <w:t xml:space="preserve"> </w:t>
      </w:r>
      <w:r w:rsidR="002121A0">
        <w:t>with prevalence greatest</w:t>
      </w:r>
      <w:r>
        <w:t xml:space="preserve"> </w:t>
      </w:r>
      <w:r w:rsidR="00C876A0">
        <w:t>among</w:t>
      </w:r>
      <w:r>
        <w:t xml:space="preserve"> deprived communities.</w:t>
      </w:r>
      <w:hyperlink w:anchor="_ENREF_2" w:tooltip="Bhopal, 2002 #6" w:history="1">
        <w:r w:rsidR="00646DA5">
          <w:fldChar w:fldCharType="begin">
            <w:fldData xml:space="preserve">PEVuZE5vdGU+PENpdGU+PEF1dGhvcj5CaG9wYWw8L0F1dGhvcj48WWVhcj4yMDAyPC9ZZWFyPjxS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</w:fldData>
          </w:fldChar>
        </w:r>
        <w:r w:rsidR="00646DA5">
          <w:instrText xml:space="preserve"> ADDIN EN.CITE </w:instrText>
        </w:r>
        <w:r w:rsidR="00646DA5">
          <w:fldChar w:fldCharType="begin">
            <w:fldData xml:space="preserve">PEVuZE5vdGU+PENpdGU+PEF1dGhvcj5CaG9wYWw8L0F1dGhvcj48WWVhcj4yMDAyPC9ZZWFyPjxS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</w:fldData>
          </w:fldChar>
        </w:r>
        <w:r w:rsidR="00646DA5">
          <w:instrText xml:space="preserve"> ADDIN EN.CITE.DATA </w:instrText>
        </w:r>
        <w:r w:rsidR="00646DA5">
          <w:fldChar w:fldCharType="end"/>
        </w:r>
        <w:r w:rsidR="00646DA5">
          <w:fldChar w:fldCharType="separate"/>
        </w:r>
        <w:r w:rsidR="00646DA5" w:rsidRPr="00106436">
          <w:rPr>
            <w:noProof/>
            <w:vertAlign w:val="superscript"/>
          </w:rPr>
          <w:t>2</w:t>
        </w:r>
        <w:r w:rsidR="00646DA5">
          <w:fldChar w:fldCharType="end"/>
        </w:r>
      </w:hyperlink>
      <w:r>
        <w:t xml:space="preserve"> </w:t>
      </w:r>
      <w:r w:rsidR="00F658B5">
        <w:t>Risks of developing CVD are</w:t>
      </w:r>
      <w:r>
        <w:t xml:space="preserve"> associated with key modifiable lifestyle factors.</w:t>
      </w:r>
      <w:hyperlink w:anchor="_ENREF_3" w:tooltip="Yusuf, 2004 #50" w:history="1">
        <w:r w:rsidR="00646DA5">
          <w:fldChar w:fldCharType="begin">
            <w:fldData xml:space="preserve">PEVuZE5vdGU+PENpdGU+PEF1dGhvcj5ZdXN1ZjwvQXV0aG9yPjxZZWFyPjIwMDQ8L1llYXI+PFJl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</w:fldData>
          </w:fldChar>
        </w:r>
        <w:r w:rsidR="00646DA5">
          <w:instrText xml:space="preserve"> ADDIN EN.CITE </w:instrText>
        </w:r>
        <w:r w:rsidR="00646DA5">
          <w:fldChar w:fldCharType="begin">
            <w:fldData xml:space="preserve">PEVuZE5vdGU+PENpdGU+PEF1dGhvcj5ZdXN1ZjwvQXV0aG9yPjxZZWFyPjIwMDQ8L1llYXI+PFJl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</w:fldData>
          </w:fldChar>
        </w:r>
        <w:r w:rsidR="00646DA5">
          <w:instrText xml:space="preserve"> ADDIN EN.CITE.DATA </w:instrText>
        </w:r>
        <w:r w:rsidR="00646DA5">
          <w:fldChar w:fldCharType="end"/>
        </w:r>
        <w:r w:rsidR="00646DA5">
          <w:fldChar w:fldCharType="separate"/>
        </w:r>
        <w:r w:rsidR="00646DA5" w:rsidRPr="00106436">
          <w:rPr>
            <w:noProof/>
            <w:vertAlign w:val="superscript"/>
          </w:rPr>
          <w:t>3</w:t>
        </w:r>
        <w:r w:rsidR="00646DA5">
          <w:fldChar w:fldCharType="end"/>
        </w:r>
      </w:hyperlink>
      <w:r>
        <w:t xml:space="preserve"> </w:t>
      </w:r>
      <w:r w:rsidR="00F658B5">
        <w:t>UK governments</w:t>
      </w:r>
      <w:r w:rsidR="00EB7B86">
        <w:t>, as a core element of reducing health inequalities over the past two decades, consistently ad</w:t>
      </w:r>
      <w:r w:rsidR="0091372D">
        <w:t>vocate heart-healthy lifestyles,</w:t>
      </w:r>
      <w:hyperlink w:anchor="_ENREF_4" w:tooltip="Department of Health, 2003 #17" w:history="1">
        <w:r w:rsidR="00646DA5">
          <w:fldChar w:fldCharType="begin"/>
        </w:r>
        <w:r w:rsidR="00646DA5">
          <w:instrText xml:space="preserve"> ADDIN EN.CITE &lt;EndNote&gt;&lt;Cite&gt;&lt;Author&gt;Department of Health&lt;/Author&gt;&lt;Year&gt;2003&lt;/Year&gt;&lt;RecNum&gt;17&lt;/RecNum&gt;&lt;DisplayText&gt;&lt;style face="superscript"&gt;4&lt;/style&gt;&lt;/DisplayText&gt;&lt;record&gt;&lt;rec-number&gt;17&lt;/rec-number&gt;&lt;foreign-keys&gt;&lt;key app="EN" db-id="s5r2xfpzmvrzsjevdvhpz009r92pzftez5vs"&gt;17&lt;/key&gt;&lt;/foreign-keys&gt;&lt;ref-type name="Report"&gt;27&lt;/ref-type&gt;&lt;contributors&gt;&lt;authors&gt;&lt;author&gt;Department of Health,&lt;/author&gt;&lt;/authors&gt;&lt;/contributors&gt;&lt;titles&gt;&lt;title&gt;Tackling Health Inequalities: A Programme for Action&lt;/title&gt;&lt;/titles&gt;&lt;keywords&gt;&lt;keyword&gt;HEALTH&lt;/keyword&gt;&lt;keyword&gt;INEQUALITIES&lt;/keyword&gt;&lt;/keywords&gt;&lt;dates&gt;&lt;year&gt;2003&lt;/year&gt;&lt;/dates&gt;&lt;pub-location&gt;London&lt;/pub-location&gt;&lt;publisher&gt;The Stationary Office&lt;/publisher&gt;&lt;urls&gt;&lt;/urls&gt;&lt;/record&gt;&lt;/Cite&gt;&lt;/EndNote&gt;</w:instrText>
        </w:r>
        <w:r w:rsidR="00646DA5">
          <w:fldChar w:fldCharType="separate"/>
        </w:r>
        <w:r w:rsidR="00646DA5" w:rsidRPr="00106436">
          <w:rPr>
            <w:noProof/>
            <w:vertAlign w:val="superscript"/>
          </w:rPr>
          <w:t>4</w:t>
        </w:r>
        <w:r w:rsidR="00646DA5">
          <w:fldChar w:fldCharType="end"/>
        </w:r>
      </w:hyperlink>
      <w:r w:rsidR="00EB7B86" w:rsidRPr="00A707BC">
        <w:t xml:space="preserve"> </w:t>
      </w:r>
      <w:r w:rsidR="0091372D">
        <w:t xml:space="preserve">through </w:t>
      </w:r>
      <w:r w:rsidR="00EB7B86">
        <w:t>giving individuals and communit</w:t>
      </w:r>
      <w:r w:rsidR="000377EA">
        <w:t>ies greater control over health</w:t>
      </w:r>
      <w:hyperlink w:anchor="_ENREF_5" w:tooltip="Department of Health, 2001 #498" w:history="1">
        <w:r w:rsidR="00646DA5">
          <w:fldChar w:fldCharType="begin"/>
        </w:r>
        <w:r w:rsidR="00646DA5">
          <w:instrText xml:space="preserve"> ADDIN EN.CITE &lt;EndNote&gt;&lt;Cite&gt;&lt;Author&gt;Department of Health&lt;/Author&gt;&lt;Year&gt;2001&lt;/Year&gt;&lt;RecNum&gt;498&lt;/RecNum&gt;&lt;DisplayText&gt;&lt;style face="superscript"&gt;5&lt;/style&gt;&lt;/DisplayText&gt;&lt;record&gt;&lt;rec-number&gt;498&lt;/rec-number&gt;&lt;foreign-keys&gt;&lt;key app="EN" db-id="s5r2xfpzmvrzsjevdvhpz009r92pzftez5vs"&gt;498&lt;/key&gt;&lt;/foreign-keys&gt;&lt;ref-type name="Report"&gt;27&lt;/ref-type&gt;&lt;contributors&gt;&lt;authors&gt;&lt;author&gt;Department of Health,.&lt;/author&gt;&lt;/authors&gt;&lt;tertiary-authors&gt;&lt;author&gt;HMSO&lt;/author&gt;&lt;/tertiary-authors&gt;&lt;/contributors&gt;&lt;titles&gt;&lt;title&gt;The Expert Patient Programme: a new approach to chronic disease management for the 21st century&lt;/title&gt;&lt;/titles&gt;&lt;dates&gt;&lt;year&gt;2001&lt;/year&gt;&lt;/dates&gt;&lt;pub-location&gt;London&lt;/pub-location&gt;&lt;urls&gt;&lt;/urls&gt;&lt;/record&gt;&lt;/Cite&gt;&lt;/EndNote&gt;</w:instrText>
        </w:r>
        <w:r w:rsidR="00646DA5">
          <w:fldChar w:fldCharType="separate"/>
        </w:r>
        <w:r w:rsidR="00646DA5" w:rsidRPr="00106436">
          <w:rPr>
            <w:noProof/>
            <w:vertAlign w:val="superscript"/>
          </w:rPr>
          <w:t>5</w:t>
        </w:r>
        <w:r w:rsidR="00646DA5">
          <w:fldChar w:fldCharType="end"/>
        </w:r>
      </w:hyperlink>
      <w:r w:rsidR="00EB7B86">
        <w:t xml:space="preserve"> specifically</w:t>
      </w:r>
      <w:r w:rsidR="000377EA">
        <w:t>:</w:t>
      </w:r>
      <w:r w:rsidR="00EB7B86">
        <w:t xml:space="preserve"> help to reduce smoking</w:t>
      </w:r>
      <w:r w:rsidR="00EB7B86">
        <w:fldChar w:fldCharType="begin"/>
      </w:r>
      <w:r w:rsidR="00EB7B86">
        <w:instrText xml:space="preserve"> ADDIN REFMGR.CITE &lt;Refman&gt;&lt;Cite&gt;&lt;Author&gt;Department of Health&lt;/Author&gt;&lt;Year&gt;1998&lt;/Year&gt;&lt;RecNum&gt;4&lt;/RecNum&gt;&lt;IDText&gt;Smoking Kills: A White Paper on Tobacco&lt;/IDText&gt;&lt;MDL Ref_Type="Report"&gt;&lt;Ref_Type&gt;Report&lt;/Ref_Type&gt;&lt;Ref_ID&gt;4&lt;/Ref_ID&gt;&lt;Title_Primary&gt;Smoking Kills: A White Paper on Tobacco&lt;/Title_Primary&gt;&lt;Authors_Primary&gt;Department of Health&lt;/Authors_Primary&gt;&lt;Date_Primary&gt;1998&lt;/Date_Primary&gt;&lt;Keywords&gt;Smoking&lt;/Keywords&gt;&lt;Reprint&gt;In File&lt;/Reprint&gt;&lt;Pub_Place&gt;London&lt;/Pub_Place&gt;&lt;Publisher&gt;The Stationary Office&lt;/Publisher&gt;&lt;ZZ_WorkformID&gt;24&lt;/ZZ_WorkformID&gt;&lt;/MDL&gt;&lt;/Cite&gt;&lt;/Refman&gt;</w:instrText>
      </w:r>
      <w:r w:rsidR="00EB7B86">
        <w:fldChar w:fldCharType="end"/>
      </w:r>
      <w:r w:rsidR="000377EA">
        <w:t>;</w:t>
      </w:r>
      <w:hyperlink w:anchor="_ENREF_6" w:tooltip="Department of Health, 1998 #16" w:history="1">
        <w:r w:rsidR="00646DA5">
          <w:fldChar w:fldCharType="begin"/>
        </w:r>
        <w:r w:rsidR="00646DA5">
          <w:instrText xml:space="preserve"> ADDIN EN.CITE &lt;EndNote&gt;&lt;Cite&gt;&lt;Author&gt;Department of Health&lt;/Author&gt;&lt;Year&gt;1998&lt;/Year&gt;&lt;RecNum&gt;16&lt;/RecNum&gt;&lt;DisplayText&gt;&lt;style face="superscript"&gt;6&lt;/style&gt;&lt;/DisplayText&gt;&lt;record&gt;&lt;rec-number&gt;16&lt;/rec-number&gt;&lt;foreign-keys&gt;&lt;key app="EN" db-id="s5r2xfpzmvrzsjevdvhpz009r92pzftez5vs"&gt;16&lt;/key&gt;&lt;/foreign-keys&gt;&lt;ref-type name="Report"&gt;27&lt;/ref-type&gt;&lt;contributors&gt;&lt;authors&gt;&lt;author&gt;Department of Health,.&lt;/author&gt;&lt;/authors&gt;&lt;/contributors&gt;&lt;titles&gt;&lt;title&gt;Smoking Kills: A White Paper on Tobacco&lt;/title&gt;&lt;/titles&gt;&lt;keywords&gt;&lt;keyword&gt;Smoking&lt;/keyword&gt;&lt;/keywords&gt;&lt;dates&gt;&lt;year&gt;1998&lt;/year&gt;&lt;/dates&gt;&lt;pub-location&gt;London&lt;/pub-location&gt;&lt;publisher&gt;The Stationary Office&lt;/publisher&gt;&lt;urls&gt;&lt;/urls&gt;&lt;/record&gt;&lt;/Cite&gt;&lt;/EndNote&gt;</w:instrText>
        </w:r>
        <w:r w:rsidR="00646DA5">
          <w:fldChar w:fldCharType="separate"/>
        </w:r>
        <w:r w:rsidR="00646DA5" w:rsidRPr="00106436">
          <w:rPr>
            <w:noProof/>
            <w:vertAlign w:val="superscript"/>
          </w:rPr>
          <w:t>6</w:t>
        </w:r>
        <w:r w:rsidR="00646DA5">
          <w:fldChar w:fldCharType="end"/>
        </w:r>
      </w:hyperlink>
      <w:r w:rsidR="00EB7B86">
        <w:t xml:space="preserve"> increase physical activity</w:t>
      </w:r>
      <w:r w:rsidR="000377EA">
        <w:t>;</w:t>
      </w:r>
      <w:hyperlink w:anchor="_ENREF_7" w:tooltip="Cabinet Office, 2002 #10" w:history="1">
        <w:r w:rsidR="00646DA5">
          <w:fldChar w:fldCharType="begin"/>
        </w:r>
        <w:r w:rsidR="00646DA5">
          <w:instrText xml:space="preserve"> ADDIN EN.CITE &lt;EndNote&gt;&lt;Cite&gt;&lt;Author&gt;Cabinet Office&lt;/Author&gt;&lt;Year&gt;2002&lt;/Year&gt;&lt;RecNum&gt;10&lt;/RecNum&gt;&lt;DisplayText&gt;&lt;style face="superscript"&gt;7&lt;/style&gt;&lt;/DisplayText&gt;&lt;record&gt;&lt;rec-number&gt;10&lt;/rec-number&gt;&lt;foreign-keys&gt;&lt;key app="EN" db-id="s5r2xfpzmvrzsjevdvhpz009r92pzftez5vs"&gt;10&lt;/key&gt;&lt;/foreign-keys&gt;&lt;ref-type name="Report"&gt;27&lt;/ref-type&gt;&lt;contributors&gt;&lt;authors&gt;&lt;author&gt;Cabinet Office,&lt;/author&gt;&lt;/authors&gt;&lt;/contributors&gt;&lt;titles&gt;&lt;title&gt;Game Plan: A Stratergy for Delivering Government&amp;apos;s Sport and Physical Activity Objectives&lt;/title&gt;&lt;/titles&gt;&lt;keywords&gt;&lt;keyword&gt;physical activity&lt;/keyword&gt;&lt;keyword&gt;PHYSICAL-ACTIVITY&lt;/keyword&gt;&lt;/keywords&gt;&lt;dates&gt;&lt;year&gt;2002&lt;/year&gt;&lt;/dates&gt;&lt;pub-location&gt;London&lt;/pub-location&gt;&lt;publisher&gt;Cabinet Office&lt;/publisher&gt;&lt;urls&gt;&lt;/urls&gt;&lt;/record&gt;&lt;/Cite&gt;&lt;/EndNote&gt;</w:instrText>
        </w:r>
        <w:r w:rsidR="00646DA5">
          <w:fldChar w:fldCharType="separate"/>
        </w:r>
        <w:r w:rsidR="00646DA5" w:rsidRPr="00106436">
          <w:rPr>
            <w:noProof/>
            <w:vertAlign w:val="superscript"/>
          </w:rPr>
          <w:t>7</w:t>
        </w:r>
        <w:r w:rsidR="00646DA5">
          <w:fldChar w:fldCharType="end"/>
        </w:r>
      </w:hyperlink>
      <w:r w:rsidR="008F7ABC">
        <w:t xml:space="preserve"> </w:t>
      </w:r>
      <w:r w:rsidR="00EB7B86">
        <w:fldChar w:fldCharType="begin"/>
      </w:r>
      <w:r w:rsidR="00EB7B86">
        <w:instrText xml:space="preserve"> ADDIN REFMGR.CITE &lt;Refman&gt;&lt;Cite&gt;&lt;Author&gt;Cabinet Office&lt;/Author&gt;&lt;Year&gt;2002&lt;/Year&gt;&lt;RecNum&gt;3&lt;/RecNum&gt;&lt;IDText&gt;Game Plan: A Stratergy for Delivering Government&amp;apos;s Sport and Physical Activity Objectives&lt;/IDText&gt;&lt;MDL Ref_Type="Report"&gt;&lt;Ref_Type&gt;Report&lt;/Ref_Type&gt;&lt;Ref_ID&gt;3&lt;/Ref_ID&gt;&lt;Title_Primary&gt;Game Plan: A Stratergy for Delivering Government&amp;apos;s Sport and Physical Activity Objectives&lt;/Title_Primary&gt;&lt;Authors_Primary&gt;Cabinet Office&lt;/Authors_Primary&gt;&lt;Date_Primary&gt;2002&lt;/Date_Primary&gt;&lt;Keywords&gt;physical activity&lt;/Keywords&gt;&lt;Keywords&gt;PHYSICAL-ACTIVITY&lt;/Keywords&gt;&lt;Reprint&gt;In File&lt;/Reprint&gt;&lt;Pub_Place&gt;London&lt;/Pub_Place&gt;&lt;Publisher&gt;Cabinet Office&lt;/Publisher&gt;&lt;ZZ_WorkformID&gt;24&lt;/ZZ_WorkformID&gt;&lt;/MDL&gt;&lt;/Cite&gt;&lt;/Refman&gt;</w:instrText>
      </w:r>
      <w:r w:rsidR="00EB7B86">
        <w:fldChar w:fldCharType="end"/>
      </w:r>
      <w:r w:rsidR="00F658B5">
        <w:t>and dietary fruit</w:t>
      </w:r>
      <w:r w:rsidR="00843141">
        <w:t xml:space="preserve"> </w:t>
      </w:r>
      <w:r w:rsidR="0091372D">
        <w:t>and</w:t>
      </w:r>
      <w:r w:rsidR="00843141">
        <w:t xml:space="preserve"> </w:t>
      </w:r>
      <w:r w:rsidR="00EB7B86">
        <w:t>vegetables</w:t>
      </w:r>
      <w:r w:rsidR="001536D4">
        <w:t xml:space="preserve"> (F&amp;V)</w:t>
      </w:r>
      <w:r w:rsidR="00EB7B86">
        <w:t xml:space="preserve"> uptake.</w:t>
      </w:r>
      <w:hyperlink w:anchor="_ENREF_8" w:tooltip="Food Standard Agency, 2004 #23" w:history="1">
        <w:r w:rsidR="00646DA5">
          <w:fldChar w:fldCharType="begin"/>
        </w:r>
        <w:r w:rsidR="00646DA5">
          <w:instrText xml:space="preserve"> ADDIN EN.CITE &lt;EndNote&gt;&lt;Cite&gt;&lt;Author&gt;Food Standard Agency&lt;/Author&gt;&lt;Year&gt;2004&lt;/Year&gt;&lt;RecNum&gt;23&lt;/RecNum&gt;&lt;DisplayText&gt;&lt;style face="superscript"&gt;8&lt;/style&gt;&lt;/DisplayText&gt;&lt;record&gt;&lt;rec-number&gt;23&lt;/rec-number&gt;&lt;foreign-keys&gt;&lt;key app="EN" db-id="s5r2xfpzmvrzsjevdvhpz009r92pzftez5vs"&gt;23&lt;/key&gt;&lt;/foreign-keys&gt;&lt;ref-type name="Report"&gt;27&lt;/ref-type&gt;&lt;contributors&gt;&lt;authors&gt;&lt;author&gt;Food Standard Agency,&lt;/author&gt;&lt;/authors&gt;&lt;/contributors&gt;&lt;titles&gt;&lt;title&gt;Peer-led Approach to Dietary Change: Report from Food Standard Agency Seminar&lt;/title&gt;&lt;/titles&gt;&lt;dates&gt;&lt;year&gt;2004&lt;/year&gt;&lt;/dates&gt;&lt;pub-location&gt;London&lt;/pub-location&gt;&lt;publisher&gt;Food Standard Agency&lt;/publisher&gt;&lt;urls&gt;&lt;/urls&gt;&lt;/record&gt;&lt;/Cite&gt;&lt;/EndNote&gt;</w:instrText>
        </w:r>
        <w:r w:rsidR="00646DA5">
          <w:fldChar w:fldCharType="separate"/>
        </w:r>
        <w:r w:rsidR="00646DA5" w:rsidRPr="00106436">
          <w:rPr>
            <w:noProof/>
            <w:vertAlign w:val="superscript"/>
          </w:rPr>
          <w:t>8</w:t>
        </w:r>
        <w:r w:rsidR="00646DA5">
          <w:fldChar w:fldCharType="end"/>
        </w:r>
      </w:hyperlink>
      <w:r w:rsidR="008F7ABC">
        <w:t xml:space="preserve"> </w:t>
      </w:r>
      <w:r w:rsidR="00F658B5">
        <w:t>Consequently</w:t>
      </w:r>
      <w:r w:rsidR="00EB7B86">
        <w:t xml:space="preserve"> people in deprived communities are encouraged to develop heart-healthy lifestyle behaviours</w:t>
      </w:r>
      <w:r w:rsidR="000377EA">
        <w:t xml:space="preserve">. However, </w:t>
      </w:r>
      <w:r w:rsidR="00EB7B86" w:rsidRPr="007D0066">
        <w:t>substantial</w:t>
      </w:r>
      <w:r w:rsidR="00EB7B86">
        <w:rPr>
          <w:i/>
        </w:rPr>
        <w:t xml:space="preserve"> </w:t>
      </w:r>
      <w:r w:rsidR="00EB7B86">
        <w:t>social, structural and economic barriers exist,</w:t>
      </w:r>
      <w:hyperlink w:anchor="_ENREF_9" w:tooltip="Kennedy, 1994 #29" w:history="1">
        <w:r w:rsidR="00646DA5">
          <w:fldChar w:fldCharType="begin">
            <w:fldData xml:space="preserve">PEVuZE5vdGU+PENpdGU+PEF1dGhvcj5LZW5uZWR5PC9BdXRob3I+PFllYXI+MTk5NDwvWWVhcj48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</w:fldData>
          </w:fldChar>
        </w:r>
        <w:r w:rsidR="00646DA5">
          <w:instrText xml:space="preserve"> ADDIN EN.CITE </w:instrText>
        </w:r>
        <w:r w:rsidR="00646DA5">
          <w:fldChar w:fldCharType="begin">
            <w:fldData xml:space="preserve">PEVuZE5vdGU+PENpdGU+PEF1dGhvcj5LZW5uZWR5PC9BdXRob3I+PFllYXI+MTk5NDwvWWVhcj48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</w:fldData>
          </w:fldChar>
        </w:r>
        <w:r w:rsidR="00646DA5">
          <w:instrText xml:space="preserve"> ADDIN EN.CITE.DATA </w:instrText>
        </w:r>
        <w:r w:rsidR="00646DA5">
          <w:fldChar w:fldCharType="end"/>
        </w:r>
        <w:r w:rsidR="00646DA5">
          <w:fldChar w:fldCharType="separate"/>
        </w:r>
        <w:r w:rsidR="00646DA5" w:rsidRPr="00106436">
          <w:rPr>
            <w:noProof/>
            <w:vertAlign w:val="superscript"/>
          </w:rPr>
          <w:t>9-11</w:t>
        </w:r>
        <w:r w:rsidR="00646DA5">
          <w:fldChar w:fldCharType="end"/>
        </w:r>
      </w:hyperlink>
      <w:r w:rsidR="00EB7B86" w:rsidRPr="003B7AAD">
        <w:t xml:space="preserve"> </w:t>
      </w:r>
      <w:r w:rsidR="00EB7B86">
        <w:t xml:space="preserve">including an individual’s understanding of </w:t>
      </w:r>
      <w:r w:rsidR="000377EA">
        <w:t xml:space="preserve">their </w:t>
      </w:r>
      <w:r w:rsidR="00EB7B86">
        <w:t>CVD risk</w:t>
      </w:r>
      <w:r w:rsidR="009903C4">
        <w:t>.</w:t>
      </w:r>
      <w:r w:rsidR="00344014">
        <w:fldChar w:fldCharType="begin">
          <w:fldData xml:space="preserve">PEVuZE5vdGU+PENpdGU+PEF1dGhvcj5EYXZpc29uPC9BdXRob3I+PFllYXI+MTk5MTwvWWVhcj48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</w:fldData>
        </w:fldChar>
      </w:r>
      <w:r w:rsidR="00106436">
        <w:instrText xml:space="preserve"> ADDIN EN.CITE </w:instrText>
      </w:r>
      <w:r w:rsidR="00106436">
        <w:fldChar w:fldCharType="begin">
          <w:fldData xml:space="preserve">PEVuZE5vdGU+PENpdGU+PEF1dGhvcj5EYXZpc29uPC9BdXRob3I+PFllYXI+MTk5MTwvWWVhcj48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</w:fldData>
        </w:fldChar>
      </w:r>
      <w:r w:rsidR="00106436">
        <w:instrText xml:space="preserve"> ADDIN EN.CITE.DATA </w:instrText>
      </w:r>
      <w:r w:rsidR="00106436">
        <w:fldChar w:fldCharType="end"/>
      </w:r>
      <w:r w:rsidR="00344014">
        <w:fldChar w:fldCharType="separate"/>
      </w:r>
      <w:hyperlink w:anchor="_ENREF_4" w:tooltip="Department of Health, 2003 #17" w:history="1">
        <w:r w:rsidR="00646DA5" w:rsidRPr="00106436">
          <w:rPr>
            <w:noProof/>
            <w:vertAlign w:val="superscript"/>
          </w:rPr>
          <w:t>4</w:t>
        </w:r>
      </w:hyperlink>
      <w:r w:rsidR="00106436" w:rsidRPr="00106436">
        <w:rPr>
          <w:noProof/>
          <w:vertAlign w:val="superscript"/>
        </w:rPr>
        <w:t>,</w:t>
      </w:r>
      <w:hyperlink w:anchor="_ENREF_12" w:tooltip="Davison, 1991 #490" w:history="1">
        <w:r w:rsidR="00646DA5" w:rsidRPr="00106436">
          <w:rPr>
            <w:noProof/>
            <w:vertAlign w:val="superscript"/>
          </w:rPr>
          <w:t>12</w:t>
        </w:r>
      </w:hyperlink>
      <w:r w:rsidR="00106436" w:rsidRPr="00106436">
        <w:rPr>
          <w:noProof/>
          <w:vertAlign w:val="superscript"/>
        </w:rPr>
        <w:t>,</w:t>
      </w:r>
      <w:hyperlink w:anchor="_ENREF_13" w:tooltip="Henderson, 2003 #26" w:history="1">
        <w:r w:rsidR="00646DA5" w:rsidRPr="00106436">
          <w:rPr>
            <w:noProof/>
            <w:vertAlign w:val="superscript"/>
          </w:rPr>
          <w:t>13</w:t>
        </w:r>
      </w:hyperlink>
      <w:r w:rsidR="00344014">
        <w:fldChar w:fldCharType="end"/>
      </w:r>
    </w:p>
    <w:p w:rsidR="00E32F36" w:rsidRPr="002D5548" w:rsidRDefault="00E32F36" w:rsidP="00E32F36">
      <w:pPr>
        <w:pStyle w:val="Heading2"/>
      </w:pPr>
      <w:r w:rsidRPr="002D5548">
        <w:t>Literature Review</w:t>
      </w:r>
    </w:p>
    <w:p w:rsidR="00E32F36" w:rsidRDefault="00124806" w:rsidP="00E32F36">
      <w:r>
        <w:t>Randomised controlled trials (RCTs) show people can make favourable lifestyle changes, albeit small, reducing CVD risk.</w:t>
      </w:r>
      <w:hyperlink w:anchor="_ENREF_14" w:tooltip="Brunner, 1997 #9" w:history="1">
        <w:r w:rsidR="00646DA5">
          <w:fldChar w:fldCharType="begin">
            <w:fldData xml:space="preserve">PEVuZE5vdGU+PENpdGU+PEF1dGhvcj5CcnVubmVyPC9BdXRob3I+PFllYXI+MTk5NzwvWWVhcj48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</w:fldData>
          </w:fldChar>
        </w:r>
        <w:r w:rsidR="00646DA5">
          <w:instrText xml:space="preserve"> ADDIN EN.CITE </w:instrText>
        </w:r>
        <w:r w:rsidR="00646DA5">
          <w:fldChar w:fldCharType="begin">
            <w:fldData xml:space="preserve">PEVuZE5vdGU+PENpdGU+PEF1dGhvcj5CcnVubmVyPC9BdXRob3I+PFllYXI+MTk5NzwvWWVhcj48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</w:fldData>
          </w:fldChar>
        </w:r>
        <w:r w:rsidR="00646DA5">
          <w:instrText xml:space="preserve"> ADDIN EN.CITE.DATA </w:instrText>
        </w:r>
        <w:r w:rsidR="00646DA5">
          <w:fldChar w:fldCharType="end"/>
        </w:r>
        <w:r w:rsidR="00646DA5">
          <w:fldChar w:fldCharType="separate"/>
        </w:r>
        <w:r w:rsidR="00646DA5" w:rsidRPr="00106436">
          <w:rPr>
            <w:noProof/>
            <w:vertAlign w:val="superscript"/>
          </w:rPr>
          <w:t>14-20</w:t>
        </w:r>
        <w:r w:rsidR="00646DA5">
          <w:fldChar w:fldCharType="end"/>
        </w:r>
      </w:hyperlink>
      <w:r>
        <w:t xml:space="preserve"> Also, p</w:t>
      </w:r>
      <w:r w:rsidR="00E32F36">
        <w:t>eer-led practical advice and support is effec</w:t>
      </w:r>
      <w:r w:rsidR="00745709">
        <w:t>tive at encouraging individuals/</w:t>
      </w:r>
      <w:r w:rsidR="00E32F36">
        <w:t>families to translate knowledge into sustained heart-healthy lifestyle change, including those wit</w:t>
      </w:r>
      <w:r w:rsidR="00745709">
        <w:t>h restricted incomes/</w:t>
      </w:r>
      <w:r>
        <w:t>budgets.</w:t>
      </w:r>
      <w:r>
        <w:fldChar w:fldCharType="begin"/>
      </w:r>
      <w:r w:rsidR="00106436">
        <w:instrText xml:space="preserve"> ADDIN EN.CITE &lt;EndNote&gt;&lt;Cite&gt;&lt;Author&gt;Kennedy&lt;/Author&gt;&lt;Year&gt;1998&lt;/Year&gt;&lt;RecNum&gt;30&lt;/RecNum&gt;&lt;DisplayText&gt;&lt;style face="superscript"&gt;8,21&lt;/style&gt;&lt;/DisplayText&gt;&lt;record&gt;&lt;rec-number&gt;30&lt;/rec-number&gt;&lt;foreign-keys&gt;&lt;key app="EN" db-id="s5r2xfpzmvrzsjevdvhpz009r92pzftez5vs"&gt;30&lt;/key&gt;&lt;/foreign-keys&gt;&lt;ref-type name="Journal Article"&gt;17&lt;/ref-type&gt;&lt;contributors&gt;&lt;authors&gt;&lt;author&gt;Kennedy, L. A.&lt;/author&gt;&lt;author&gt;Hunt, C.&lt;/author&gt;&lt;author&gt;Hodgson, P.&lt;/author&gt;&lt;/authors&gt;&lt;/contributors&gt;&lt;auth-address&gt;Univ Liverpool, Dept Publ Hlth, Liverpool L69 3GB, Merseyside, England&lt;/auth-address&gt;&lt;titles&gt;&lt;title&gt;Nutrition education program based on EFNEP for low-income women in the United Kingdom: &amp;quot;Friends with food&amp;quot;&lt;/title&gt;&lt;secondary-title&gt;Journal of Nutrition Education&lt;/secondary-title&gt;&lt;/titles&gt;&lt;periodical&gt;&lt;full-title&gt;Journal of Nutrition Education&lt;/full-title&gt;&lt;/periodical&gt;&lt;pages&gt;89-99&lt;/pages&gt;&lt;volume&gt;30&lt;/volume&gt;&lt;number&gt;2&lt;/number&gt;&lt;reprint-edition&gt;NOT IN FILE&lt;/reprint-edition&gt;&lt;keywords&gt;&lt;keyword&gt;Diet&lt;/keyword&gt;&lt;keyword&gt;dietary&lt;/keyword&gt;&lt;keyword&gt;EDUCATION&lt;/keyword&gt;&lt;keyword&gt;England&lt;/keyword&gt;&lt;/keywords&gt;&lt;dates&gt;&lt;year&gt;1998&lt;/year&gt;&lt;/dates&gt;&lt;isbn&gt;0022-3182&lt;/isbn&gt;&lt;urls&gt;&lt;related-urls&gt;&lt;url&gt;ISI:000072890900005&lt;/url&gt;&lt;/related-urls&gt;&lt;/urls&gt;&lt;/record&gt;&lt;/Cite&gt;&lt;Cite&gt;&lt;Author&gt;Food Standard Agency&lt;/Author&gt;&lt;Year&gt;2004&lt;/Year&gt;&lt;RecNum&gt;23&lt;/RecNum&gt;&lt;record&gt;&lt;rec-number&gt;23&lt;/rec-number&gt;&lt;foreign-keys&gt;&lt;key app="EN" db-id="s5r2xfpzmvrzsjevdvhpz009r92pzftez5vs"&gt;23&lt;/key&gt;&lt;/foreign-keys&gt;&lt;ref-type name="Report"&gt;27&lt;/ref-type&gt;&lt;contributors&gt;&lt;authors&gt;&lt;author&gt;Food Standard Agency,&lt;/author&gt;&lt;/authors&gt;&lt;/contributors&gt;&lt;titles&gt;&lt;title&gt;Peer-led Approach to Dietary Change: Report from Food Standard Agency Seminar&lt;/title&gt;&lt;/titles&gt;&lt;dates&gt;&lt;year&gt;2004&lt;/year&gt;&lt;/dates&gt;&lt;pub-location&gt;London&lt;/pub-location&gt;&lt;publisher&gt;Food Standard Agency&lt;/publisher&gt;&lt;urls&gt;&lt;/urls&gt;&lt;/record&gt;&lt;/Cite&gt;&lt;/EndNote&gt;</w:instrText>
      </w:r>
      <w:r>
        <w:fldChar w:fldCharType="separate"/>
      </w:r>
      <w:hyperlink w:anchor="_ENREF_8" w:tooltip="Food Standard Agency, 2004 #23" w:history="1">
        <w:r w:rsidR="00646DA5" w:rsidRPr="00106436">
          <w:rPr>
            <w:noProof/>
            <w:vertAlign w:val="superscript"/>
          </w:rPr>
          <w:t>8</w:t>
        </w:r>
      </w:hyperlink>
      <w:r w:rsidR="00106436" w:rsidRPr="00106436">
        <w:rPr>
          <w:noProof/>
          <w:vertAlign w:val="superscript"/>
        </w:rPr>
        <w:t>,</w:t>
      </w:r>
      <w:hyperlink w:anchor="_ENREF_21" w:tooltip="Kennedy, 1998 #30" w:history="1">
        <w:r w:rsidR="00646DA5" w:rsidRPr="00106436">
          <w:rPr>
            <w:noProof/>
            <w:vertAlign w:val="superscript"/>
          </w:rPr>
          <w:t>21</w:t>
        </w:r>
      </w:hyperlink>
      <w:r>
        <w:fldChar w:fldCharType="end"/>
      </w:r>
      <w:r>
        <w:t xml:space="preserve"> </w:t>
      </w:r>
      <w:r w:rsidR="00344014">
        <w:t>International ev</w:t>
      </w:r>
      <w:r w:rsidR="002A10BE">
        <w:t>idence suggests this may</w:t>
      </w:r>
      <w:r>
        <w:t xml:space="preserve"> be more </w:t>
      </w:r>
      <w:r w:rsidR="00344014">
        <w:t xml:space="preserve">efficient and </w:t>
      </w:r>
      <w:r>
        <w:t>effective than professional-led didactic approaches</w:t>
      </w:r>
      <w:r w:rsidR="0091372D">
        <w:t>,</w:t>
      </w:r>
      <w:r w:rsidRPr="00124806">
        <w:t xml:space="preserve"> </w:t>
      </w:r>
      <w:r w:rsidR="00344014">
        <w:t>where</w:t>
      </w:r>
      <w:r w:rsidR="0091372D">
        <w:t xml:space="preserve"> </w:t>
      </w:r>
      <w:r w:rsidR="009903C4">
        <w:t>professionals</w:t>
      </w:r>
      <w:r w:rsidR="0091372D">
        <w:t xml:space="preserve"> may lack the requisite skill, time,</w:t>
      </w:r>
      <w:r w:rsidR="00F658B5">
        <w:t xml:space="preserve"> </w:t>
      </w:r>
      <w:r>
        <w:t>socio-cultural experiences</w:t>
      </w:r>
      <w:r w:rsidR="00344014">
        <w:t xml:space="preserve"> and empathy</w:t>
      </w:r>
      <w:r>
        <w:t xml:space="preserve"> to work effectively with </w:t>
      </w:r>
      <w:r w:rsidR="00745709">
        <w:t>people</w:t>
      </w:r>
      <w:r>
        <w:t xml:space="preserve"> facing complex barriers to </w:t>
      </w:r>
      <w:r w:rsidR="00344014">
        <w:t xml:space="preserve">health-related </w:t>
      </w:r>
      <w:r>
        <w:t>change.</w:t>
      </w:r>
      <w:hyperlink w:anchor="_ENREF_21" w:tooltip="Kennedy, 1998 #30" w:history="1">
        <w:r w:rsidR="00646DA5">
          <w:fldChar w:fldCharType="begin">
            <w:fldData xml:space="preserve">PEVuZE5vdGU+PENpdGU+PEF1dGhvcj5LZW5uZWR5PC9BdXRob3I+PFllYXI+MjAwODwvWWVhcj48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</w:fldData>
          </w:fldChar>
        </w:r>
        <w:r w:rsidR="00646DA5">
          <w:instrText xml:space="preserve"> ADDIN EN.CITE </w:instrText>
        </w:r>
        <w:r w:rsidR="00646DA5">
          <w:fldChar w:fldCharType="begin">
            <w:fldData xml:space="preserve">PEVuZE5vdGU+PENpdGU+PEF1dGhvcj5LZW5uZWR5PC9BdXRob3I+PFllYXI+MjAwODwvWWVhcj48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</w:fldData>
          </w:fldChar>
        </w:r>
        <w:r w:rsidR="00646DA5">
          <w:instrText xml:space="preserve"> ADDIN EN.CITE.DATA </w:instrText>
        </w:r>
        <w:r w:rsidR="00646DA5">
          <w:fldChar w:fldCharType="end"/>
        </w:r>
        <w:r w:rsidR="00646DA5">
          <w:fldChar w:fldCharType="separate"/>
        </w:r>
        <w:r w:rsidR="00646DA5" w:rsidRPr="00106436">
          <w:rPr>
            <w:noProof/>
            <w:vertAlign w:val="superscript"/>
          </w:rPr>
          <w:t>21-23</w:t>
        </w:r>
        <w:r w:rsidR="00646DA5">
          <w:fldChar w:fldCharType="end"/>
        </w:r>
      </w:hyperlink>
      <w:hyperlink w:anchor="_ENREF_19" w:tooltip="Kennedy, 1998 #30" w:history="1"/>
      <w:r w:rsidRPr="00584769">
        <w:rPr>
          <w:noProof/>
          <w:vertAlign w:val="superscript"/>
        </w:rPr>
        <w:t xml:space="preserve"> </w:t>
      </w:r>
    </w:p>
    <w:p w:rsidR="00A93CA0" w:rsidRDefault="004E7AA0" w:rsidP="008009F4">
      <w:r>
        <w:t xml:space="preserve">Hence, interventions </w:t>
      </w:r>
      <w:r w:rsidR="00C876A0">
        <w:t xml:space="preserve">have </w:t>
      </w:r>
      <w:r>
        <w:t xml:space="preserve">shifted </w:t>
      </w:r>
      <w:r w:rsidR="0042713D">
        <w:t xml:space="preserve">from professional-led clinical settings </w:t>
      </w:r>
      <w:r>
        <w:t>towards community based environments with a more personalised, informal approach using lay workers.</w:t>
      </w:r>
      <w:r w:rsidR="00A93CA0">
        <w:fldChar w:fldCharType="begin">
          <w:fldData xml:space="preserve">PEVuZE5vdGU+PENpdGU+PEF1dGhvcj5NYXJ0aW5kYWxlPC9BdXRob3I+PFllYXI+MjAxMzwvWWVh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</w:fldData>
        </w:fldChar>
      </w:r>
      <w:r w:rsidR="00106436">
        <w:instrText xml:space="preserve"> ADDIN EN.CITE </w:instrText>
      </w:r>
      <w:r w:rsidR="00106436">
        <w:fldChar w:fldCharType="begin">
          <w:fldData xml:space="preserve">PEVuZE5vdGU+PENpdGU+PEF1dGhvcj5NYXJ0aW5kYWxlPC9BdXRob3I+PFllYXI+MjAxMzwvWWVh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</w:fldData>
        </w:fldChar>
      </w:r>
      <w:r w:rsidR="00106436">
        <w:instrText xml:space="preserve"> ADDIN EN.CITE.DATA </w:instrText>
      </w:r>
      <w:r w:rsidR="00106436">
        <w:fldChar w:fldCharType="end"/>
      </w:r>
      <w:r w:rsidR="00A93CA0">
        <w:fldChar w:fldCharType="separate"/>
      </w:r>
      <w:hyperlink w:anchor="_ENREF_24" w:tooltip="Martindale, 2013 #462" w:history="1">
        <w:r w:rsidR="00646DA5" w:rsidRPr="00106436">
          <w:rPr>
            <w:noProof/>
            <w:vertAlign w:val="superscript"/>
          </w:rPr>
          <w:t>24</w:t>
        </w:r>
      </w:hyperlink>
      <w:r w:rsidR="00106436" w:rsidRPr="00106436">
        <w:rPr>
          <w:noProof/>
          <w:vertAlign w:val="superscript"/>
        </w:rPr>
        <w:t>,</w:t>
      </w:r>
      <w:hyperlink w:anchor="_ENREF_25" w:tooltip="South, 2007 #45" w:history="1">
        <w:r w:rsidR="00646DA5" w:rsidRPr="00106436">
          <w:rPr>
            <w:noProof/>
            <w:vertAlign w:val="superscript"/>
          </w:rPr>
          <w:t>25</w:t>
        </w:r>
      </w:hyperlink>
      <w:r w:rsidR="00A93CA0">
        <w:fldChar w:fldCharType="end"/>
      </w:r>
      <w:hyperlink w:anchor="_ENREF_25" w:tooltip="South, 2007 #45" w:history="1"/>
      <w:r w:rsidR="00685700">
        <w:t xml:space="preserve"> </w:t>
      </w:r>
      <w:r w:rsidR="00C876A0">
        <w:t>The</w:t>
      </w:r>
      <w:r w:rsidR="00344014">
        <w:t xml:space="preserve"> Public Health White Paper ‘</w:t>
      </w:r>
      <w:r w:rsidR="00344014">
        <w:rPr>
          <w:i/>
          <w:iCs/>
        </w:rPr>
        <w:t>Choosing Health’</w:t>
      </w:r>
      <w:r w:rsidR="00344014">
        <w:rPr>
          <w:iCs/>
        </w:rPr>
        <w:t xml:space="preserve"> introduced health trainers </w:t>
      </w:r>
      <w:r w:rsidR="00344014">
        <w:t>advocating heart-healthy lifestyle promotion outside of a medical model, shifting public health approaches from “advice on high, to support next door”.</w:t>
      </w:r>
      <w:hyperlink w:anchor="_ENREF_26" w:tooltip="Department of Health, 2004 #18" w:history="1">
        <w:r w:rsidR="00646DA5">
          <w:fldChar w:fldCharType="begin"/>
        </w:r>
        <w:r w:rsidR="00646DA5">
          <w:instrText xml:space="preserve"> ADDIN EN.CITE &lt;EndNote&gt;&lt;Cite&gt;&lt;Author&gt;Department of Health&lt;/Author&gt;&lt;Year&gt;2004&lt;/Year&gt;&lt;RecNum&gt;18&lt;/RecNum&gt;&lt;DisplayText&gt;&lt;style face="superscript"&gt;26&lt;/style&gt;&lt;/DisplayText&gt;&lt;record&gt;&lt;rec-number&gt;18&lt;/rec-number&gt;&lt;foreign-keys&gt;&lt;key app="EN" db-id="s5r2xfpzmvrzsjevdvhpz009r92pzftez5vs"&gt;18&lt;/key&gt;&lt;/foreign-keys&gt;&lt;ref-type name="Report"&gt;27&lt;/ref-type&gt;&lt;contributors&gt;&lt;authors&gt;&lt;author&gt;Department of Health,&lt;/author&gt;&lt;/authors&gt;&lt;/contributors&gt;&lt;titles&gt;&lt;title&gt;Choosing Health: Making healthy choices easier&lt;/title&gt;&lt;/titles&gt;&lt;keywords&gt;&lt;keyword&gt;HEALTH&lt;/keyword&gt;&lt;/keywords&gt;&lt;dates&gt;&lt;year&gt;2004&lt;/year&gt;&lt;/dates&gt;&lt;pub-location&gt;London&lt;/pub-location&gt;&lt;publisher&gt;The Stationary Office&lt;/publisher&gt;&lt;urls&gt;&lt;/urls&gt;&lt;/record&gt;&lt;/Cite&gt;&lt;/EndNote&gt;</w:instrText>
        </w:r>
        <w:r w:rsidR="00646DA5">
          <w:fldChar w:fldCharType="separate"/>
        </w:r>
        <w:r w:rsidR="00646DA5" w:rsidRPr="00106436">
          <w:rPr>
            <w:noProof/>
            <w:vertAlign w:val="superscript"/>
          </w:rPr>
          <w:t>26</w:t>
        </w:r>
        <w:r w:rsidR="00646DA5">
          <w:fldChar w:fldCharType="end"/>
        </w:r>
      </w:hyperlink>
      <w:r w:rsidR="00344014">
        <w:t xml:space="preserve"> </w:t>
      </w:r>
      <w:r w:rsidR="00685700">
        <w:t xml:space="preserve">Health </w:t>
      </w:r>
      <w:r w:rsidR="000377EA">
        <w:t>T</w:t>
      </w:r>
      <w:r w:rsidR="00685700">
        <w:t>rainers were launched in April 2007, initially targeting areas of high deprivation but subsequently rolled out universal</w:t>
      </w:r>
      <w:r w:rsidR="0091372D">
        <w:t>ly</w:t>
      </w:r>
      <w:r w:rsidR="00685700">
        <w:t>.</w:t>
      </w:r>
      <w:hyperlink w:anchor="_ENREF_24" w:tooltip="Martindale, 2013 #462" w:history="1">
        <w:r w:rsidR="00646DA5">
          <w:fldChar w:fldCharType="begin"/>
        </w:r>
        <w:r w:rsidR="00646DA5">
          <w:instrText xml:space="preserve"> ADDIN EN.CITE &lt;EndNote&gt;&lt;Cite&gt;&lt;Author&gt;Martindale&lt;/Author&gt;&lt;Year&gt;2013&lt;/Year&gt;&lt;RecNum&gt;462&lt;/RecNum&gt;&lt;DisplayText&gt;&lt;style face="superscript"&gt;24&lt;/style&gt;&lt;/DisplayText&gt;&lt;record&gt;&lt;rec-number&gt;462&lt;/rec-number&gt;&lt;foreign-keys&gt;&lt;key app="EN" db-id="s5r2xfpzmvrzsjevdvhpz009r92pzftez5vs"&gt;462&lt;/key&gt;&lt;/foreign-keys&gt;&lt;ref-type name="Book Section"&gt;5&lt;/ref-type&gt;&lt;contributors&gt;&lt;authors&gt;&lt;author&gt;Martindale, A-M.&lt;/author&gt;&lt;/authors&gt;&lt;secondary-authors&gt;&lt;author&gt;Petrie, S.&lt;/author&gt;&lt;/secondary-authors&gt;&lt;/contributors&gt;&lt;titles&gt;&lt;title&gt;The UK Health Trainer initiative: critical contexts&lt;/title&gt;&lt;secondary-title&gt;CRITICAL POLICY RESEARCH: Praxis, Analysis, Politics&lt;/secondary-title&gt;&lt;/titles&gt;&lt;pages&gt;221-248&lt;/pages&gt;&lt;section&gt;9&lt;/section&gt;&lt;dates&gt;&lt;year&gt;2013&lt;/year&gt;&lt;/dates&gt;&lt;publisher&gt;Palgrave&lt;/publisher&gt;&lt;urls&gt;&lt;/urls&gt;&lt;/record&gt;&lt;/Cite&gt;&lt;/EndNote&gt;</w:instrText>
        </w:r>
        <w:r w:rsidR="00646DA5">
          <w:fldChar w:fldCharType="separate"/>
        </w:r>
        <w:r w:rsidR="00646DA5" w:rsidRPr="00106436">
          <w:rPr>
            <w:noProof/>
            <w:vertAlign w:val="superscript"/>
          </w:rPr>
          <w:t>24</w:t>
        </w:r>
        <w:r w:rsidR="00646DA5">
          <w:fldChar w:fldCharType="end"/>
        </w:r>
      </w:hyperlink>
      <w:r w:rsidR="00A93CA0">
        <w:t xml:space="preserve"> </w:t>
      </w:r>
    </w:p>
    <w:p w:rsidR="008676D1" w:rsidRPr="00A93CA0" w:rsidRDefault="00685700" w:rsidP="008009F4">
      <w:r>
        <w:t>However, p</w:t>
      </w:r>
      <w:r w:rsidR="008676D1">
        <w:t xml:space="preserve">rior to </w:t>
      </w:r>
      <w:r>
        <w:t>this</w:t>
      </w:r>
      <w:r w:rsidR="00344014">
        <w:t>,</w:t>
      </w:r>
      <w:r w:rsidR="0042713D">
        <w:t xml:space="preserve"> lay </w:t>
      </w:r>
      <w:r w:rsidR="000377EA">
        <w:t xml:space="preserve">health </w:t>
      </w:r>
      <w:r w:rsidR="0042713D">
        <w:t xml:space="preserve">workers </w:t>
      </w:r>
      <w:r w:rsidR="00B21FB7">
        <w:t xml:space="preserve">with many different titles </w:t>
      </w:r>
      <w:r w:rsidR="00124806">
        <w:t>already existe</w:t>
      </w:r>
      <w:r w:rsidR="001F38C1">
        <w:t>d</w:t>
      </w:r>
      <w:r w:rsidR="000377EA">
        <w:t>,</w:t>
      </w:r>
      <w:r w:rsidR="008009F4" w:rsidRPr="008009F4">
        <w:t xml:space="preserve"> </w:t>
      </w:r>
      <w:r w:rsidR="008009F4">
        <w:t>having been introduc</w:t>
      </w:r>
      <w:r w:rsidR="00693CF2">
        <w:t>ed into many settings</w:t>
      </w:r>
      <w:r w:rsidR="008009F4">
        <w:t xml:space="preserve"> focusing on </w:t>
      </w:r>
      <w:r w:rsidR="00B5003D">
        <w:t xml:space="preserve">‘hard to reach’ </w:t>
      </w:r>
      <w:r w:rsidR="008009F4">
        <w:t>groups</w:t>
      </w:r>
      <w:r w:rsidR="00693CF2">
        <w:t>.</w:t>
      </w:r>
      <w:r w:rsidR="001F38C1">
        <w:fldChar w:fldCharType="begin">
          <w:fldData xml:space="preserve">PEVuZE5vdGU+PENpdGU+PEF1dGhvcj5MZXdpbjwvQXV0aG9yPjxZZWFyPjIwMDU8L1llYXI+PFJl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==
</w:fldData>
        </w:fldChar>
      </w:r>
      <w:r w:rsidR="00106436">
        <w:instrText xml:space="preserve"> ADDIN EN.CITE </w:instrText>
      </w:r>
      <w:r w:rsidR="00106436">
        <w:fldChar w:fldCharType="begin">
          <w:fldData xml:space="preserve">PEVuZE5vdGU+PENpdGU+PEF1dGhvcj5MZXdpbjwvQXV0aG9yPjxZZWFyPjIwMDU8L1llYXI+PFJl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==
</w:fldData>
        </w:fldChar>
      </w:r>
      <w:r w:rsidR="00106436">
        <w:instrText xml:space="preserve"> ADDIN EN.CITE.DATA </w:instrText>
      </w:r>
      <w:r w:rsidR="00106436">
        <w:fldChar w:fldCharType="end"/>
      </w:r>
      <w:r w:rsidR="001F38C1">
        <w:fldChar w:fldCharType="separate"/>
      </w:r>
      <w:hyperlink w:anchor="_ENREF_27" w:tooltip="Lewin, 2005 #35" w:history="1">
        <w:r w:rsidR="00646DA5" w:rsidRPr="00106436">
          <w:rPr>
            <w:noProof/>
            <w:vertAlign w:val="superscript"/>
          </w:rPr>
          <w:t>27</w:t>
        </w:r>
      </w:hyperlink>
      <w:r w:rsidR="00106436" w:rsidRPr="00106436">
        <w:rPr>
          <w:noProof/>
          <w:vertAlign w:val="superscript"/>
        </w:rPr>
        <w:t>,</w:t>
      </w:r>
      <w:hyperlink w:anchor="_ENREF_28" w:tooltip="Kennedy, 1999 #478" w:history="1">
        <w:r w:rsidR="00646DA5" w:rsidRPr="00106436">
          <w:rPr>
            <w:noProof/>
            <w:vertAlign w:val="superscript"/>
          </w:rPr>
          <w:t>28</w:t>
        </w:r>
      </w:hyperlink>
      <w:r w:rsidR="001F38C1">
        <w:fldChar w:fldCharType="end"/>
      </w:r>
      <w:hyperlink w:anchor="_ENREF_25" w:tooltip="Kennedy, 1999 #478" w:history="1"/>
      <w:r w:rsidR="00A93CA0">
        <w:t xml:space="preserve"> </w:t>
      </w:r>
      <w:r w:rsidR="0091372D">
        <w:t>They delivered</w:t>
      </w:r>
      <w:r w:rsidR="008676D1">
        <w:t xml:space="preserve"> </w:t>
      </w:r>
      <w:r w:rsidR="00F658B5">
        <w:t xml:space="preserve">interventions </w:t>
      </w:r>
      <w:r w:rsidR="008676D1">
        <w:t xml:space="preserve">via home visits, telephone calls, community meetings, or healthcare centre </w:t>
      </w:r>
      <w:r w:rsidR="0091372D">
        <w:t>appointments</w:t>
      </w:r>
      <w:r w:rsidR="008676D1">
        <w:t xml:space="preserve">. </w:t>
      </w:r>
      <w:r w:rsidR="000377EA">
        <w:t>Internationally, r</w:t>
      </w:r>
      <w:r w:rsidR="00A93CA0">
        <w:t xml:space="preserve">esearchers have found some evidence of </w:t>
      </w:r>
      <w:r w:rsidR="00344014">
        <w:t xml:space="preserve">effectiveness including </w:t>
      </w:r>
      <w:r w:rsidR="00A93CA0">
        <w:t>enhanced uptake of immunisations</w:t>
      </w:r>
      <w:r w:rsidR="00344014">
        <w:t xml:space="preserve">, </w:t>
      </w:r>
      <w:r w:rsidR="00A93CA0">
        <w:t xml:space="preserve">improved outcomes for acute and TB </w:t>
      </w:r>
      <w:r w:rsidR="00A93CA0">
        <w:lastRenderedPageBreak/>
        <w:t>respiratory infections, malaria, breastfeeding rates, and child morbidity and mortality.</w:t>
      </w:r>
      <w:hyperlink w:anchor="_ENREF_29" w:tooltip="Carr, 2011 #489" w:history="1">
        <w:r w:rsidR="00646DA5">
          <w:fldChar w:fldCharType="begin">
            <w:fldData xml:space="preserve">PEVuZE5vdGU+PENpdGU+PEF1dGhvcj5DYXJyPC9BdXRob3I+PFllYXI+MjAxMTwvWWVhcj48UmVj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</w:fldData>
          </w:fldChar>
        </w:r>
        <w:r w:rsidR="00646DA5">
          <w:instrText xml:space="preserve"> ADDIN EN.CITE </w:instrText>
        </w:r>
        <w:r w:rsidR="00646DA5">
          <w:fldChar w:fldCharType="begin">
            <w:fldData xml:space="preserve">PEVuZE5vdGU+PENpdGU+PEF1dGhvcj5DYXJyPC9BdXRob3I+PFllYXI+MjAxMTwvWWVhcj48UmVj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</w:fldData>
          </w:fldChar>
        </w:r>
        <w:r w:rsidR="00646DA5">
          <w:instrText xml:space="preserve"> ADDIN EN.CITE.DATA </w:instrText>
        </w:r>
        <w:r w:rsidR="00646DA5">
          <w:fldChar w:fldCharType="end"/>
        </w:r>
        <w:r w:rsidR="00646DA5">
          <w:fldChar w:fldCharType="separate"/>
        </w:r>
        <w:r w:rsidR="00646DA5" w:rsidRPr="00106436">
          <w:rPr>
            <w:noProof/>
            <w:vertAlign w:val="superscript"/>
          </w:rPr>
          <w:t>29-31</w:t>
        </w:r>
        <w:r w:rsidR="00646DA5">
          <w:fldChar w:fldCharType="end"/>
        </w:r>
      </w:hyperlink>
      <w:r w:rsidR="00A93CA0">
        <w:t xml:space="preserve"> </w:t>
      </w:r>
      <w:r w:rsidR="008676D1">
        <w:t xml:space="preserve">However, it is less straightforward to determine the extent to which </w:t>
      </w:r>
      <w:r w:rsidR="001F38C1">
        <w:t>health trainer</w:t>
      </w:r>
      <w:r w:rsidR="00693CF2">
        <w:t xml:space="preserve"> </w:t>
      </w:r>
      <w:r w:rsidR="008676D1">
        <w:rPr>
          <w:lang w:val="en"/>
        </w:rPr>
        <w:t>interventions</w:t>
      </w:r>
      <w:r w:rsidR="008676D1">
        <w:t xml:space="preserve"> influence </w:t>
      </w:r>
      <w:r w:rsidR="008676D1">
        <w:rPr>
          <w:lang w:val="en"/>
        </w:rPr>
        <w:t>CVD risk reduction.</w:t>
      </w:r>
      <w:r w:rsidR="00F078A9">
        <w:rPr>
          <w:bCs/>
        </w:rPr>
        <w:fldChar w:fldCharType="begin">
          <w:fldData xml:space="preserve">PEVuZE5vdGU+PENpdGU+PEF1dGhvcj5GbGV1cnk8L0F1dGhvcj48WWVhcj4yMDA5PC9ZZWFyPjxS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</w:fldData>
        </w:fldChar>
      </w:r>
      <w:r w:rsidR="00106436">
        <w:rPr>
          <w:bCs/>
        </w:rPr>
        <w:instrText xml:space="preserve"> ADDIN EN.CITE </w:instrText>
      </w:r>
      <w:r w:rsidR="00106436">
        <w:rPr>
          <w:bCs/>
        </w:rPr>
        <w:fldChar w:fldCharType="begin">
          <w:fldData xml:space="preserve">PEVuZE5vdGU+PENpdGU+PEF1dGhvcj5GbGV1cnk8L0F1dGhvcj48WWVhcj4yMDA5PC9ZZWFyPjxS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</w:fldData>
        </w:fldChar>
      </w:r>
      <w:r w:rsidR="00106436">
        <w:rPr>
          <w:bCs/>
        </w:rPr>
        <w:instrText xml:space="preserve"> ADDIN EN.CITE.DATA </w:instrText>
      </w:r>
      <w:r w:rsidR="00106436">
        <w:rPr>
          <w:bCs/>
        </w:rPr>
      </w:r>
      <w:r w:rsidR="00106436">
        <w:rPr>
          <w:bCs/>
        </w:rPr>
        <w:fldChar w:fldCharType="end"/>
      </w:r>
      <w:r w:rsidR="00F078A9">
        <w:rPr>
          <w:bCs/>
        </w:rPr>
      </w:r>
      <w:r w:rsidR="00F078A9">
        <w:rPr>
          <w:bCs/>
        </w:rPr>
        <w:fldChar w:fldCharType="separate"/>
      </w:r>
      <w:hyperlink w:anchor="_ENREF_16" w:tooltip="Fleury, 2009 #22" w:history="1">
        <w:r w:rsidR="00646DA5" w:rsidRPr="00106436">
          <w:rPr>
            <w:bCs/>
            <w:noProof/>
            <w:vertAlign w:val="superscript"/>
          </w:rPr>
          <w:t>16</w:t>
        </w:r>
      </w:hyperlink>
      <w:r w:rsidR="00106436" w:rsidRPr="00106436">
        <w:rPr>
          <w:bCs/>
          <w:noProof/>
          <w:vertAlign w:val="superscript"/>
        </w:rPr>
        <w:t>,</w:t>
      </w:r>
      <w:hyperlink w:anchor="_ENREF_29" w:tooltip="Carr, 2011 #489" w:history="1">
        <w:r w:rsidR="00646DA5" w:rsidRPr="00106436">
          <w:rPr>
            <w:bCs/>
            <w:noProof/>
            <w:vertAlign w:val="superscript"/>
          </w:rPr>
          <w:t>29</w:t>
        </w:r>
      </w:hyperlink>
      <w:r w:rsidR="00F078A9">
        <w:rPr>
          <w:bCs/>
        </w:rPr>
        <w:fldChar w:fldCharType="end"/>
      </w:r>
    </w:p>
    <w:p w:rsidR="008676D1" w:rsidRDefault="008676D1" w:rsidP="008676D1">
      <w:pPr>
        <w:pStyle w:val="Heading2"/>
      </w:pPr>
      <w:r>
        <w:t>Current Study</w:t>
      </w:r>
    </w:p>
    <w:p w:rsidR="007316E8" w:rsidRPr="00620909" w:rsidRDefault="008676D1" w:rsidP="00620909">
      <w:r>
        <w:t>Consequently, o</w:t>
      </w:r>
      <w:r w:rsidR="008009F4">
        <w:t>ur research reflect</w:t>
      </w:r>
      <w:r>
        <w:t>ed</w:t>
      </w:r>
      <w:r w:rsidR="008009F4">
        <w:t xml:space="preserve"> </w:t>
      </w:r>
      <w:r w:rsidR="00013D4E">
        <w:t>this</w:t>
      </w:r>
      <w:r w:rsidR="00693CF2">
        <w:t xml:space="preserve"> policy shift to </w:t>
      </w:r>
      <w:r w:rsidR="00B21FB7">
        <w:t xml:space="preserve">using </w:t>
      </w:r>
      <w:r w:rsidR="0069672B">
        <w:t>the</w:t>
      </w:r>
      <w:r w:rsidR="00B21FB7">
        <w:t xml:space="preserve"> support</w:t>
      </w:r>
      <w:r w:rsidR="0069672B">
        <w:t xml:space="preserve"> of </w:t>
      </w:r>
      <w:r w:rsidR="00693CF2">
        <w:t xml:space="preserve">Lay Health Trainers (LHTs), </w:t>
      </w:r>
      <w:r w:rsidR="00B21FB7">
        <w:t>as the means to offer affordable, practical, socio-cultural relevant lifestyle advice within communities.</w:t>
      </w:r>
      <w:r w:rsidR="00693CF2">
        <w:t xml:space="preserve"> O</w:t>
      </w:r>
      <w:r w:rsidR="002B210F">
        <w:t>ur</w:t>
      </w:r>
      <w:r w:rsidR="002B210F">
        <w:rPr>
          <w:bCs/>
        </w:rPr>
        <w:t xml:space="preserve"> paper describes </w:t>
      </w:r>
      <w:r w:rsidR="002B210F">
        <w:t>a pilot</w:t>
      </w:r>
      <w:r w:rsidR="002B210F" w:rsidRPr="00CA680C">
        <w:t xml:space="preserve"> </w:t>
      </w:r>
      <w:r w:rsidR="002B210F">
        <w:t>RCT that compared</w:t>
      </w:r>
      <w:r w:rsidR="002B210F" w:rsidRPr="00CA680C">
        <w:t xml:space="preserve"> </w:t>
      </w:r>
      <w:r w:rsidR="009903C4">
        <w:t xml:space="preserve">LHT support plus </w:t>
      </w:r>
      <w:r w:rsidR="002B210F">
        <w:t>health information leaflets</w:t>
      </w:r>
      <w:r w:rsidR="000377EA">
        <w:t>,</w:t>
      </w:r>
      <w:r w:rsidR="002B210F">
        <w:t xml:space="preserve"> versus health information leaflets alone, among adults from deprived inner-city populations</w:t>
      </w:r>
      <w:r w:rsidR="000377EA" w:rsidRPr="000377EA">
        <w:t xml:space="preserve"> </w:t>
      </w:r>
      <w:r w:rsidR="000377EA">
        <w:t>with at least one CVD risk factor</w:t>
      </w:r>
      <w:r w:rsidR="002B210F">
        <w:t xml:space="preserve">. </w:t>
      </w:r>
      <w:r w:rsidR="002B210F">
        <w:rPr>
          <w:bCs/>
        </w:rPr>
        <w:t>The purpose was to investigate the effectiveness of LHTs at promoting heart healthy lifestyles</w:t>
      </w:r>
      <w:r w:rsidR="002B210F">
        <w:t xml:space="preserve">. We hypothesised that those who were offered </w:t>
      </w:r>
      <w:r w:rsidR="00B5003D">
        <w:t>a</w:t>
      </w:r>
      <w:r w:rsidR="002B210F">
        <w:t xml:space="preserve"> LHT intervention would be more likely to adopt </w:t>
      </w:r>
      <w:r w:rsidR="002B210F">
        <w:rPr>
          <w:bCs/>
        </w:rPr>
        <w:t>heart healthy</w:t>
      </w:r>
      <w:r w:rsidR="002B210F">
        <w:t xml:space="preserve"> behaviours than </w:t>
      </w:r>
      <w:r w:rsidR="00B5003D">
        <w:t>a</w:t>
      </w:r>
      <w:r w:rsidR="002B210F">
        <w:t xml:space="preserve"> control group. </w:t>
      </w:r>
      <w:r w:rsidR="002B210F" w:rsidDel="0049703F">
        <w:t xml:space="preserve">Our pilot </w:t>
      </w:r>
      <w:r w:rsidR="009903C4">
        <w:t>explored</w:t>
      </w:r>
      <w:r w:rsidR="002B210F">
        <w:t xml:space="preserve"> feasibility</w:t>
      </w:r>
      <w:r w:rsidR="002B210F" w:rsidRPr="005B42B6" w:rsidDel="0049703F">
        <w:t xml:space="preserve"> of </w:t>
      </w:r>
      <w:r w:rsidR="002B210F">
        <w:t xml:space="preserve">a </w:t>
      </w:r>
      <w:r w:rsidR="002B210F" w:rsidRPr="005B42B6" w:rsidDel="0049703F">
        <w:t xml:space="preserve">LHT intervention before embarking on a full </w:t>
      </w:r>
      <w:r w:rsidR="002B210F" w:rsidDel="0049703F">
        <w:t>RCT</w:t>
      </w:r>
      <w:r w:rsidR="002B210F">
        <w:t>.</w:t>
      </w:r>
      <w:hyperlink w:anchor="_ENREF_32" w:tooltip="Craig, 2008 #14" w:history="1">
        <w:r w:rsidR="00646DA5">
          <w:fldChar w:fldCharType="begin"/>
        </w:r>
        <w:r w:rsidR="00646DA5">
          <w:instrText xml:space="preserve"> ADDIN EN.CITE &lt;EndNote&gt;&lt;Cite&gt;&lt;Author&gt;Craig&lt;/Author&gt;&lt;Year&gt;2008&lt;/Year&gt;&lt;RecNum&gt;14&lt;/RecNum&gt;&lt;DisplayText&gt;&lt;style face="superscript"&gt;32&lt;/style&gt;&lt;/DisplayText&gt;&lt;record&gt;&lt;rec-number&gt;14&lt;/rec-number&gt;&lt;foreign-keys&gt;&lt;key app="EN" db-id="s5r2xfpzmvrzsjevdvhpz009r92pzftez5vs"&gt;14&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reprint-edition&gt;NOT IN FILE&lt;/reprint-edition&gt;&lt;keywords&gt;&lt;keyword&gt;Diffusion of Innovation&lt;/keyword&gt;&lt;keyword&gt;Evaluation Studies as Topic&lt;/keyword&gt;&lt;keyword&gt;Evidence-Based Medicine&lt;/keyword&gt;&lt;keyword&gt;HEALTH&lt;/keyword&gt;&lt;keyword&gt;INTERVENTION&lt;/keyword&gt;&lt;keyword&gt;Practice Guidelines as Topic&lt;/keyword&gt;&lt;keyword&gt;SUPPORT&lt;/keyword&gt;&lt;keyword&gt;Therapeutics&lt;/keyword&gt;&lt;/keywords&gt;&lt;dates&gt;&lt;year&gt;2008&lt;/year&gt;&lt;/dates&gt;&lt;urls&gt;&lt;related-urls&gt;&lt;url&gt;PM:18824488&lt;/url&gt;&lt;/related-urls&gt;&lt;/urls&gt;&lt;/record&gt;&lt;/Cite&gt;&lt;/EndNote&gt;</w:instrText>
        </w:r>
        <w:r w:rsidR="00646DA5">
          <w:fldChar w:fldCharType="separate"/>
        </w:r>
        <w:r w:rsidR="00646DA5" w:rsidRPr="00106436">
          <w:rPr>
            <w:noProof/>
            <w:vertAlign w:val="superscript"/>
          </w:rPr>
          <w:t>32</w:t>
        </w:r>
        <w:r w:rsidR="00646DA5">
          <w:fldChar w:fldCharType="end"/>
        </w:r>
      </w:hyperlink>
      <w:r w:rsidR="002B210F">
        <w:t xml:space="preserve"> To this end, our </w:t>
      </w:r>
      <w:r w:rsidR="006500A7">
        <w:t>trial</w:t>
      </w:r>
      <w:r w:rsidR="002B210F">
        <w:t xml:space="preserve"> had </w:t>
      </w:r>
      <w:r w:rsidR="006500A7">
        <w:t>three</w:t>
      </w:r>
      <w:r w:rsidR="002B210F">
        <w:t xml:space="preserve"> objectives: </w:t>
      </w:r>
      <w:r w:rsidR="006500A7">
        <w:t xml:space="preserve">piloting of trial processes; </w:t>
      </w:r>
      <w:r w:rsidR="002B210F">
        <w:t xml:space="preserve">a quantitative </w:t>
      </w:r>
      <w:r w:rsidR="006500A7">
        <w:t>measurement of</w:t>
      </w:r>
      <w:r w:rsidR="002B210F">
        <w:t xml:space="preserve"> changes in </w:t>
      </w:r>
      <w:r w:rsidR="002B210F">
        <w:rPr>
          <w:bCs/>
        </w:rPr>
        <w:t>heart healthy</w:t>
      </w:r>
      <w:r w:rsidR="002B210F">
        <w:t xml:space="preserve"> behaviours </w:t>
      </w:r>
      <w:r w:rsidR="00013D4E">
        <w:t>with</w:t>
      </w:r>
      <w:r w:rsidR="002B210F">
        <w:t xml:space="preserve"> an economic evaluation (results published)</w:t>
      </w:r>
      <w:hyperlink w:anchor="_ENREF_33" w:tooltip="Barton, 2012 #5" w:history="1">
        <w:r w:rsidR="00646DA5">
          <w:fldChar w:fldCharType="begin"/>
        </w:r>
        <w:r w:rsidR="00646DA5">
          <w:instrText xml:space="preserve"> ADDIN EN.CITE &lt;EndNote&gt;&lt;Cite&gt;&lt;Author&gt;Barton&lt;/Author&gt;&lt;Year&gt;2012&lt;/Year&gt;&lt;RecNum&gt;5&lt;/RecNum&gt;&lt;DisplayText&gt;&lt;style face="superscript"&gt;33&lt;/style&gt;&lt;/DisplayText&gt;&lt;record&gt;&lt;rec-number&gt;5&lt;/rec-number&gt;&lt;foreign-keys&gt;&lt;key app="EN" db-id="s5r2xfpzmvrzsjevdvhpz009r92pzftez5vs"&gt;5&lt;/key&gt;&lt;/foreign-keys&gt;&lt;ref-type name="Journal Article"&gt;17&lt;/ref-type&gt;&lt;contributors&gt;&lt;authors&gt;&lt;author&gt;Barton, G.&lt;/author&gt;&lt;author&gt;Goodall, M.&lt;/author&gt;&lt;author&gt;Bower, P.&lt;/author&gt;&lt;author&gt;Woolf, S.&lt;/author&gt;&lt;author&gt;Capewell, S.&lt;/author&gt;&lt;author&gt;Gabby, M. B.&lt;/author&gt;&lt;/authors&gt;&lt;/contributors&gt;&lt;titles&gt;&lt;title&gt;Increasing heart-health lifestyles in deprived communities: Economic evaluation of lay health trainers&lt;/title&gt;&lt;secondary-title&gt;Journal of Evaluation in Clinical Practice&lt;/secondary-title&gt;&lt;/titles&gt;&lt;periodical&gt;&lt;full-title&gt;Journal of Evaluation in Clinical Practice&lt;/full-title&gt;&lt;/periodical&gt;&lt;pages&gt;835-840&lt;/pages&gt;&lt;volume&gt;18&lt;/volume&gt;&lt;reprint-edition&gt;NOT IN FILE&lt;/reprint-edition&gt;&lt;keywords&gt;&lt;keyword&gt;Aged&lt;/keyword&gt;&lt;keyword&gt;behaviour&lt;/keyword&gt;&lt;keyword&gt;CARE&lt;/keyword&gt;&lt;keyword&gt;Cholesterol&lt;/keyword&gt;&lt;keyword&gt;CVD&lt;/keyword&gt;&lt;keyword&gt;DISEASE&lt;/keyword&gt;&lt;keyword&gt;HEALTH&lt;/keyword&gt;&lt;keyword&gt;Health Promotion&lt;/keyword&gt;&lt;keyword&gt;HEALTH-CARE&lt;/keyword&gt;&lt;keyword&gt;Hypertension&lt;/keyword&gt;&lt;keyword&gt;INTERVENTION&lt;/keyword&gt;&lt;keyword&gt;methods&lt;/keyword&gt;&lt;keyword&gt;PEOPLE&lt;/keyword&gt;&lt;keyword&gt;PROMOTION&lt;/keyword&gt;&lt;keyword&gt;SUPPORT&lt;/keyword&gt;&lt;keyword&gt;TRIAL&lt;/keyword&gt;&lt;/keywords&gt;&lt;dates&gt;&lt;year&gt;2012&lt;/year&gt;&lt;/dates&gt;&lt;work-type&gt;10.1111/j.1365-2753.2011.01686.x.&lt;/work-type&gt;&lt;urls&gt;&lt;/urls&gt;&lt;/record&gt;&lt;/Cite&gt;&lt;/EndNote&gt;</w:instrText>
        </w:r>
        <w:r w:rsidR="00646DA5">
          <w:fldChar w:fldCharType="separate"/>
        </w:r>
        <w:r w:rsidR="00646DA5" w:rsidRPr="00106436">
          <w:rPr>
            <w:noProof/>
            <w:vertAlign w:val="superscript"/>
          </w:rPr>
          <w:t>33</w:t>
        </w:r>
        <w:r w:rsidR="00646DA5">
          <w:fldChar w:fldCharType="end"/>
        </w:r>
      </w:hyperlink>
      <w:r w:rsidR="002B210F">
        <w:t xml:space="preserve">; </w:t>
      </w:r>
      <w:r w:rsidR="006500A7">
        <w:t xml:space="preserve">and a qualitative evaluation of </w:t>
      </w:r>
      <w:r w:rsidR="002B210F">
        <w:t>LHT</w:t>
      </w:r>
      <w:r w:rsidR="00EA24CF">
        <w:t>s</w:t>
      </w:r>
      <w:r w:rsidR="002B210F">
        <w:t xml:space="preserve"> training and intervention delivery, implementation and acceptability</w:t>
      </w:r>
      <w:r w:rsidR="002B210F" w:rsidRPr="00B8606B">
        <w:t xml:space="preserve"> </w:t>
      </w:r>
      <w:r w:rsidR="002B210F">
        <w:t>(results to be reported elsewhere).</w:t>
      </w:r>
      <w:r w:rsidR="00620909" w:rsidRPr="00620909">
        <w:t xml:space="preserve"> </w:t>
      </w:r>
    </w:p>
    <w:p w:rsidR="00490D05" w:rsidRDefault="00DE2DDC" w:rsidP="00582357">
      <w:pPr>
        <w:pStyle w:val="Heading1"/>
      </w:pPr>
      <w:r>
        <w:t>Method</w:t>
      </w:r>
      <w:r w:rsidR="00426CF6">
        <w:t>s</w:t>
      </w:r>
    </w:p>
    <w:p w:rsidR="00DE2DDC" w:rsidRDefault="00DE2DDC" w:rsidP="00582357">
      <w:pPr>
        <w:pStyle w:val="Heading2"/>
      </w:pPr>
      <w:r>
        <w:t>Participant selection</w:t>
      </w:r>
    </w:p>
    <w:p w:rsidR="00081317" w:rsidRDefault="00F917F3" w:rsidP="00582357">
      <w:r>
        <w:t>Between February and August 2008, w</w:t>
      </w:r>
      <w:r w:rsidR="00D96752">
        <w:t xml:space="preserve">e planned to recruit </w:t>
      </w:r>
      <w:r w:rsidR="000377EA">
        <w:t>from five North West England practice lists</w:t>
      </w:r>
      <w:r w:rsidR="000377EA" w:rsidRPr="00081317">
        <w:t xml:space="preserve"> </w:t>
      </w:r>
      <w:r w:rsidR="00D96752">
        <w:t xml:space="preserve">100 eligible adults </w:t>
      </w:r>
      <w:r w:rsidR="00081317" w:rsidRPr="00081317">
        <w:t xml:space="preserve">(18+ years) </w:t>
      </w:r>
      <w:r w:rsidR="00D96752">
        <w:t xml:space="preserve">to the pilot trial </w:t>
      </w:r>
      <w:r w:rsidR="00361BB4" w:rsidRPr="00081317">
        <w:t>with at least one CVD risk factor:</w:t>
      </w:r>
      <w:r w:rsidR="00081317">
        <w:t xml:space="preserve"> </w:t>
      </w:r>
      <w:r w:rsidR="00361BB4" w:rsidRPr="00081317">
        <w:t>hypertension; raised total cholesterol; diabetes; obesity; or currently smoking.</w:t>
      </w:r>
      <w:r w:rsidR="00081317">
        <w:t xml:space="preserve"> </w:t>
      </w:r>
      <w:r>
        <w:t xml:space="preserve">Periodically </w:t>
      </w:r>
      <w:r w:rsidR="00F761C0">
        <w:t xml:space="preserve">groups of </w:t>
      </w:r>
      <w:r w:rsidR="00D96752">
        <w:t xml:space="preserve">eligible adults were sent a single </w:t>
      </w:r>
      <w:r>
        <w:t xml:space="preserve">recruitment </w:t>
      </w:r>
      <w:r w:rsidR="009903C4">
        <w:t>letter</w:t>
      </w:r>
      <w:r w:rsidR="00D96752">
        <w:t xml:space="preserve"> without follow-up</w:t>
      </w:r>
      <w:r w:rsidR="00BF5C31">
        <w:t>.</w:t>
      </w:r>
      <w:r w:rsidR="00D96752">
        <w:t xml:space="preserve"> Volunteers were screened by</w:t>
      </w:r>
      <w:r w:rsidR="009903C4">
        <w:t xml:space="preserve"> telephone</w:t>
      </w:r>
      <w:r w:rsidR="00D96752">
        <w:t xml:space="preserve"> </w:t>
      </w:r>
      <w:r w:rsidR="00BF5C31">
        <w:t>to confirm eligibility</w:t>
      </w:r>
      <w:r w:rsidR="00D96752">
        <w:t xml:space="preserve">. </w:t>
      </w:r>
      <w:r w:rsidR="00081317" w:rsidRPr="00081317">
        <w:t>Exclusion criteria included:</w:t>
      </w:r>
      <w:r w:rsidR="00081317">
        <w:t xml:space="preserve"> </w:t>
      </w:r>
      <w:r w:rsidR="00081317" w:rsidRPr="00081317">
        <w:t>established CVD; being on a diet that may conflict with ‘healthy heart’ dietary advice;</w:t>
      </w:r>
      <w:r w:rsidR="00081317">
        <w:t xml:space="preserve"> </w:t>
      </w:r>
      <w:r w:rsidR="00081317" w:rsidRPr="00081317">
        <w:t>groups with low control over diet e.g. the homeless, people in hostels, residential or nursing homes; life ex</w:t>
      </w:r>
      <w:r w:rsidR="00081317">
        <w:t xml:space="preserve">pectancy of less than two years; </w:t>
      </w:r>
      <w:r w:rsidR="00081317" w:rsidRPr="00081317">
        <w:t>and those excluded by their GP on health grounds.</w:t>
      </w:r>
    </w:p>
    <w:p w:rsidR="00D96752" w:rsidRDefault="00D96752" w:rsidP="00582357">
      <w:r>
        <w:t xml:space="preserve">Participants were consented and recruited after discussing the trial in depth at a face-to face </w:t>
      </w:r>
      <w:r w:rsidR="00F917F3">
        <w:t xml:space="preserve">baseline </w:t>
      </w:r>
      <w:r w:rsidR="00BF5C31">
        <w:t>meeting</w:t>
      </w:r>
      <w:r w:rsidR="00A97684">
        <w:t>,</w:t>
      </w:r>
      <w:r w:rsidR="00BF5C31">
        <w:t xml:space="preserve"> </w:t>
      </w:r>
      <w:r>
        <w:t>either at home or at the university</w:t>
      </w:r>
      <w:r w:rsidR="00BF5C31">
        <w:t xml:space="preserve">, until </w:t>
      </w:r>
      <w:r w:rsidR="00B5003D">
        <w:t>our</w:t>
      </w:r>
      <w:r w:rsidR="00BF5C31">
        <w:t xml:space="preserve"> target number was reached</w:t>
      </w:r>
      <w:r>
        <w:t xml:space="preserve">. </w:t>
      </w:r>
      <w:r w:rsidR="00BF5C31">
        <w:t>The nature of the intervention precluded blinding of</w:t>
      </w:r>
      <w:r w:rsidR="00BF5C31" w:rsidRPr="00887F31">
        <w:t xml:space="preserve"> participant or research</w:t>
      </w:r>
      <w:r w:rsidR="00BF5C31">
        <w:t xml:space="preserve">er; </w:t>
      </w:r>
      <w:r w:rsidR="00BF5C31">
        <w:lastRenderedPageBreak/>
        <w:t xml:space="preserve">consequently they were informed they would be randomised to </w:t>
      </w:r>
      <w:r w:rsidR="009903C4">
        <w:t xml:space="preserve">LHT support plus </w:t>
      </w:r>
      <w:r w:rsidR="00F917F3">
        <w:t>health information leaflets versus health information leaflets alone</w:t>
      </w:r>
      <w:r w:rsidR="001D7662">
        <w:t xml:space="preserve"> after confirming eligibility with their GP</w:t>
      </w:r>
      <w:r w:rsidR="00BF5C31">
        <w:t xml:space="preserve">. </w:t>
      </w:r>
      <w:r w:rsidR="00F917F3">
        <w:t xml:space="preserve">All participants received standard Primary Care Trust (PCT) ‘healthy heart’ advice leaflets sourced locally, which covered topics on diet, exercise, alcohol, and smoking. </w:t>
      </w:r>
      <w:r w:rsidR="001D7662">
        <w:t xml:space="preserve">Once </w:t>
      </w:r>
      <w:r w:rsidR="000377EA">
        <w:t>consented,</w:t>
      </w:r>
      <w:r w:rsidR="001D7662">
        <w:t xml:space="preserve"> a </w:t>
      </w:r>
      <w:r w:rsidR="00F761C0">
        <w:t xml:space="preserve">trial </w:t>
      </w:r>
      <w:r w:rsidR="001D7662">
        <w:t>researcher randomised participants using</w:t>
      </w:r>
      <w:r w:rsidR="00BF5C31">
        <w:t xml:space="preserve"> computerised </w:t>
      </w:r>
      <w:r w:rsidR="00BF5C31" w:rsidRPr="00FD20D3">
        <w:t>ran</w:t>
      </w:r>
      <w:r w:rsidR="00BF5C31" w:rsidRPr="00FD20D3">
        <w:softHyphen/>
        <w:t>dom number</w:t>
      </w:r>
      <w:r w:rsidR="00BF5C31">
        <w:t>s in independently prepared s</w:t>
      </w:r>
      <w:r w:rsidR="00BF5C31" w:rsidRPr="00FD20D3">
        <w:t>equentially numbered</w:t>
      </w:r>
      <w:r w:rsidR="00BF5C31">
        <w:rPr>
          <w:rFonts w:cs="Meta Serif Pro Book"/>
          <w:color w:val="000000"/>
          <w:sz w:val="17"/>
          <w:szCs w:val="17"/>
        </w:rPr>
        <w:t xml:space="preserve"> </w:t>
      </w:r>
      <w:r w:rsidR="00BF5C31">
        <w:t xml:space="preserve">opaque sealed envelopes. </w:t>
      </w:r>
      <w:r w:rsidR="009903C4">
        <w:t>A</w:t>
      </w:r>
      <w:r w:rsidR="00BF5C31">
        <w:t xml:space="preserve"> 2:1 (Intervention:control) allocation </w:t>
      </w:r>
      <w:r w:rsidR="009903C4">
        <w:t xml:space="preserve">ratio </w:t>
      </w:r>
      <w:r w:rsidR="00BF5C31">
        <w:t xml:space="preserve">was </w:t>
      </w:r>
      <w:r w:rsidR="009903C4">
        <w:t>used</w:t>
      </w:r>
      <w:r w:rsidR="00BF5C31">
        <w:t xml:space="preserve"> to </w:t>
      </w:r>
      <w:r w:rsidR="009903C4">
        <w:t xml:space="preserve">maximise our ability to conduct a </w:t>
      </w:r>
      <w:r w:rsidR="00BF5C31">
        <w:t>detailed assessment of intervention delivery.</w:t>
      </w:r>
      <w:r w:rsidR="00B5003D">
        <w:t xml:space="preserve"> </w:t>
      </w:r>
      <w:r w:rsidR="00F917F3">
        <w:t>Control participants received no additional support but were encouraged to continue to see their practice team for diet or heart health support if required</w:t>
      </w:r>
      <w:r w:rsidR="00F917F3" w:rsidRPr="00CA680C">
        <w:t>.</w:t>
      </w:r>
      <w:r w:rsidR="00F917F3">
        <w:t xml:space="preserve"> Intervention participants were contacted by a LHT and invited to an assessment meeting.</w:t>
      </w:r>
    </w:p>
    <w:p w:rsidR="00DE2DDC" w:rsidRDefault="008A7606" w:rsidP="00582357">
      <w:pPr>
        <w:pStyle w:val="Heading2"/>
      </w:pPr>
      <w:r>
        <w:t>LHT</w:t>
      </w:r>
      <w:r w:rsidR="00DE2DDC">
        <w:t xml:space="preserve"> Intervention</w:t>
      </w:r>
    </w:p>
    <w:p w:rsidR="00DE2DDC" w:rsidRDefault="00651548" w:rsidP="00582357">
      <w:r>
        <w:t xml:space="preserve">During the trial set-up </w:t>
      </w:r>
      <w:r w:rsidR="000377EA">
        <w:t xml:space="preserve">phase </w:t>
      </w:r>
      <w:r>
        <w:t xml:space="preserve">in 2006, </w:t>
      </w:r>
      <w:r w:rsidR="00B21BCF">
        <w:t>w</w:t>
      </w:r>
      <w:r w:rsidR="00D11948">
        <w:t xml:space="preserve">e </w:t>
      </w:r>
      <w:r>
        <w:t>trained a cohort of LHTs for this trial</w:t>
      </w:r>
      <w:r w:rsidR="00672C1B">
        <w:t>,</w:t>
      </w:r>
      <w:r>
        <w:t xml:space="preserve"> </w:t>
      </w:r>
      <w:r w:rsidR="00D11948">
        <w:t xml:space="preserve">recruited </w:t>
      </w:r>
      <w:r w:rsidR="00C1567A">
        <w:t>via community</w:t>
      </w:r>
      <w:r w:rsidR="002E0D47">
        <w:t xml:space="preserve"> out-</w:t>
      </w:r>
      <w:r w:rsidR="00994CD6">
        <w:t>reach</w:t>
      </w:r>
      <w:r w:rsidR="002E0D47">
        <w:t xml:space="preserve"> plus</w:t>
      </w:r>
      <w:r w:rsidR="00C1567A">
        <w:t xml:space="preserve"> local newspaper </w:t>
      </w:r>
      <w:r w:rsidR="002E0D47">
        <w:t xml:space="preserve">adverts. </w:t>
      </w:r>
      <w:r>
        <w:t>Subsequently</w:t>
      </w:r>
      <w:r w:rsidR="002E0D47">
        <w:t xml:space="preserve"> </w:t>
      </w:r>
      <w:r>
        <w:t>five women and one man</w:t>
      </w:r>
      <w:r w:rsidR="00D11948">
        <w:t xml:space="preserve"> </w:t>
      </w:r>
      <w:r>
        <w:t xml:space="preserve">were employed as </w:t>
      </w:r>
      <w:r w:rsidR="00D11948">
        <w:t xml:space="preserve">part-time </w:t>
      </w:r>
      <w:r w:rsidR="00C305A3">
        <w:t>LHTs</w:t>
      </w:r>
      <w:r w:rsidR="00C876A0">
        <w:t xml:space="preserve"> from among the trained cohort</w:t>
      </w:r>
      <w:r w:rsidR="00D11948">
        <w:t>. O</w:t>
      </w:r>
      <w:r w:rsidR="00906BDA" w:rsidDel="00906BDA">
        <w:t>ur ten-day training course was designed</w:t>
      </w:r>
      <w:r w:rsidR="00B21BCF">
        <w:t xml:space="preserve"> using social cognition models of health behaviour</w:t>
      </w:r>
      <w:r w:rsidR="00B21BCF" w:rsidDel="00906BDA">
        <w:t xml:space="preserve"> </w:t>
      </w:r>
      <w:r w:rsidR="00B21BCF">
        <w:t>and</w:t>
      </w:r>
      <w:r w:rsidR="00906BDA" w:rsidDel="00906BDA">
        <w:t xml:space="preserve"> best available evidence of efficacy</w:t>
      </w:r>
      <w:r w:rsidR="00906BDA" w:rsidRPr="00271C77" w:rsidDel="00906BDA">
        <w:t xml:space="preserve"> </w:t>
      </w:r>
      <w:r w:rsidR="00906BDA" w:rsidDel="00906BDA">
        <w:t>consistent with local and na</w:t>
      </w:r>
      <w:r w:rsidR="00A527E4">
        <w:t>tional examples of intervention</w:t>
      </w:r>
      <w:r w:rsidR="00C1567A">
        <w:t>,</w:t>
      </w:r>
      <w:hyperlink w:anchor="_ENREF_34" w:tooltip="Bandura, 1986 #4" w:history="1">
        <w:r w:rsidR="00646DA5">
          <w:fldChar w:fldCharType="begin">
            <w:fldData xml:space="preserve">PEVuZE5vdGU+PENpdGU+PEF1dGhvcj5CYW5kdXJhPC9BdXRob3I+PFllYXI+MTk4NjwvWWVhcj48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</w:fldData>
          </w:fldChar>
        </w:r>
        <w:r w:rsidR="00646DA5">
          <w:instrText xml:space="preserve"> ADDIN EN.CITE </w:instrText>
        </w:r>
        <w:r w:rsidR="00646DA5">
          <w:fldChar w:fldCharType="begin">
            <w:fldData xml:space="preserve">PEVuZE5vdGU+PENpdGU+PEF1dGhvcj5CYW5kdXJhPC9BdXRob3I+PFllYXI+MTk4NjwvWWVhcj48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</w:fldData>
          </w:fldChar>
        </w:r>
        <w:r w:rsidR="00646DA5">
          <w:instrText xml:space="preserve"> ADDIN EN.CITE.DATA </w:instrText>
        </w:r>
        <w:r w:rsidR="00646DA5">
          <w:fldChar w:fldCharType="end"/>
        </w:r>
        <w:r w:rsidR="00646DA5">
          <w:fldChar w:fldCharType="separate"/>
        </w:r>
        <w:r w:rsidR="00646DA5" w:rsidRPr="00106436">
          <w:rPr>
            <w:noProof/>
            <w:vertAlign w:val="superscript"/>
          </w:rPr>
          <w:t>34-36</w:t>
        </w:r>
        <w:r w:rsidR="00646DA5">
          <w:fldChar w:fldCharType="end"/>
        </w:r>
      </w:hyperlink>
      <w:r w:rsidR="00A527E4" w:rsidRPr="00A527E4" w:rsidDel="00906BDA">
        <w:t xml:space="preserve"> </w:t>
      </w:r>
      <w:r w:rsidR="00A527E4" w:rsidDel="00906BDA">
        <w:t xml:space="preserve">which closely mirrored the subsequent national manual and accredited training programme published in </w:t>
      </w:r>
      <w:r w:rsidR="00A527E4">
        <w:t xml:space="preserve">June </w:t>
      </w:r>
      <w:r w:rsidR="00A527E4" w:rsidDel="00906BDA">
        <w:t>2008.</w:t>
      </w:r>
      <w:hyperlink w:anchor="_ENREF_37" w:tooltip="Michie, 2008 #36" w:history="1">
        <w:r w:rsidR="00646DA5">
          <w:fldChar w:fldCharType="begin"/>
        </w:r>
        <w:r w:rsidR="00646DA5">
          <w:instrText xml:space="preserve"> ADDIN EN.CITE &lt;EndNote&gt;&lt;Cite&gt;&lt;Author&gt;Michie&lt;/Author&gt;&lt;Year&gt;2008&lt;/Year&gt;&lt;RecNum&gt;36&lt;/RecNum&gt;&lt;DisplayText&gt;&lt;style face="superscript"&gt;37&lt;/style&gt;&lt;/DisplayText&gt;&lt;record&gt;&lt;rec-number&gt;36&lt;/rec-number&gt;&lt;foreign-keys&gt;&lt;key app="EN" db-id="s5r2xfpzmvrzsjevdvhpz009r92pzftez5vs"&gt;36&lt;/key&gt;&lt;/foreign-keys&gt;&lt;ref-type name="Report"&gt;27&lt;/ref-type&gt;&lt;contributors&gt;&lt;authors&gt;&lt;author&gt;Michie, S.&lt;/author&gt;&lt;author&gt;Rumsey, N.&lt;/author&gt;&lt;author&gt;Fussell, A.&lt;/author&gt;&lt;author&gt;Hardeman, W.&lt;/author&gt;&lt;author&gt;Johnston, M.&lt;/author&gt;&lt;author&gt;Newman, S.&lt;/author&gt;&lt;author&gt;Yardley, L.&lt;/author&gt;&lt;/authors&gt;&lt;/contributors&gt;&lt;titles&gt;&lt;title&gt;Improving Health: Changing Behaviour: NHS Health Trainer Handbook&lt;/title&gt;&lt;/titles&gt;&lt;keywords&gt;&lt;keyword&gt;behaviour&lt;/keyword&gt;&lt;keyword&gt;HEALTH&lt;/keyword&gt;&lt;/keywords&gt;&lt;dates&gt;&lt;year&gt;2008&lt;/year&gt;&lt;/dates&gt;&lt;pub-location&gt;London&lt;/pub-location&gt;&lt;publisher&gt;Department of Health&lt;/publisher&gt;&lt;urls&gt;&lt;/urls&gt;&lt;/record&gt;&lt;/Cite&gt;&lt;/EndNote&gt;</w:instrText>
        </w:r>
        <w:r w:rsidR="00646DA5">
          <w:fldChar w:fldCharType="separate"/>
        </w:r>
        <w:r w:rsidR="00646DA5" w:rsidRPr="00106436">
          <w:rPr>
            <w:noProof/>
            <w:vertAlign w:val="superscript"/>
          </w:rPr>
          <w:t>37</w:t>
        </w:r>
        <w:r w:rsidR="00646DA5">
          <w:fldChar w:fldCharType="end"/>
        </w:r>
      </w:hyperlink>
      <w:r w:rsidR="00B21BCF" w:rsidRPr="00ED26D2">
        <w:t xml:space="preserve"> </w:t>
      </w:r>
      <w:r w:rsidR="00906BDA" w:rsidDel="00906BDA">
        <w:t>This focused on communication, client engagement and motivating long-term behaviour change</w:t>
      </w:r>
      <w:r w:rsidR="00906BDA" w:rsidRPr="005824E8" w:rsidDel="00906BDA">
        <w:t xml:space="preserve"> </w:t>
      </w:r>
      <w:r w:rsidR="00906BDA" w:rsidDel="00906BDA">
        <w:t>by establishing short-term goals, and enabling the</w:t>
      </w:r>
      <w:r w:rsidR="008A7606">
        <w:t xml:space="preserve"> person to build self-efficacy. Following this training,</w:t>
      </w:r>
      <w:r w:rsidR="00B21BCF">
        <w:t xml:space="preserve"> w</w:t>
      </w:r>
      <w:r w:rsidR="00D11948">
        <w:t>e developed a LHT intervention</w:t>
      </w:r>
      <w:r w:rsidR="00B21BCF">
        <w:t xml:space="preserve"> </w:t>
      </w:r>
      <w:r w:rsidR="00893A9F">
        <w:t xml:space="preserve">specifically </w:t>
      </w:r>
      <w:r w:rsidR="00B21BCF">
        <w:t xml:space="preserve">for this </w:t>
      </w:r>
      <w:r w:rsidR="00893A9F">
        <w:t xml:space="preserve">trial outlined in </w:t>
      </w:r>
      <w:r w:rsidR="00E71977" w:rsidRPr="002D5548">
        <w:rPr>
          <w:b/>
        </w:rPr>
        <w:t>Figure</w:t>
      </w:r>
      <w:r w:rsidR="00852505" w:rsidRPr="002D5548">
        <w:rPr>
          <w:b/>
        </w:rPr>
        <w:t xml:space="preserve"> </w:t>
      </w:r>
      <w:r w:rsidR="00081317">
        <w:rPr>
          <w:b/>
        </w:rPr>
        <w:t>1</w:t>
      </w:r>
      <w:r w:rsidR="00A527E4" w:rsidRPr="002D5548">
        <w:t>.</w:t>
      </w:r>
      <w:r w:rsidR="00B21BCF">
        <w:t xml:space="preserve"> </w:t>
      </w:r>
      <w:r w:rsidR="00D11948">
        <w:t xml:space="preserve">Specifically, </w:t>
      </w:r>
      <w:r w:rsidR="00CB22BF">
        <w:t>our</w:t>
      </w:r>
      <w:r w:rsidR="00EF3CB3">
        <w:t xml:space="preserve"> LHT</w:t>
      </w:r>
      <w:r w:rsidR="00EA24CF">
        <w:t>s</w:t>
      </w:r>
      <w:r w:rsidR="00EF3CB3">
        <w:t xml:space="preserve"> </w:t>
      </w:r>
      <w:r w:rsidR="00D11948">
        <w:t xml:space="preserve">explored </w:t>
      </w:r>
      <w:r w:rsidR="00075625">
        <w:t>the</w:t>
      </w:r>
      <w:r w:rsidR="00CB22BF">
        <w:t xml:space="preserve"> ‘5-A-</w:t>
      </w:r>
      <w:r w:rsidR="008F7ABC">
        <w:t>DAY’</w:t>
      </w:r>
      <w:r w:rsidR="008F7ABC" w:rsidRPr="008F7ABC">
        <w:t xml:space="preserve"> </w:t>
      </w:r>
      <w:r w:rsidR="00576E5C">
        <w:t>F&amp;V</w:t>
      </w:r>
      <w:r w:rsidR="008F7ABC">
        <w:t xml:space="preserve"> message.</w:t>
      </w:r>
      <w:hyperlink w:anchor="_ENREF_38" w:tooltip="World Health Organisation, 2003 #501" w:history="1">
        <w:r w:rsidR="00646DA5">
          <w:fldChar w:fldCharType="begin"/>
        </w:r>
        <w:r w:rsidR="00646DA5">
          <w:instrText xml:space="preserve"> ADDIN EN.CITE &lt;EndNote&gt;&lt;Cite&gt;&lt;Author&gt;World Health Organisation&lt;/Author&gt;&lt;Year&gt;2003&lt;/Year&gt;&lt;RecNum&gt;501&lt;/RecNum&gt;&lt;DisplayText&gt;&lt;style face="superscript"&gt;38&lt;/style&gt;&lt;/DisplayText&gt;&lt;record&gt;&lt;rec-number&gt;501&lt;/rec-number&gt;&lt;foreign-keys&gt;&lt;key app="EN" db-id="s5r2xfpzmvrzsjevdvhpz009r92pzftez5vs"&gt;501&lt;/key&gt;&lt;/foreign-keys&gt;&lt;ref-type name="Report"&gt;27&lt;/ref-type&gt;&lt;contributors&gt;&lt;authors&gt;&lt;author&gt;World Health Organisation,&lt;/author&gt;&lt;/authors&gt;&lt;tertiary-authors&gt;&lt;author&gt;WHO&lt;/author&gt;&lt;/tertiary-authors&gt;&lt;/contributors&gt;&lt;titles&gt;&lt;title&gt;Diet, nutrition and the prevention of chronic diseases: A report of a joint WHO/FAO expert consultation &lt;/title&gt;&lt;secondary-title&gt;WHO technical report series (916)&lt;/secondary-title&gt;&lt;/titles&gt;&lt;dates&gt;&lt;year&gt;2003&lt;/year&gt;&lt;/dates&gt;&lt;pub-location&gt;Geneva, Switzerland&lt;/pub-location&gt;&lt;urls&gt;&lt;/urls&gt;&lt;/record&gt;&lt;/Cite&gt;&lt;/EndNote&gt;</w:instrText>
        </w:r>
        <w:r w:rsidR="00646DA5">
          <w:fldChar w:fldCharType="separate"/>
        </w:r>
        <w:r w:rsidR="00646DA5" w:rsidRPr="00106436">
          <w:rPr>
            <w:noProof/>
            <w:vertAlign w:val="superscript"/>
          </w:rPr>
          <w:t>38</w:t>
        </w:r>
        <w:r w:rsidR="00646DA5">
          <w:fldChar w:fldCharType="end"/>
        </w:r>
      </w:hyperlink>
      <w:r w:rsidR="00C235C4">
        <w:t xml:space="preserve"> </w:t>
      </w:r>
      <w:r w:rsidR="00075625">
        <w:t>However, they also looked at other lifestyle behaviours</w:t>
      </w:r>
      <w:r w:rsidR="000377EA">
        <w:t>,</w:t>
      </w:r>
      <w:r w:rsidR="00075625">
        <w:t xml:space="preserve"> </w:t>
      </w:r>
      <w:r w:rsidR="00994CD6">
        <w:t xml:space="preserve">when </w:t>
      </w:r>
      <w:r w:rsidR="00075625" w:rsidRPr="009379FD">
        <w:t>participant</w:t>
      </w:r>
      <w:r w:rsidR="00DC4BD7">
        <w:t>s</w:t>
      </w:r>
      <w:r w:rsidR="00075625">
        <w:t xml:space="preserve"> expressed </w:t>
      </w:r>
      <w:r w:rsidR="00994CD6">
        <w:t xml:space="preserve">an </w:t>
      </w:r>
      <w:r w:rsidR="00075625">
        <w:t xml:space="preserve">interest and readiness to change. </w:t>
      </w:r>
      <w:r w:rsidR="008A7606">
        <w:t>LHTs</w:t>
      </w:r>
      <w:r w:rsidR="00D11948">
        <w:t xml:space="preserve"> p</w:t>
      </w:r>
      <w:r w:rsidR="00D11948" w:rsidRPr="009379FD">
        <w:t>rovide</w:t>
      </w:r>
      <w:r w:rsidR="00D11948">
        <w:t>d</w:t>
      </w:r>
      <w:r w:rsidR="00D11948" w:rsidRPr="009379FD">
        <w:t xml:space="preserve"> information </w:t>
      </w:r>
      <w:r w:rsidR="00D11948">
        <w:t xml:space="preserve">and </w:t>
      </w:r>
      <w:r w:rsidR="00D11948" w:rsidRPr="009379FD">
        <w:t xml:space="preserve">advice aimed at changing key beliefs such as perceptions of </w:t>
      </w:r>
      <w:r w:rsidR="00B5003D" w:rsidRPr="009379FD">
        <w:t xml:space="preserve">CVD </w:t>
      </w:r>
      <w:r w:rsidR="00D11948" w:rsidRPr="009379FD">
        <w:t xml:space="preserve">risk, </w:t>
      </w:r>
      <w:r w:rsidR="00D11948">
        <w:t>and</w:t>
      </w:r>
      <w:r w:rsidR="00D11948" w:rsidRPr="009379FD">
        <w:t xml:space="preserve"> </w:t>
      </w:r>
      <w:r w:rsidR="00843141">
        <w:t>advantages/</w:t>
      </w:r>
      <w:r w:rsidR="00D11948" w:rsidRPr="009379FD">
        <w:t>disadvantages of behaviour change</w:t>
      </w:r>
      <w:r w:rsidR="00D11948">
        <w:t>.</w:t>
      </w:r>
    </w:p>
    <w:p w:rsidR="00DE2DDC" w:rsidRDefault="00DE2DDC" w:rsidP="00582357">
      <w:pPr>
        <w:pStyle w:val="Heading2"/>
      </w:pPr>
      <w:r>
        <w:t>Outcome Measure</w:t>
      </w:r>
      <w:r w:rsidRPr="00426CF6">
        <w:rPr>
          <w:rStyle w:val="Heading2Char"/>
        </w:rPr>
        <w:t>s</w:t>
      </w:r>
      <w:r w:rsidR="00504973" w:rsidRPr="00426CF6">
        <w:rPr>
          <w:rStyle w:val="Heading2Char"/>
        </w:rPr>
        <w:t xml:space="preserve"> </w:t>
      </w:r>
    </w:p>
    <w:p w:rsidR="006B2380" w:rsidRDefault="009E7641" w:rsidP="00582357">
      <w:r>
        <w:t xml:space="preserve">We collected participant demographic data </w:t>
      </w:r>
      <w:r w:rsidR="00843141">
        <w:t>plus</w:t>
      </w:r>
      <w:r>
        <w:t xml:space="preserve"> respondent characteristics at baseline and 6 month follow-up. We asked participants to complete questionnaires (self-reported or by researcher interview) to assess </w:t>
      </w:r>
      <w:r>
        <w:rPr>
          <w:bCs/>
        </w:rPr>
        <w:t>heart healthy</w:t>
      </w:r>
      <w:r>
        <w:t xml:space="preserve"> behaviours: </w:t>
      </w:r>
    </w:p>
    <w:p w:rsidR="006B2380" w:rsidRDefault="006B2380" w:rsidP="00582357">
      <w:pPr>
        <w:pStyle w:val="ListParagraph"/>
        <w:numPr>
          <w:ilvl w:val="0"/>
          <w:numId w:val="11"/>
        </w:numPr>
      </w:pPr>
      <w:r>
        <w:lastRenderedPageBreak/>
        <w:t xml:space="preserve">Primary Outcome: </w:t>
      </w:r>
      <w:r w:rsidR="009E7641">
        <w:t>Daily dietary intake</w:t>
      </w:r>
      <w:r w:rsidR="00E14ADF">
        <w:t xml:space="preserve"> (specifically </w:t>
      </w:r>
      <w:r w:rsidR="00576E5C">
        <w:t>F&amp;V portions</w:t>
      </w:r>
      <w:r w:rsidR="00664EEB">
        <w:t>/</w:t>
      </w:r>
      <w:r w:rsidR="00E14ADF">
        <w:t>day)</w:t>
      </w:r>
      <w:r w:rsidR="009E7641">
        <w:t xml:space="preserve"> via </w:t>
      </w:r>
      <w:r w:rsidR="00EA7922">
        <w:t xml:space="preserve">a modified </w:t>
      </w:r>
      <w:r w:rsidR="005075E0">
        <w:t xml:space="preserve">125 item </w:t>
      </w:r>
      <w:r w:rsidR="009E7641" w:rsidRPr="009E7641">
        <w:t>Food Frequency Questionnaire (FFQ)</w:t>
      </w:r>
      <w:r w:rsidR="009E7641">
        <w:t xml:space="preserve"> and 3-day </w:t>
      </w:r>
      <w:r w:rsidR="009E7641" w:rsidRPr="009E7641">
        <w:t>Food Diary (FD)</w:t>
      </w:r>
      <w:r w:rsidR="00EA7922">
        <w:t>.</w:t>
      </w:r>
      <w:hyperlink w:anchor="_ENREF_39" w:tooltip="Spence, 2002 #539" w:history="1">
        <w:r w:rsidR="00646DA5">
          <w:fldChar w:fldCharType="begin"/>
        </w:r>
        <w:r w:rsidR="00646DA5">
          <w:instrText xml:space="preserve"> ADDIN EN.CITE &lt;EndNote&gt;&lt;Cite&gt;&lt;Author&gt;Spence&lt;/Author&gt;&lt;Year&gt;2002&lt;/Year&gt;&lt;RecNum&gt;539&lt;/RecNum&gt;&lt;DisplayText&gt;&lt;style face="superscript"&gt;39&lt;/style&gt;&lt;/DisplayText&gt;&lt;record&gt;&lt;rec-number&gt;539&lt;/rec-number&gt;&lt;foreign-keys&gt;&lt;key app="EN" db-id="s5r2xfpzmvrzsjevdvhpz009r92pzftez5vs"&gt;539&lt;/key&gt;&lt;/foreign-keys&gt;&lt;ref-type name="Journal Article"&gt;17&lt;/ref-type&gt;&lt;contributors&gt;&lt;authors&gt;&lt;author&gt;Spence, M.&lt;/author&gt;&lt;author&gt;Cade, JE.&lt;/author&gt;&lt;author&gt;Burley, VJ.&lt;/author&gt;&lt;author&gt;Greenwood, DC.&lt;/author&gt;&lt;/authors&gt;&lt;/contributors&gt;&lt;titles&gt;&lt;title&gt;Ability of the UK Women’s Cohort Food Frequency Questionnaire to rank dietary intakes: a preliminary validation study&lt;/title&gt;&lt;secondary-title&gt;Proc Nut Soc &lt;/secondary-title&gt;&lt;/titles&gt;&lt;periodical&gt;&lt;full-title&gt;Proc Nut Soc&lt;/full-title&gt;&lt;/periodical&gt;&lt;pages&gt;117A&lt;/pages&gt;&lt;number&gt;61&lt;/number&gt;&lt;dates&gt;&lt;year&gt;2002&lt;/year&gt;&lt;/dates&gt;&lt;urls&gt;&lt;/urls&gt;&lt;/record&gt;&lt;/Cite&gt;&lt;/EndNote&gt;</w:instrText>
        </w:r>
        <w:r w:rsidR="00646DA5">
          <w:fldChar w:fldCharType="separate"/>
        </w:r>
        <w:r w:rsidR="00646DA5" w:rsidRPr="00106436">
          <w:rPr>
            <w:noProof/>
            <w:vertAlign w:val="superscript"/>
          </w:rPr>
          <w:t>39</w:t>
        </w:r>
        <w:r w:rsidR="00646DA5">
          <w:fldChar w:fldCharType="end"/>
        </w:r>
      </w:hyperlink>
      <w:r w:rsidRPr="006B2380">
        <w:rPr>
          <w:noProof/>
        </w:rPr>
        <w:t xml:space="preserve"> </w:t>
      </w:r>
    </w:p>
    <w:p w:rsidR="006B2380" w:rsidRDefault="006B2380" w:rsidP="00582357">
      <w:pPr>
        <w:pStyle w:val="ListParagraph"/>
        <w:numPr>
          <w:ilvl w:val="0"/>
          <w:numId w:val="11"/>
        </w:numPr>
      </w:pPr>
      <w:r>
        <w:t xml:space="preserve">Secondary outcomes: </w:t>
      </w:r>
      <w:r w:rsidR="009E7641" w:rsidRPr="009E7641">
        <w:t>Health Status</w:t>
      </w:r>
      <w:r w:rsidR="009E7641">
        <w:t xml:space="preserve"> </w:t>
      </w:r>
      <w:r w:rsidR="00580A4F">
        <w:t>using</w:t>
      </w:r>
      <w:r w:rsidR="009E7641">
        <w:t xml:space="preserve"> </w:t>
      </w:r>
      <w:r w:rsidR="009E7641" w:rsidRPr="009E7641">
        <w:t>EQ-5D</w:t>
      </w:r>
      <w:r w:rsidR="00580A4F">
        <w:t xml:space="preserve">; </w:t>
      </w:r>
      <w:r w:rsidR="00580A4F" w:rsidRPr="009E7641">
        <w:t>Physical activity</w:t>
      </w:r>
      <w:r w:rsidR="00580A4F">
        <w:t xml:space="preserve"> using </w:t>
      </w:r>
      <w:r w:rsidR="00580A4F" w:rsidRPr="009E7641">
        <w:t>International Physical Acti</w:t>
      </w:r>
      <w:r>
        <w:t xml:space="preserve">vity Questionnaire Long (IPAQ); </w:t>
      </w:r>
      <w:r w:rsidRPr="009E7641">
        <w:t>Alcohol</w:t>
      </w:r>
      <w:r w:rsidR="00580A4F" w:rsidRPr="009E7641">
        <w:t xml:space="preserve"> </w:t>
      </w:r>
      <w:r>
        <w:t>usage via</w:t>
      </w:r>
      <w:r w:rsidR="00580A4F">
        <w:t xml:space="preserve"> </w:t>
      </w:r>
      <w:r w:rsidR="00580A4F" w:rsidRPr="009E7641">
        <w:t>WHO Alcohol Use Disorders Identification Test (Full AUDIT)</w:t>
      </w:r>
      <w:r w:rsidR="00580A4F">
        <w:t>;</w:t>
      </w:r>
      <w:r w:rsidR="00580A4F" w:rsidRPr="00580A4F">
        <w:t xml:space="preserve"> </w:t>
      </w:r>
      <w:r w:rsidR="00580A4F" w:rsidRPr="009E7641">
        <w:t>Smoking</w:t>
      </w:r>
      <w:r w:rsidR="00580A4F">
        <w:t xml:space="preserve">; </w:t>
      </w:r>
      <w:r w:rsidR="00580A4F" w:rsidRPr="009E7641">
        <w:t>Health Service use</w:t>
      </w:r>
      <w:r w:rsidR="00580A4F">
        <w:t>; and Total cholesterol via venous blood test carried out by GP.</w:t>
      </w:r>
      <w:hyperlink w:anchor="_ENREF_40" w:tooltip="Kind, 1998 #31" w:history="1">
        <w:r w:rsidR="00646DA5">
          <w:fldChar w:fldCharType="begin">
            <w:fldData xml:space="preserve">PEVuZE5vdGU+PENpdGU+PEF1dGhvcj5LaW5kPC9BdXRob3I+PFllYXI+MTk5ODwvWWVhcj48UmVj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</w:fldData>
          </w:fldChar>
        </w:r>
        <w:r w:rsidR="00646DA5">
          <w:instrText xml:space="preserve"> ADDIN EN.CITE </w:instrText>
        </w:r>
        <w:r w:rsidR="00646DA5">
          <w:fldChar w:fldCharType="begin">
            <w:fldData xml:space="preserve">PEVuZE5vdGU+PENpdGU+PEF1dGhvcj5LaW5kPC9BdXRob3I+PFllYXI+MTk5ODwvWWVhcj48UmVj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</w:fldData>
          </w:fldChar>
        </w:r>
        <w:r w:rsidR="00646DA5">
          <w:instrText xml:space="preserve"> ADDIN EN.CITE.DATA </w:instrText>
        </w:r>
        <w:r w:rsidR="00646DA5">
          <w:fldChar w:fldCharType="end"/>
        </w:r>
        <w:r w:rsidR="00646DA5">
          <w:fldChar w:fldCharType="separate"/>
        </w:r>
        <w:r w:rsidR="00646DA5" w:rsidRPr="00106436">
          <w:rPr>
            <w:noProof/>
            <w:vertAlign w:val="superscript"/>
          </w:rPr>
          <w:t>40-42</w:t>
        </w:r>
        <w:r w:rsidR="00646DA5">
          <w:fldChar w:fldCharType="end"/>
        </w:r>
      </w:hyperlink>
    </w:p>
    <w:p w:rsidR="00DE2DDC" w:rsidRDefault="006B2380" w:rsidP="00582357">
      <w:r>
        <w:t>If the participant was unable or did not attend their follow-up appointment, or were not contactable, we sent the questionnaires and food diary, for self-completion and return. In addition, d</w:t>
      </w:r>
      <w:r w:rsidRPr="00EF09C3">
        <w:t xml:space="preserve">ata </w:t>
      </w:r>
      <w:r>
        <w:t xml:space="preserve">were </w:t>
      </w:r>
      <w:r w:rsidRPr="00EF09C3">
        <w:t xml:space="preserve">collected from </w:t>
      </w:r>
      <w:r>
        <w:t xml:space="preserve">the </w:t>
      </w:r>
      <w:r w:rsidRPr="00EF09C3">
        <w:t>LHT</w:t>
      </w:r>
      <w:r>
        <w:t>s</w:t>
      </w:r>
      <w:r w:rsidRPr="00EF09C3">
        <w:t xml:space="preserve"> to examine the </w:t>
      </w:r>
      <w:r w:rsidR="0003719B">
        <w:t>fidelity</w:t>
      </w:r>
      <w:r>
        <w:t xml:space="preserve"> of the intervention and conduct an economic evaluation.</w:t>
      </w:r>
      <w:hyperlink w:anchor="_ENREF_33" w:tooltip="Barton, 2012 #5" w:history="1">
        <w:r w:rsidR="00646DA5">
          <w:fldChar w:fldCharType="begin"/>
        </w:r>
        <w:r w:rsidR="00646DA5">
          <w:instrText xml:space="preserve"> ADDIN EN.CITE &lt;EndNote&gt;&lt;Cite&gt;&lt;Author&gt;Barton&lt;/Author&gt;&lt;Year&gt;2012&lt;/Year&gt;&lt;RecNum&gt;5&lt;/RecNum&gt;&lt;DisplayText&gt;&lt;style face="superscript"&gt;33&lt;/style&gt;&lt;/DisplayText&gt;&lt;record&gt;&lt;rec-number&gt;5&lt;/rec-number&gt;&lt;foreign-keys&gt;&lt;key app="EN" db-id="s5r2xfpzmvrzsjevdvhpz009r92pzftez5vs"&gt;5&lt;/key&gt;&lt;/foreign-keys&gt;&lt;ref-type name="Journal Article"&gt;17&lt;/ref-type&gt;&lt;contributors&gt;&lt;authors&gt;&lt;author&gt;Barton, G.&lt;/author&gt;&lt;author&gt;Goodall, M.&lt;/author&gt;&lt;author&gt;Bower, P.&lt;/author&gt;&lt;author&gt;Woolf, S.&lt;/author&gt;&lt;author&gt;Capewell, S.&lt;/author&gt;&lt;author&gt;Gabby, M. B.&lt;/author&gt;&lt;/authors&gt;&lt;/contributors&gt;&lt;titles&gt;&lt;title&gt;Increasing heart-health lifestyles in deprived communities: Economic evaluation of lay health trainers&lt;/title&gt;&lt;secondary-title&gt;Journal of Evaluation in Clinical Practice&lt;/secondary-title&gt;&lt;/titles&gt;&lt;periodical&gt;&lt;full-title&gt;Journal of Evaluation in Clinical Practice&lt;/full-title&gt;&lt;/periodical&gt;&lt;pages&gt;835-840&lt;/pages&gt;&lt;volume&gt;18&lt;/volume&gt;&lt;reprint-edition&gt;NOT IN FILE&lt;/reprint-edition&gt;&lt;keywords&gt;&lt;keyword&gt;Aged&lt;/keyword&gt;&lt;keyword&gt;behaviour&lt;/keyword&gt;&lt;keyword&gt;CARE&lt;/keyword&gt;&lt;keyword&gt;Cholesterol&lt;/keyword&gt;&lt;keyword&gt;CVD&lt;/keyword&gt;&lt;keyword&gt;DISEASE&lt;/keyword&gt;&lt;keyword&gt;HEALTH&lt;/keyword&gt;&lt;keyword&gt;Health Promotion&lt;/keyword&gt;&lt;keyword&gt;HEALTH-CARE&lt;/keyword&gt;&lt;keyword&gt;Hypertension&lt;/keyword&gt;&lt;keyword&gt;INTERVENTION&lt;/keyword&gt;&lt;keyword&gt;methods&lt;/keyword&gt;&lt;keyword&gt;PEOPLE&lt;/keyword&gt;&lt;keyword&gt;PROMOTION&lt;/keyword&gt;&lt;keyword&gt;SUPPORT&lt;/keyword&gt;&lt;keyword&gt;TRIAL&lt;/keyword&gt;&lt;/keywords&gt;&lt;dates&gt;&lt;year&gt;2012&lt;/year&gt;&lt;/dates&gt;&lt;work-type&gt;10.1111/j.1365-2753.2011.01686.x.&lt;/work-type&gt;&lt;urls&gt;&lt;/urls&gt;&lt;/record&gt;&lt;/Cite&gt;&lt;/EndNote&gt;</w:instrText>
        </w:r>
        <w:r w:rsidR="00646DA5">
          <w:fldChar w:fldCharType="separate"/>
        </w:r>
        <w:r w:rsidR="00646DA5" w:rsidRPr="00106436">
          <w:rPr>
            <w:noProof/>
            <w:vertAlign w:val="superscript"/>
          </w:rPr>
          <w:t>33</w:t>
        </w:r>
        <w:r w:rsidR="00646DA5">
          <w:fldChar w:fldCharType="end"/>
        </w:r>
      </w:hyperlink>
    </w:p>
    <w:p w:rsidR="00DE2DDC" w:rsidRDefault="00DE2DDC" w:rsidP="00582357">
      <w:pPr>
        <w:pStyle w:val="Heading3"/>
      </w:pPr>
      <w:r>
        <w:t>Statistical analysis</w:t>
      </w:r>
    </w:p>
    <w:p w:rsidR="00DE2DDC" w:rsidRPr="00EA2057" w:rsidRDefault="00E14ADF" w:rsidP="00582357">
      <w:r>
        <w:t>Data were entered using Microsoft Access (2007) and analysed using SPSS (version 17.0). Descriptive statistics including means, standard deviations, and frequency distributions were used to summarise the data.</w:t>
      </w:r>
      <w:r w:rsidRPr="00E14ADF">
        <w:t xml:space="preserve"> </w:t>
      </w:r>
      <w:r>
        <w:t>Index of Multiple Deprivation (IMD) 2007 score was based on post codes to understand variations in deprivations and inequity within the target areas.</w:t>
      </w:r>
      <w:hyperlink w:anchor="_ENREF_43" w:tooltip="Department of Communities and Local Government, 2007 #15" w:history="1">
        <w:r w:rsidR="00646DA5">
          <w:fldChar w:fldCharType="begin"/>
        </w:r>
        <w:r w:rsidR="00646DA5">
          <w:instrText xml:space="preserve"> ADDIN EN.CITE &lt;EndNote&gt;&lt;Cite&gt;&lt;Author&gt;Department of Communities and Local Government&lt;/Author&gt;&lt;Year&gt;2007&lt;/Year&gt;&lt;RecNum&gt;15&lt;/RecNum&gt;&lt;DisplayText&gt;&lt;style face="superscript"&gt;43&lt;/style&gt;&lt;/DisplayText&gt;&lt;record&gt;&lt;rec-number&gt;15&lt;/rec-number&gt;&lt;foreign-keys&gt;&lt;key app="EN" db-id="s5r2xfpzmvrzsjevdvhpz009r92pzftez5vs"&gt;15&lt;/key&gt;&lt;/foreign-keys&gt;&lt;ref-type name="Report"&gt;27&lt;/ref-type&gt;&lt;contributors&gt;&lt;authors&gt;&lt;author&gt;Department of Communities and Local Government,&lt;/author&gt;&lt;/authors&gt;&lt;/contributors&gt;&lt;titles&gt;&lt;title&gt;Index of Multiple Deprivation 2007 (IMD 2007): PCT Summaries&lt;/title&gt;&lt;/titles&gt;&lt;dates&gt;&lt;year&gt;2007&lt;/year&gt;&lt;/dates&gt;&lt;pub-location&gt;London&lt;/pub-location&gt;&lt;publisher&gt;Department of Communities and Local Government&lt;/publisher&gt;&lt;urls&gt;&lt;related-urls&gt;&lt;url&gt;http://www.communities.gov.uk/communities/neighbourhoodrenewal/deprivation/deprivation07/&lt;/url&gt;&lt;/related-urls&gt;&lt;/urls&gt;&lt;/record&gt;&lt;/Cite&gt;&lt;/EndNote&gt;</w:instrText>
        </w:r>
        <w:r w:rsidR="00646DA5">
          <w:fldChar w:fldCharType="separate"/>
        </w:r>
        <w:r w:rsidR="00646DA5" w:rsidRPr="00106436">
          <w:rPr>
            <w:noProof/>
            <w:vertAlign w:val="superscript"/>
          </w:rPr>
          <w:t>43</w:t>
        </w:r>
        <w:r w:rsidR="00646DA5">
          <w:fldChar w:fldCharType="end"/>
        </w:r>
      </w:hyperlink>
      <w:r w:rsidRPr="00E14ADF">
        <w:t xml:space="preserve"> </w:t>
      </w:r>
      <w:r>
        <w:t>Concurrent validity of the FFQ was assessed by comparing dietary intakes from FFQ-baseline with that of the FD-baseline using Pearson’s correlation coefficients.</w:t>
      </w:r>
      <w:hyperlink w:anchor="_ENREF_44" w:tooltip="Cade, 2004 #11" w:history="1">
        <w:r w:rsidR="00646DA5">
          <w:fldChar w:fldCharType="begin"/>
        </w:r>
        <w:r w:rsidR="00646DA5">
          <w:instrText xml:space="preserve"> ADDIN EN.CITE &lt;EndNote&gt;&lt;Cite&gt;&lt;Author&gt;Cade&lt;/Author&gt;&lt;Year&gt;2004&lt;/Year&gt;&lt;RecNum&gt;11&lt;/RecNum&gt;&lt;DisplayText&gt;&lt;style face="superscript"&gt;44&lt;/style&gt;&lt;/DisplayText&gt;&lt;record&gt;&lt;rec-number&gt;11&lt;/rec-number&gt;&lt;foreign-keys&gt;&lt;key app="EN" db-id="s5r2xfpzmvrzsjevdvhpz009r92pzftez5vs"&gt;11&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Res.Rev.&lt;/secondary-title&gt;&lt;/titles&gt;&lt;periodical&gt;&lt;full-title&gt;Nutr.Res.Rev.&lt;/full-title&gt;&lt;/periodical&gt;&lt;pages&gt;5-22&lt;/pages&gt;&lt;volume&gt;17&lt;/volume&gt;&lt;number&gt;1&lt;/number&gt;&lt;reprint-edition&gt;NOT IN FILE&lt;/reprint-edition&gt;&lt;keywords&gt;&lt;keyword&gt;CROSS-SECTIONAL SURVEY&lt;/keyword&gt;&lt;keyword&gt;dietary&lt;/keyword&gt;&lt;keyword&gt;epidemiology&lt;/keyword&gt;&lt;keyword&gt;methods&lt;/keyword&gt;&lt;keyword&gt;QUESTIONNAIRES&lt;/keyword&gt;&lt;keyword&gt;review&lt;/keyword&gt;&lt;keyword&gt;survey&lt;/keyword&gt;&lt;keyword&gt;UK&lt;/keyword&gt;&lt;/keywords&gt;&lt;dates&gt;&lt;year&gt;2004&lt;/year&gt;&lt;/dates&gt;&lt;work-type&gt;S0954422404000022 pii ;10.1079/NRR200370 doi&lt;/work-type&gt;&lt;urls&gt;&lt;related-urls&gt;&lt;url&gt;PM:19079912&lt;/url&gt;&lt;/related-urls&gt;&lt;/urls&gt;&lt;/record&gt;&lt;/Cite&gt;&lt;/EndNote&gt;</w:instrText>
        </w:r>
        <w:r w:rsidR="00646DA5">
          <w:fldChar w:fldCharType="separate"/>
        </w:r>
        <w:r w:rsidR="00646DA5" w:rsidRPr="00106436">
          <w:rPr>
            <w:noProof/>
            <w:vertAlign w:val="superscript"/>
          </w:rPr>
          <w:t>44</w:t>
        </w:r>
        <w:r w:rsidR="00646DA5">
          <w:fldChar w:fldCharType="end"/>
        </w:r>
      </w:hyperlink>
      <w:r>
        <w:t xml:space="preserve"> Although the trial was not powered to detect significant differences in outcomes, analysis adjusting for baseline using analysis of covariance (ANCOVA) to test for any interactions between time and group on outcome measures was done to provide preliminary data for intervention effects and variability. All a</w:t>
      </w:r>
      <w:r w:rsidR="000377EA">
        <w:t xml:space="preserve">nalyses were </w:t>
      </w:r>
      <w:r>
        <w:t>done according to random allocation based on intention-to-treat principles</w:t>
      </w:r>
      <w:r w:rsidRPr="006B236E">
        <w:t xml:space="preserve"> </w:t>
      </w:r>
      <w:r>
        <w:t>with no substitution of missing data by the research team.</w:t>
      </w:r>
      <w:hyperlink w:anchor="_ENREF_45" w:tooltip="Moher, 2010 #447" w:history="1">
        <w:r w:rsidR="00646DA5">
          <w:fldChar w:fldCharType="begin"/>
        </w:r>
        <w:r w:rsidR="00646DA5">
          <w:instrText xml:space="preserve"> ADDIN EN.CITE &lt;EndNote&gt;&lt;Cite&gt;&lt;Author&gt;Moher&lt;/Author&gt;&lt;Year&gt;2010&lt;/Year&gt;&lt;RecNum&gt;447&lt;/RecNum&gt;&lt;DisplayText&gt;&lt;style face="superscript"&gt;45&lt;/style&gt;&lt;/DisplayText&gt;&lt;record&gt;&lt;rec-number&gt;447&lt;/rec-number&gt;&lt;foreign-keys&gt;&lt;key app="EN" db-id="s5r2xfpzmvrzsjevdvhpz009r92pzftez5vs"&gt;447&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lt;/alt-title&gt;&lt;/titles&gt;&lt;periodical&gt;&lt;full-title&gt;BMJ&lt;/full-title&gt;&lt;/periodical&gt;&lt;alt-periodical&gt;&lt;full-title&gt;BMJ&lt;/full-title&gt;&lt;/alt-periodical&gt;&lt;pages&gt;c869&lt;/pages&gt;&lt;volume&gt;340&lt;/volume&gt;&lt;edition&gt;2010/03/25&lt;/edition&gt;&lt;keywords&gt;&lt;keyword&gt;Consensus&lt;/keyword&gt;&lt;keyword&gt;Practice Guidelines as Topic/*standards&lt;/keyword&gt;&lt;keyword&gt;Randomized Controlled Trials as Topic/*standards&lt;/keyword&gt;&lt;keyword&gt;Research Design/*standards&lt;/keyword&gt;&lt;/keywords&gt;&lt;dates&gt;&lt;year&gt;2010&lt;/year&gt;&lt;/dates&gt;&lt;isbn&gt;1756-1833 (Electronic)&amp;#xD;0959-535X (Linking)&lt;/isbn&gt;&lt;accession-num&gt;20332511&lt;/accession-num&gt;&lt;work-type&gt;Research Support, Non-U.S. Gov&amp;apos;t&lt;/work-type&gt;&lt;urls&gt;&lt;related-urls&gt;&lt;url&gt;http://www.ncbi.nlm.nih.gov/pubmed/20332511&lt;/url&gt;&lt;/related-urls&gt;&lt;/urls&gt;&lt;custom2&gt;2844943&lt;/custom2&gt;&lt;electronic-resource-num&gt;10.1136/bmj.c869&lt;/electronic-resource-num&gt;&lt;language&gt;eng&lt;/language&gt;&lt;/record&gt;&lt;/Cite&gt;&lt;/EndNote&gt;</w:instrText>
        </w:r>
        <w:r w:rsidR="00646DA5">
          <w:fldChar w:fldCharType="separate"/>
        </w:r>
        <w:r w:rsidR="00646DA5" w:rsidRPr="00106436">
          <w:rPr>
            <w:noProof/>
            <w:vertAlign w:val="superscript"/>
          </w:rPr>
          <w:t>45</w:t>
        </w:r>
        <w:r w:rsidR="00646DA5">
          <w:fldChar w:fldCharType="end"/>
        </w:r>
      </w:hyperlink>
    </w:p>
    <w:p w:rsidR="00DE2DDC" w:rsidRDefault="00DE2DDC" w:rsidP="00582357">
      <w:pPr>
        <w:pStyle w:val="Heading1"/>
      </w:pPr>
      <w:r>
        <w:t>Results</w:t>
      </w:r>
    </w:p>
    <w:p w:rsidR="00DE2DDC" w:rsidRDefault="00DE2DDC" w:rsidP="00582357">
      <w:pPr>
        <w:pStyle w:val="Heading2"/>
      </w:pPr>
      <w:r>
        <w:t xml:space="preserve">Participants </w:t>
      </w:r>
    </w:p>
    <w:p w:rsidR="00DE2DDC" w:rsidRPr="003E4B7D" w:rsidRDefault="00DE2DDC" w:rsidP="00582357">
      <w:r w:rsidRPr="003E4B7D">
        <w:t>Of 2275 trial invitations sent</w:t>
      </w:r>
      <w:r w:rsidR="000377EA">
        <w:t>,</w:t>
      </w:r>
      <w:r w:rsidRPr="003E4B7D">
        <w:t xml:space="preserve"> 162 (7.1%) people responded</w:t>
      </w:r>
      <w:r w:rsidR="00D41BF8">
        <w:t xml:space="preserve"> </w:t>
      </w:r>
      <w:r w:rsidR="00D41BF8" w:rsidRPr="003E4B7D">
        <w:t>(</w:t>
      </w:r>
      <w:r w:rsidR="00D41BF8" w:rsidRPr="00AF2038">
        <w:rPr>
          <w:b/>
        </w:rPr>
        <w:t xml:space="preserve">Figure </w:t>
      </w:r>
      <w:r w:rsidR="00D41BF8">
        <w:rPr>
          <w:b/>
        </w:rPr>
        <w:t>2</w:t>
      </w:r>
      <w:r w:rsidR="00D41BF8" w:rsidRPr="003E4B7D">
        <w:t>)</w:t>
      </w:r>
      <w:r w:rsidRPr="003E4B7D">
        <w:t>, of whom 145 fulfilled the inclusion criteria and 114 agreed to take part in baseline data collection</w:t>
      </w:r>
      <w:r w:rsidR="00D41BF8">
        <w:t xml:space="preserve">. </w:t>
      </w:r>
      <w:r w:rsidR="00994CD6">
        <w:t xml:space="preserve">Most were white, relatively well educated, employed or retired, and home owners, and thus not the most deprived population. We found no significant baseline differences between the two groups </w:t>
      </w:r>
      <w:r w:rsidR="00994CD6" w:rsidRPr="00994CD6">
        <w:t>(</w:t>
      </w:r>
      <w:r w:rsidR="00994CD6" w:rsidRPr="005917DA">
        <w:rPr>
          <w:b/>
        </w:rPr>
        <w:t>Table 1</w:t>
      </w:r>
      <w:r w:rsidR="00994CD6" w:rsidRPr="00994CD6">
        <w:t>).</w:t>
      </w:r>
      <w:r w:rsidR="00994CD6">
        <w:t xml:space="preserve"> </w:t>
      </w:r>
      <w:r w:rsidRPr="003E4B7D">
        <w:t xml:space="preserve">The majority self-reported two or more CVD risk factors, with over half </w:t>
      </w:r>
      <w:r w:rsidRPr="003E4B7D">
        <w:lastRenderedPageBreak/>
        <w:t xml:space="preserve">describing themselves as being overweight and/or having a raised cholesterol level. Six months after baseline assessment, 68 (60.0%) were successfully followed up. Follow-up did not vary by randomisation group (P=0.21), although respondents were significantly older (mean age 57.2 v 47.0, P&lt;0.001) and non-respondents were more likely to be in paid work (68.8% v 45.6%, P=0.013). </w:t>
      </w:r>
    </w:p>
    <w:p w:rsidR="00DE2DDC" w:rsidRDefault="00DE2DDC" w:rsidP="00582357">
      <w:pPr>
        <w:pStyle w:val="Heading2"/>
      </w:pPr>
      <w:r>
        <w:t>LHT Intervention</w:t>
      </w:r>
    </w:p>
    <w:p w:rsidR="00DE2DDC" w:rsidRDefault="00994CD6" w:rsidP="00582357">
      <w:r>
        <w:t>We</w:t>
      </w:r>
      <w:r w:rsidR="00DE2DDC">
        <w:t xml:space="preserve"> randomised </w:t>
      </w:r>
      <w:r>
        <w:t xml:space="preserve">76 participants </w:t>
      </w:r>
      <w:r w:rsidR="000377EA">
        <w:t>to our LHT intervention. W</w:t>
      </w:r>
      <w:r w:rsidR="00DE2DDC">
        <w:t xml:space="preserve">hilst our LHTs </w:t>
      </w:r>
      <w:r w:rsidR="00B86129">
        <w:t>reliably</w:t>
      </w:r>
      <w:r w:rsidR="00DE2DDC">
        <w:t xml:space="preserve"> recorded </w:t>
      </w:r>
      <w:r w:rsidR="00B86129">
        <w:t xml:space="preserve">74 face-to-face meetings with 40 (55.6%) participants </w:t>
      </w:r>
      <w:r w:rsidR="00B86129" w:rsidRPr="008B09A7">
        <w:t>(mean = 1.25, range 0–7)</w:t>
      </w:r>
      <w:r w:rsidR="00B86129">
        <w:t xml:space="preserve">, </w:t>
      </w:r>
      <w:r w:rsidR="00DE2DDC">
        <w:t xml:space="preserve">telephone contacts were not consistently </w:t>
      </w:r>
      <w:r w:rsidR="00B86129">
        <w:t>documented</w:t>
      </w:r>
      <w:r w:rsidR="00843141">
        <w:t xml:space="preserve"> to be</w:t>
      </w:r>
      <w:r w:rsidR="00C876A0">
        <w:t xml:space="preserve"> reliably</w:t>
      </w:r>
      <w:r w:rsidR="00843141">
        <w:t xml:space="preserve"> included in the analysis</w:t>
      </w:r>
      <w:r w:rsidR="00B86129">
        <w:t>. T</w:t>
      </w:r>
      <w:r w:rsidR="00DE2DDC">
        <w:t xml:space="preserve">hree </w:t>
      </w:r>
      <w:r w:rsidR="00B86129">
        <w:t>participants declined</w:t>
      </w:r>
      <w:r w:rsidR="00DE2DDC">
        <w:t xml:space="preserve"> our intervention after LHT contact. </w:t>
      </w:r>
      <w:r w:rsidR="00B86129">
        <w:t>However, o</w:t>
      </w:r>
      <w:r w:rsidR="00DE2DDC">
        <w:t xml:space="preserve">f the 36 </w:t>
      </w:r>
      <w:r w:rsidR="00DE2DDC" w:rsidRPr="008B09A7">
        <w:t>participants</w:t>
      </w:r>
      <w:r w:rsidR="00DE2DDC">
        <w:t xml:space="preserve"> that did not undertake face-to-face visit</w:t>
      </w:r>
      <w:r w:rsidR="00C876A0">
        <w:t>s</w:t>
      </w:r>
      <w:r w:rsidR="00DE2DDC">
        <w:t>,</w:t>
      </w:r>
      <w:r w:rsidR="00DE2DDC" w:rsidRPr="00913969">
        <w:t xml:space="preserve"> </w:t>
      </w:r>
      <w:r w:rsidR="00DE2DDC">
        <w:t xml:space="preserve">LHTs reported many difficulties in either contacting or meeting </w:t>
      </w:r>
      <w:r w:rsidR="00C876A0">
        <w:t>many of them</w:t>
      </w:r>
      <w:r w:rsidR="00DE2DDC">
        <w:t>.</w:t>
      </w:r>
    </w:p>
    <w:p w:rsidR="00DE2DDC" w:rsidRDefault="00DE2DDC" w:rsidP="00582357">
      <w:pPr>
        <w:pStyle w:val="Heading2"/>
      </w:pPr>
      <w:r>
        <w:t>Outcome measures</w:t>
      </w:r>
    </w:p>
    <w:p w:rsidR="00DE2DDC" w:rsidRDefault="00DE2DDC" w:rsidP="00582357">
      <w:r>
        <w:rPr>
          <w:lang w:eastAsia="en-GB"/>
        </w:rPr>
        <w:t>Our primary and</w:t>
      </w:r>
      <w:r>
        <w:t xml:space="preserve"> secondary </w:t>
      </w:r>
      <w:r>
        <w:rPr>
          <w:lang w:eastAsia="en-GB"/>
        </w:rPr>
        <w:t xml:space="preserve">outcomes are summarised in </w:t>
      </w:r>
      <w:r w:rsidRPr="00E13B60">
        <w:rPr>
          <w:b/>
        </w:rPr>
        <w:t xml:space="preserve">Table </w:t>
      </w:r>
      <w:r>
        <w:rPr>
          <w:b/>
        </w:rPr>
        <w:t>2</w:t>
      </w:r>
      <w:r>
        <w:t xml:space="preserve">. Our FFQ v FD </w:t>
      </w:r>
      <w:r w:rsidR="00C876A0">
        <w:t xml:space="preserve">validity </w:t>
      </w:r>
      <w:r>
        <w:t xml:space="preserve">results </w:t>
      </w:r>
      <w:r w:rsidR="00C876A0">
        <w:t>are</w:t>
      </w:r>
      <w:r>
        <w:t xml:space="preserve"> comparable to </w:t>
      </w:r>
      <w:r w:rsidR="00C876A0">
        <w:t>other research</w:t>
      </w:r>
      <w:r>
        <w:t xml:space="preserve"> (Pearson’s 0.55), confirming its utility in this type of trial.</w:t>
      </w:r>
      <w:hyperlink w:anchor="_ENREF_44" w:tooltip="Cade, 2004 #11" w:history="1">
        <w:r w:rsidR="00646DA5">
          <w:fldChar w:fldCharType="begin"/>
        </w:r>
        <w:r w:rsidR="00646DA5">
          <w:instrText xml:space="preserve"> ADDIN EN.CITE &lt;EndNote&gt;&lt;Cite&gt;&lt;Author&gt;Cade&lt;/Author&gt;&lt;Year&gt;2004&lt;/Year&gt;&lt;RecNum&gt;11&lt;/RecNum&gt;&lt;DisplayText&gt;&lt;style face="superscript"&gt;44&lt;/style&gt;&lt;/DisplayText&gt;&lt;record&gt;&lt;rec-number&gt;11&lt;/rec-number&gt;&lt;foreign-keys&gt;&lt;key app="EN" db-id="s5r2xfpzmvrzsjevdvhpz009r92pzftez5vs"&gt;11&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Res.Rev.&lt;/secondary-title&gt;&lt;/titles&gt;&lt;periodical&gt;&lt;full-title&gt;Nutr.Res.Rev.&lt;/full-title&gt;&lt;/periodical&gt;&lt;pages&gt;5-22&lt;/pages&gt;&lt;volume&gt;17&lt;/volume&gt;&lt;number&gt;1&lt;/number&gt;&lt;reprint-edition&gt;NOT IN FILE&lt;/reprint-edition&gt;&lt;keywords&gt;&lt;keyword&gt;CROSS-SECTIONAL SURVEY&lt;/keyword&gt;&lt;keyword&gt;dietary&lt;/keyword&gt;&lt;keyword&gt;epidemiology&lt;/keyword&gt;&lt;keyword&gt;methods&lt;/keyword&gt;&lt;keyword&gt;QUESTIONNAIRES&lt;/keyword&gt;&lt;keyword&gt;review&lt;/keyword&gt;&lt;keyword&gt;survey&lt;/keyword&gt;&lt;keyword&gt;UK&lt;/keyword&gt;&lt;/keywords&gt;&lt;dates&gt;&lt;year&gt;2004&lt;/year&gt;&lt;/dates&gt;&lt;work-type&gt;S0954422404000022 pii ;10.1079/NRR200370 doi&lt;/work-type&gt;&lt;urls&gt;&lt;related-urls&gt;&lt;url&gt;PM:19079912&lt;/url&gt;&lt;/related-urls&gt;&lt;/urls&gt;&lt;/record&gt;&lt;/Cite&gt;&lt;/EndNote&gt;</w:instrText>
        </w:r>
        <w:r w:rsidR="00646DA5">
          <w:fldChar w:fldCharType="separate"/>
        </w:r>
        <w:r w:rsidR="00646DA5" w:rsidRPr="00106436">
          <w:rPr>
            <w:noProof/>
            <w:vertAlign w:val="superscript"/>
          </w:rPr>
          <w:t>44</w:t>
        </w:r>
        <w:r w:rsidR="00646DA5">
          <w:fldChar w:fldCharType="end"/>
        </w:r>
      </w:hyperlink>
      <w:r>
        <w:t xml:space="preserve"> At baseline, participants (aged 21 to 78 years), consumed on average 2.</w:t>
      </w:r>
      <w:r w:rsidR="008F2F9C">
        <w:t xml:space="preserve">6 </w:t>
      </w:r>
      <w:r w:rsidR="00576E5C">
        <w:t xml:space="preserve">F&amp;V </w:t>
      </w:r>
      <w:r w:rsidR="008F2F9C">
        <w:t>portions</w:t>
      </w:r>
      <w:r w:rsidR="00664EEB">
        <w:t>/</w:t>
      </w:r>
      <w:r>
        <w:t xml:space="preserve">day (SD=1.6) for intervention group and controls consumed 2.7 </w:t>
      </w:r>
      <w:r w:rsidR="00576E5C">
        <w:t xml:space="preserve">F&amp;V </w:t>
      </w:r>
      <w:r>
        <w:t>portions</w:t>
      </w:r>
      <w:r w:rsidR="00664EEB">
        <w:t>/</w:t>
      </w:r>
      <w:r w:rsidR="00843141">
        <w:t>day</w:t>
      </w:r>
      <w:r>
        <w:t xml:space="preserve"> (SD=1.5),</w:t>
      </w:r>
      <w:r w:rsidR="006B60CC">
        <w:t xml:space="preserve"> which was below the </w:t>
      </w:r>
      <w:r w:rsidR="004D3668">
        <w:t>UK and European</w:t>
      </w:r>
      <w:r w:rsidR="006B60CC">
        <w:t xml:space="preserve"> average.</w:t>
      </w:r>
      <w:r w:rsidR="00983D23">
        <w:fldChar w:fldCharType="begin">
          <w:fldData xml:space="preserve">PEVuZE5vdGU+PENpdGU+PEF1dGhvcj5UaGUgTkhTIEluZm9ybWF0aW9uIENlbnRyZSBMaWZlc3R5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</w:fldData>
        </w:fldChar>
      </w:r>
      <w:r w:rsidR="00106436">
        <w:instrText xml:space="preserve"> ADDIN EN.CITE </w:instrText>
      </w:r>
      <w:r w:rsidR="00106436">
        <w:fldChar w:fldCharType="begin">
          <w:fldData xml:space="preserve">PEVuZE5vdGU+PENpdGU+PEF1dGhvcj5UaGUgTkhTIEluZm9ybWF0aW9uIENlbnRyZSBMaWZlc3R5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</w:fldData>
        </w:fldChar>
      </w:r>
      <w:r w:rsidR="00106436">
        <w:instrText xml:space="preserve"> ADDIN EN.CITE.DATA </w:instrText>
      </w:r>
      <w:r w:rsidR="00106436">
        <w:fldChar w:fldCharType="end"/>
      </w:r>
      <w:r w:rsidR="00983D23">
        <w:fldChar w:fldCharType="separate"/>
      </w:r>
      <w:hyperlink w:anchor="_ENREF_46" w:tooltip="The NHS Information Centre Lifestyle Statistics, 2011 #470" w:history="1">
        <w:r w:rsidR="00646DA5" w:rsidRPr="00106436">
          <w:rPr>
            <w:noProof/>
            <w:vertAlign w:val="superscript"/>
          </w:rPr>
          <w:t>46</w:t>
        </w:r>
      </w:hyperlink>
      <w:r w:rsidR="00106436" w:rsidRPr="00106436">
        <w:rPr>
          <w:noProof/>
          <w:vertAlign w:val="superscript"/>
        </w:rPr>
        <w:t>,</w:t>
      </w:r>
      <w:hyperlink w:anchor="_ENREF_47" w:tooltip="Pomerleau, 2004 #503" w:history="1">
        <w:r w:rsidR="00646DA5" w:rsidRPr="00106436">
          <w:rPr>
            <w:noProof/>
            <w:vertAlign w:val="superscript"/>
          </w:rPr>
          <w:t>47</w:t>
        </w:r>
      </w:hyperlink>
      <w:r w:rsidR="00983D23">
        <w:fldChar w:fldCharType="end"/>
      </w:r>
      <w:r w:rsidR="006B60CC">
        <w:t xml:space="preserve"> </w:t>
      </w:r>
      <w:r w:rsidR="00C876A0">
        <w:t>P</w:t>
      </w:r>
      <w:r w:rsidR="002A10BE">
        <w:t xml:space="preserve">articipants </w:t>
      </w:r>
      <w:r w:rsidR="00C876A0">
        <w:t xml:space="preserve">completing the study </w:t>
      </w:r>
      <w:r w:rsidR="002A10BE">
        <w:t xml:space="preserve">had higher baseline F&amp;V consumption </w:t>
      </w:r>
      <w:r w:rsidR="00C876A0">
        <w:t>than those lost to follow-up (</w:t>
      </w:r>
      <w:r w:rsidR="002A10BE">
        <w:t>2.8</w:t>
      </w:r>
      <w:r w:rsidR="00C876A0">
        <w:t xml:space="preserve"> </w:t>
      </w:r>
      <w:r w:rsidR="00646DA5">
        <w:t>vs.</w:t>
      </w:r>
      <w:r w:rsidR="00C876A0">
        <w:t xml:space="preserve"> 2.5</w:t>
      </w:r>
      <w:r w:rsidR="002A10BE">
        <w:t xml:space="preserve"> portions/day</w:t>
      </w:r>
      <w:r w:rsidR="00C876A0">
        <w:t xml:space="preserve"> </w:t>
      </w:r>
      <w:bookmarkStart w:id="0" w:name="_GoBack"/>
      <w:bookmarkEnd w:id="0"/>
      <w:r w:rsidR="00C876A0">
        <w:t>respectively)</w:t>
      </w:r>
      <w:r w:rsidR="002A10BE">
        <w:t xml:space="preserve">. </w:t>
      </w:r>
      <w:r w:rsidR="00C876A0">
        <w:t>At</w:t>
      </w:r>
      <w:r w:rsidR="00C876A0">
        <w:t xml:space="preserve"> baseline</w:t>
      </w:r>
      <w:r w:rsidR="00C876A0">
        <w:t>, we found o</w:t>
      </w:r>
      <w:r w:rsidR="00B24EC8">
        <w:t xml:space="preserve">nly </w:t>
      </w:r>
      <w:r>
        <w:t>1</w:t>
      </w:r>
      <w:r w:rsidR="00B24EC8">
        <w:t>3</w:t>
      </w:r>
      <w:r w:rsidR="004D3668">
        <w:t xml:space="preserve">.2% of </w:t>
      </w:r>
      <w:r w:rsidR="00C876A0">
        <w:t xml:space="preserve">all </w:t>
      </w:r>
      <w:r w:rsidR="004D3668">
        <w:t>participants were meeting</w:t>
      </w:r>
      <w:r w:rsidR="00B24EC8">
        <w:t xml:space="preserve"> a</w:t>
      </w:r>
      <w:r>
        <w:t xml:space="preserve"> ‘</w:t>
      </w:r>
      <w:r w:rsidR="00DC4BD7">
        <w:t>5-A-DAY</w:t>
      </w:r>
      <w:r>
        <w:t>’ recommendation. Both groups had notably increased their consumption</w:t>
      </w:r>
      <w:r w:rsidRPr="004925D8">
        <w:rPr>
          <w:bCs/>
        </w:rPr>
        <w:t xml:space="preserve"> </w:t>
      </w:r>
      <w:r w:rsidRPr="00A101DC">
        <w:rPr>
          <w:bCs/>
        </w:rPr>
        <w:t xml:space="preserve">of </w:t>
      </w:r>
      <w:r w:rsidR="001536D4">
        <w:t xml:space="preserve">F&amp;V </w:t>
      </w:r>
      <w:r w:rsidR="00576E5C">
        <w:t>at follow-up</w:t>
      </w:r>
      <w:r w:rsidR="004D3668">
        <w:t xml:space="preserve"> (mean portions/day: intervention 5.9, SD=2.8; control 5.4, SD=3.1). T</w:t>
      </w:r>
      <w:r>
        <w:t>here was no statistically significant additional benefit from seeing a LHT (P=0.95). For our secondary outcome measures no significant changes were observed in mean EQ-5D,</w:t>
      </w:r>
      <w:r w:rsidRPr="009557C3">
        <w:t xml:space="preserve"> </w:t>
      </w:r>
      <w:r>
        <w:t xml:space="preserve">total cholesterol, or total physical activity scores in our participants. However, a fall (p=0.07) was observed in mean </w:t>
      </w:r>
      <w:r w:rsidR="00DF39A5">
        <w:t xml:space="preserve">AUDIT </w:t>
      </w:r>
      <w:r>
        <w:t>alcohol scores in the LHT intervention group.</w:t>
      </w:r>
    </w:p>
    <w:p w:rsidR="00DE2DDC" w:rsidRDefault="00DE2DDC" w:rsidP="00582357">
      <w:pPr>
        <w:pStyle w:val="Heading2"/>
      </w:pPr>
      <w:r>
        <w:t>Sample size calculation for full RCT</w:t>
      </w:r>
    </w:p>
    <w:p w:rsidR="00DE2DDC" w:rsidRDefault="00576E5C" w:rsidP="00582357">
      <w:r>
        <w:t>The</w:t>
      </w:r>
      <w:r w:rsidR="00DE2DDC">
        <w:t xml:space="preserve"> FFQ daily </w:t>
      </w:r>
      <w:r>
        <w:t xml:space="preserve">F&amp;V </w:t>
      </w:r>
      <w:r w:rsidR="00DE2DDC">
        <w:t>intake</w:t>
      </w:r>
      <w:r w:rsidR="00DE2DDC" w:rsidRPr="001C571E">
        <w:t xml:space="preserve"> </w:t>
      </w:r>
      <w:r>
        <w:t>we</w:t>
      </w:r>
      <w:r w:rsidR="00DE2DDC">
        <w:t xml:space="preserve"> observed </w:t>
      </w:r>
      <w:r>
        <w:t>was</w:t>
      </w:r>
      <w:r w:rsidR="00DE2DDC">
        <w:t xml:space="preserve"> approximately normally distributed</w:t>
      </w:r>
      <w:r>
        <w:t>. Assuming the</w:t>
      </w:r>
      <w:r w:rsidR="00DE2DDC">
        <w:t xml:space="preserve"> difference </w:t>
      </w:r>
      <w:r>
        <w:t xml:space="preserve">we found </w:t>
      </w:r>
      <w:r w:rsidR="00DE2DDC">
        <w:t xml:space="preserve">between the intervention and control group means </w:t>
      </w:r>
      <w:r>
        <w:t xml:space="preserve">of 0.5 F&amp;V </w:t>
      </w:r>
      <w:r>
        <w:lastRenderedPageBreak/>
        <w:t>portions</w:t>
      </w:r>
      <w:r w:rsidR="00B048D9">
        <w:t>/</w:t>
      </w:r>
      <w:r w:rsidR="00DE2DDC">
        <w:t>day,</w:t>
      </w:r>
      <w:r w:rsidR="00EA7922">
        <w:fldChar w:fldCharType="begin">
          <w:fldData xml:space="preserve">PEVuZE5vdGU+PENpdGU+PEF1dGhvcj5EYXVjaGV0PC9BdXRob3I+PFllYXI+MjAwNjwvWWVhcj48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m91cm5hbCBvZiBOdXRyaXRpb248L2Z1bGwtdGl0bGU+PGFiYnItMT5KIE51dHI8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xMTI2LTExMzQ8L3BhZ2VzPjx2b2x1bWU+ODM8L3Zv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=
</w:fldData>
        </w:fldChar>
      </w:r>
      <w:r w:rsidR="00106436">
        <w:instrText xml:space="preserve"> ADDIN EN.CITE </w:instrText>
      </w:r>
      <w:r w:rsidR="00106436">
        <w:fldChar w:fldCharType="begin">
          <w:fldData xml:space="preserve">PEVuZE5vdGU+PENpdGU+PEF1dGhvcj5EYXVjaGV0PC9BdXRob3I+PFllYXI+MjAwNjwvWWVhcj48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m91cm5hbCBvZiBOdXRyaXRpb248L2Z1bGwtdGl0bGU+PGFiYnItMT5KIE51dHI8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xMTI2LTExMzQ8L3BhZ2VzPjx2b2x1bWU+ODM8L3Zv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=
</w:fldData>
        </w:fldChar>
      </w:r>
      <w:r w:rsidR="00106436">
        <w:instrText xml:space="preserve"> ADDIN EN.CITE.DATA </w:instrText>
      </w:r>
      <w:r w:rsidR="00106436">
        <w:fldChar w:fldCharType="end"/>
      </w:r>
      <w:r w:rsidR="00EA7922">
        <w:fldChar w:fldCharType="separate"/>
      </w:r>
      <w:hyperlink w:anchor="_ENREF_48" w:tooltip="Dauchet, 2006 #540" w:history="1">
        <w:r w:rsidR="00646DA5" w:rsidRPr="00106436">
          <w:rPr>
            <w:noProof/>
            <w:vertAlign w:val="superscript"/>
          </w:rPr>
          <w:t>48</w:t>
        </w:r>
      </w:hyperlink>
      <w:r w:rsidR="00106436" w:rsidRPr="00106436">
        <w:rPr>
          <w:noProof/>
          <w:vertAlign w:val="superscript"/>
        </w:rPr>
        <w:t>,</w:t>
      </w:r>
      <w:hyperlink w:anchor="_ENREF_49" w:tooltip="Pavia, 2006 #544" w:history="1">
        <w:r w:rsidR="00646DA5" w:rsidRPr="00106436">
          <w:rPr>
            <w:noProof/>
            <w:vertAlign w:val="superscript"/>
          </w:rPr>
          <w:t>49</w:t>
        </w:r>
      </w:hyperlink>
      <w:r w:rsidR="00EA7922">
        <w:fldChar w:fldCharType="end"/>
      </w:r>
      <w:r>
        <w:t xml:space="preserve"> is true</w:t>
      </w:r>
      <w:r w:rsidR="00DE2DDC">
        <w:t>, a sample of 394 (552 to account for 40% dropouts) per group will be required to reject the null hypothesis (population means of the intervention and control groups are equal) with probability 0.8 (80% power)</w:t>
      </w:r>
      <w:r>
        <w:t xml:space="preserve"> at this lowest clinically significant re</w:t>
      </w:r>
      <w:r w:rsidR="00DD3482">
        <w:t>lative dietary improvement</w:t>
      </w:r>
      <w:r w:rsidR="00EA7922">
        <w:t>.</w:t>
      </w:r>
    </w:p>
    <w:p w:rsidR="00DE2DDC" w:rsidRDefault="00DE2DDC" w:rsidP="00582357">
      <w:pPr>
        <w:pStyle w:val="Heading1"/>
      </w:pPr>
      <w:r>
        <w:t>Discussion</w:t>
      </w:r>
    </w:p>
    <w:p w:rsidR="00343088" w:rsidRDefault="00343088" w:rsidP="00582357">
      <w:pPr>
        <w:pStyle w:val="Heading2"/>
      </w:pPr>
      <w:r>
        <w:t>Main findings of this study</w:t>
      </w:r>
    </w:p>
    <w:p w:rsidR="00DC3901" w:rsidRDefault="009903C4" w:rsidP="00DC3901">
      <w:r>
        <w:rPr>
          <w:bCs/>
        </w:rPr>
        <w:t>LHTs</w:t>
      </w:r>
      <w:r w:rsidR="00DC3901">
        <w:rPr>
          <w:bCs/>
        </w:rPr>
        <w:t xml:space="preserve"> </w:t>
      </w:r>
      <w:r w:rsidR="00F82F88">
        <w:rPr>
          <w:bCs/>
        </w:rPr>
        <w:t xml:space="preserve">represent </w:t>
      </w:r>
      <w:r w:rsidR="00DC3901">
        <w:rPr>
          <w:bCs/>
        </w:rPr>
        <w:t xml:space="preserve">a complex intervention, </w:t>
      </w:r>
      <w:r w:rsidR="00DD3482">
        <w:rPr>
          <w:bCs/>
        </w:rPr>
        <w:t>with</w:t>
      </w:r>
      <w:r w:rsidR="00DC3901">
        <w:rPr>
          <w:bCs/>
        </w:rPr>
        <w:t xml:space="preserve"> several interacting </w:t>
      </w:r>
      <w:r w:rsidR="004C13CF">
        <w:rPr>
          <w:bCs/>
        </w:rPr>
        <w:t xml:space="preserve">intervention </w:t>
      </w:r>
      <w:r w:rsidR="00DC3901">
        <w:rPr>
          <w:bCs/>
        </w:rPr>
        <w:t xml:space="preserve">components </w:t>
      </w:r>
      <w:r w:rsidR="00DD3482">
        <w:rPr>
          <w:bCs/>
        </w:rPr>
        <w:t>and</w:t>
      </w:r>
      <w:r w:rsidR="00DC3901">
        <w:rPr>
          <w:bCs/>
        </w:rPr>
        <w:t xml:space="preserve"> other characteristics</w:t>
      </w:r>
      <w:r w:rsidR="00DE3F78">
        <w:rPr>
          <w:bCs/>
        </w:rPr>
        <w:t xml:space="preserve">, </w:t>
      </w:r>
      <w:r w:rsidR="00F82F88">
        <w:rPr>
          <w:bCs/>
        </w:rPr>
        <w:t xml:space="preserve">including </w:t>
      </w:r>
      <w:r w:rsidR="004D3668">
        <w:rPr>
          <w:bCs/>
        </w:rPr>
        <w:t xml:space="preserve">the </w:t>
      </w:r>
      <w:r w:rsidR="00DE3F78">
        <w:rPr>
          <w:bCs/>
        </w:rPr>
        <w:t>number and variability of outcomes</w:t>
      </w:r>
      <w:r w:rsidR="00DC3901">
        <w:rPr>
          <w:bCs/>
        </w:rPr>
        <w:t>.</w:t>
      </w:r>
      <w:hyperlink w:anchor="_ENREF_32" w:tooltip="Craig, 2008 #14" w:history="1">
        <w:r w:rsidR="00646DA5">
          <w:fldChar w:fldCharType="begin"/>
        </w:r>
        <w:r w:rsidR="00646DA5">
          <w:instrText xml:space="preserve"> ADDIN EN.CITE &lt;EndNote&gt;&lt;Cite&gt;&lt;Author&gt;Craig&lt;/Author&gt;&lt;Year&gt;2008&lt;/Year&gt;&lt;RecNum&gt;14&lt;/RecNum&gt;&lt;DisplayText&gt;&lt;style face="superscript"&gt;32&lt;/style&gt;&lt;/DisplayText&gt;&lt;record&gt;&lt;rec-number&gt;14&lt;/rec-number&gt;&lt;foreign-keys&gt;&lt;key app="EN" db-id="s5r2xfpzmvrzsjevdvhpz009r92pzftez5vs"&gt;14&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reprint-edition&gt;NOT IN FILE&lt;/reprint-edition&gt;&lt;keywords&gt;&lt;keyword&gt;Diffusion of Innovation&lt;/keyword&gt;&lt;keyword&gt;Evaluation Studies as Topic&lt;/keyword&gt;&lt;keyword&gt;Evidence-Based Medicine&lt;/keyword&gt;&lt;keyword&gt;HEALTH&lt;/keyword&gt;&lt;keyword&gt;INTERVENTION&lt;/keyword&gt;&lt;keyword&gt;Practice Guidelines as Topic&lt;/keyword&gt;&lt;keyword&gt;SUPPORT&lt;/keyword&gt;&lt;keyword&gt;Therapeutics&lt;/keyword&gt;&lt;/keywords&gt;&lt;dates&gt;&lt;year&gt;2008&lt;/year&gt;&lt;/dates&gt;&lt;urls&gt;&lt;related-urls&gt;&lt;url&gt;PM:18824488&lt;/url&gt;&lt;/related-urls&gt;&lt;/urls&gt;&lt;/record&gt;&lt;/Cite&gt;&lt;/EndNote&gt;</w:instrText>
        </w:r>
        <w:r w:rsidR="00646DA5">
          <w:fldChar w:fldCharType="separate"/>
        </w:r>
        <w:r w:rsidR="00646DA5" w:rsidRPr="00106436">
          <w:rPr>
            <w:noProof/>
            <w:vertAlign w:val="superscript"/>
          </w:rPr>
          <w:t>32</w:t>
        </w:r>
        <w:r w:rsidR="00646DA5">
          <w:fldChar w:fldCharType="end"/>
        </w:r>
      </w:hyperlink>
      <w:r w:rsidR="00DC3901">
        <w:rPr>
          <w:bCs/>
        </w:rPr>
        <w:t xml:space="preserve"> </w:t>
      </w:r>
      <w:r w:rsidR="00207BBF">
        <w:rPr>
          <w:bCs/>
        </w:rPr>
        <w:t>The</w:t>
      </w:r>
      <w:r w:rsidR="00CB1DC9">
        <w:t xml:space="preserve"> </w:t>
      </w:r>
      <w:r w:rsidR="00C67365">
        <w:t>Medical Research Council</w:t>
      </w:r>
      <w:r w:rsidR="00CB1DC9">
        <w:t xml:space="preserve"> framework for evaluating complex interventions stresses the importance of unders</w:t>
      </w:r>
      <w:r w:rsidR="003F2337">
        <w:t xml:space="preserve">tanding problems of recruitment, </w:t>
      </w:r>
      <w:r w:rsidR="00CB1DC9">
        <w:t>retention, compliance, and intervention delivery, via thorough piloting</w:t>
      </w:r>
      <w:r w:rsidR="00CB1DC9" w:rsidRPr="00CB1DC9">
        <w:t xml:space="preserve"> </w:t>
      </w:r>
      <w:r w:rsidR="00CB1DC9">
        <w:t xml:space="preserve">before embarking on </w:t>
      </w:r>
      <w:r w:rsidR="001C03F9">
        <w:t>a</w:t>
      </w:r>
      <w:r w:rsidR="00CB1DC9">
        <w:t xml:space="preserve"> RCT,</w:t>
      </w:r>
      <w:hyperlink w:anchor="_ENREF_32" w:tooltip="Craig, 2008 #14" w:history="1">
        <w:r w:rsidR="00646DA5">
          <w:fldChar w:fldCharType="begin"/>
        </w:r>
        <w:r w:rsidR="00646DA5">
          <w:instrText xml:space="preserve"> ADDIN EN.CITE &lt;EndNote&gt;&lt;Cite&gt;&lt;Author&gt;Craig&lt;/Author&gt;&lt;Year&gt;2008&lt;/Year&gt;&lt;RecNum&gt;14&lt;/RecNum&gt;&lt;DisplayText&gt;&lt;style face="superscript"&gt;32&lt;/style&gt;&lt;/DisplayText&gt;&lt;record&gt;&lt;rec-number&gt;14&lt;/rec-number&gt;&lt;foreign-keys&gt;&lt;key app="EN" db-id="s5r2xfpzmvrzsjevdvhpz009r92pzftez5vs"&gt;14&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reprint-edition&gt;NOT IN FILE&lt;/reprint-edition&gt;&lt;keywords&gt;&lt;keyword&gt;Diffusion of Innovation&lt;/keyword&gt;&lt;keyword&gt;Evaluation Studies as Topic&lt;/keyword&gt;&lt;keyword&gt;Evidence-Based Medicine&lt;/keyword&gt;&lt;keyword&gt;HEALTH&lt;/keyword&gt;&lt;keyword&gt;INTERVENTION&lt;/keyword&gt;&lt;keyword&gt;Practice Guidelines as Topic&lt;/keyword&gt;&lt;keyword&gt;SUPPORT&lt;/keyword&gt;&lt;keyword&gt;Therapeutics&lt;/keyword&gt;&lt;/keywords&gt;&lt;dates&gt;&lt;year&gt;2008&lt;/year&gt;&lt;/dates&gt;&lt;urls&gt;&lt;related-urls&gt;&lt;url&gt;PM:18824488&lt;/url&gt;&lt;/related-urls&gt;&lt;/urls&gt;&lt;/record&gt;&lt;/Cite&gt;&lt;/EndNote&gt;</w:instrText>
        </w:r>
        <w:r w:rsidR="00646DA5">
          <w:fldChar w:fldCharType="separate"/>
        </w:r>
        <w:r w:rsidR="00646DA5" w:rsidRPr="00106436">
          <w:rPr>
            <w:noProof/>
            <w:vertAlign w:val="superscript"/>
          </w:rPr>
          <w:t>32</w:t>
        </w:r>
        <w:r w:rsidR="00646DA5">
          <w:fldChar w:fldCharType="end"/>
        </w:r>
      </w:hyperlink>
      <w:r w:rsidR="00CB1DC9">
        <w:t xml:space="preserve"> a key aim of our pilot trial.</w:t>
      </w:r>
      <w:r w:rsidR="00C416DC">
        <w:rPr>
          <w:bCs/>
        </w:rPr>
        <w:t xml:space="preserve"> </w:t>
      </w:r>
      <w:r w:rsidR="00C876A0">
        <w:rPr>
          <w:bCs/>
        </w:rPr>
        <w:t xml:space="preserve">We have identified </w:t>
      </w:r>
      <w:r w:rsidR="00C876A0">
        <w:t>several technical challenges</w:t>
      </w:r>
      <w:r w:rsidR="00C876A0">
        <w:rPr>
          <w:bCs/>
        </w:rPr>
        <w:t xml:space="preserve"> that a</w:t>
      </w:r>
      <w:r w:rsidR="00C876A0">
        <w:t>ny future RCT design of a LHT complex intervention has to overcome.</w:t>
      </w:r>
      <w:r w:rsidR="00C876A0">
        <w:t xml:space="preserve"> </w:t>
      </w:r>
      <w:r w:rsidR="00DD3482">
        <w:rPr>
          <w:bCs/>
        </w:rPr>
        <w:t>We</w:t>
      </w:r>
      <w:r w:rsidR="003F2337">
        <w:rPr>
          <w:bCs/>
        </w:rPr>
        <w:t xml:space="preserve"> </w:t>
      </w:r>
      <w:r w:rsidR="00301F88">
        <w:t xml:space="preserve">observed </w:t>
      </w:r>
      <w:r w:rsidR="00BA4C5D">
        <w:rPr>
          <w:bCs/>
        </w:rPr>
        <w:t xml:space="preserve">low </w:t>
      </w:r>
      <w:r w:rsidR="003F2337">
        <w:rPr>
          <w:bCs/>
        </w:rPr>
        <w:t>r</w:t>
      </w:r>
      <w:r w:rsidR="00975C96">
        <w:rPr>
          <w:bCs/>
        </w:rPr>
        <w:t>ecruitment rates</w:t>
      </w:r>
      <w:r w:rsidR="00301F88">
        <w:rPr>
          <w:bCs/>
        </w:rPr>
        <w:t xml:space="preserve">, </w:t>
      </w:r>
      <w:r w:rsidR="00EA68B7">
        <w:rPr>
          <w:bCs/>
        </w:rPr>
        <w:t xml:space="preserve">high loss </w:t>
      </w:r>
      <w:r w:rsidR="00DD3482">
        <w:rPr>
          <w:bCs/>
        </w:rPr>
        <w:t xml:space="preserve">to </w:t>
      </w:r>
      <w:r w:rsidR="00BA4C5D">
        <w:rPr>
          <w:bCs/>
        </w:rPr>
        <w:t>follow-up</w:t>
      </w:r>
      <w:r w:rsidR="00301F88">
        <w:rPr>
          <w:bCs/>
        </w:rPr>
        <w:t xml:space="preserve">, </w:t>
      </w:r>
      <w:r w:rsidR="00301F88">
        <w:t>and significantly</w:t>
      </w:r>
      <w:r w:rsidR="001C03F9">
        <w:t xml:space="preserve"> increased self-reported </w:t>
      </w:r>
      <w:r w:rsidR="00576E5C">
        <w:t xml:space="preserve">F&amp;V </w:t>
      </w:r>
      <w:r w:rsidR="001C03F9">
        <w:t xml:space="preserve">consumption for </w:t>
      </w:r>
      <w:r w:rsidR="00DD3482">
        <w:t>both</w:t>
      </w:r>
      <w:r w:rsidR="001C03F9">
        <w:t xml:space="preserve"> groups. </w:t>
      </w:r>
      <w:r w:rsidR="00D85722">
        <w:t xml:space="preserve">Despite targeting populations </w:t>
      </w:r>
      <w:r w:rsidR="00AB0594">
        <w:t>in high deprivation neighbourhoods</w:t>
      </w:r>
      <w:r w:rsidR="00D85722">
        <w:t>, our participants were mostly the r</w:t>
      </w:r>
      <w:r w:rsidR="001C03F9">
        <w:t xml:space="preserve">elatively affluent, </w:t>
      </w:r>
      <w:r w:rsidR="00D85722">
        <w:t>more educated residents</w:t>
      </w:r>
      <w:r w:rsidR="001C03F9">
        <w:t>,</w:t>
      </w:r>
      <w:r w:rsidR="00D85722" w:rsidRPr="00D85722">
        <w:t xml:space="preserve"> </w:t>
      </w:r>
      <w:r w:rsidR="00D85722">
        <w:t xml:space="preserve">and self-selected by their motivation to learn additional ways of continuing to improve their </w:t>
      </w:r>
      <w:r w:rsidR="001C03F9">
        <w:t>health</w:t>
      </w:r>
      <w:r w:rsidR="00D85722">
        <w:t xml:space="preserve">. </w:t>
      </w:r>
      <w:r w:rsidR="004D3668">
        <w:t>As o</w:t>
      </w:r>
      <w:r w:rsidR="006B3E06">
        <w:rPr>
          <w:bCs/>
        </w:rPr>
        <w:t xml:space="preserve">ur LHT </w:t>
      </w:r>
      <w:r w:rsidR="004D3668">
        <w:t xml:space="preserve">intervention </w:t>
      </w:r>
      <w:r w:rsidR="004D3668">
        <w:rPr>
          <w:bCs/>
        </w:rPr>
        <w:t>was</w:t>
      </w:r>
      <w:r w:rsidR="006B3E06">
        <w:rPr>
          <w:bCs/>
        </w:rPr>
        <w:t xml:space="preserve"> </w:t>
      </w:r>
      <w:r w:rsidR="006B3E06">
        <w:t>low intensity</w:t>
      </w:r>
      <w:r w:rsidR="004D3668">
        <w:t>, the</w:t>
      </w:r>
      <w:r w:rsidR="006B3E06">
        <w:t xml:space="preserve"> trial data collection process</w:t>
      </w:r>
      <w:r w:rsidR="00DC3901">
        <w:t>es</w:t>
      </w:r>
      <w:r w:rsidR="006B3E06">
        <w:t xml:space="preserve"> could </w:t>
      </w:r>
      <w:r w:rsidR="001C03F9">
        <w:t xml:space="preserve">also </w:t>
      </w:r>
      <w:r w:rsidR="006B3E06">
        <w:t xml:space="preserve">be seen as an intervention. </w:t>
      </w:r>
      <w:r w:rsidR="004D3668">
        <w:t>Paradoxically, the process of volunteering, discussing the trial, and completing behaviour focused questionnaires may cover much of the basic LHT intervention components</w:t>
      </w:r>
      <w:r w:rsidR="00422554">
        <w:t xml:space="preserve"> and highlighted potential behaviour changes</w:t>
      </w:r>
      <w:r w:rsidR="00C876A0">
        <w:t xml:space="preserve"> to participants</w:t>
      </w:r>
      <w:r w:rsidR="00DC3901">
        <w:t>.</w:t>
      </w:r>
    </w:p>
    <w:p w:rsidR="00EA68B7" w:rsidRDefault="00EA68B7" w:rsidP="00EA68B7">
      <w:pPr>
        <w:pStyle w:val="Heading2"/>
      </w:pPr>
      <w:r>
        <w:t>What is already known on this topic</w:t>
      </w:r>
    </w:p>
    <w:p w:rsidR="00FD70D8" w:rsidRDefault="00DD3482" w:rsidP="00FD70D8">
      <w:r>
        <w:t>UK evaluations of health trainer services report that m</w:t>
      </w:r>
      <w:r w:rsidR="00FD70D8">
        <w:t>ost clients focus o</w:t>
      </w:r>
      <w:r w:rsidR="00503703">
        <w:t>n diet related behaviour change</w:t>
      </w:r>
      <w:r w:rsidR="00C63F6C">
        <w:t>s</w:t>
      </w:r>
      <w:r w:rsidR="00503703">
        <w:t>,</w:t>
      </w:r>
      <w:hyperlink w:anchor="_ENREF_50" w:tooltip="DCRS Support Team, 2012 #500" w:history="1">
        <w:r w:rsidR="00646DA5">
          <w:rPr>
            <w:lang w:eastAsia="en-GB"/>
          </w:rPr>
          <w:fldChar w:fldCharType="begin"/>
        </w:r>
        <w:r w:rsidR="00646DA5">
          <w:rPr>
            <w:lang w:eastAsia="en-GB"/>
          </w:rPr>
          <w:instrText xml:space="preserve"> ADDIN EN.CITE &lt;EndNote&gt;&lt;Cite&gt;&lt;Author&gt;DCRS Support Team&lt;/Author&gt;&lt;Year&gt;2012&lt;/Year&gt;&lt;RecNum&gt;500&lt;/RecNum&gt;&lt;DisplayText&gt;&lt;style face="superscript"&gt;50&lt;/style&gt;&lt;/DisplayText&gt;&lt;record&gt;&lt;rec-number&gt;500&lt;/rec-number&gt;&lt;foreign-keys&gt;&lt;key app="EN" db-id="s5r2xfpzmvrzsjevdvhpz009r92pzftez5vs"&gt;500&lt;/key&gt;&lt;/foreign-keys&gt;&lt;ref-type name="Report"&gt;27&lt;/ref-type&gt;&lt;contributors&gt;&lt;authors&gt;&lt;author&gt;DCRS Support Team,&lt;/author&gt;&lt;/authors&gt;&lt;/contributors&gt;&lt;titles&gt;&lt;title&gt;DCRS National Report: 2011/12 Health Trainers Service Review&lt;/title&gt;&lt;/titles&gt;&lt;dates&gt;&lt;year&gt;2012&lt;/year&gt;&lt;/dates&gt;&lt;urls&gt;&lt;/urls&gt;&lt;/record&gt;&lt;/Cite&gt;&lt;/EndNote&gt;</w:instrText>
        </w:r>
        <w:r w:rsidR="00646DA5">
          <w:rPr>
            <w:lang w:eastAsia="en-GB"/>
          </w:rPr>
          <w:fldChar w:fldCharType="separate"/>
        </w:r>
        <w:r w:rsidR="00646DA5" w:rsidRPr="00106436">
          <w:rPr>
            <w:noProof/>
            <w:vertAlign w:val="superscript"/>
            <w:lang w:eastAsia="en-GB"/>
          </w:rPr>
          <w:t>50</w:t>
        </w:r>
        <w:r w:rsidR="00646DA5">
          <w:rPr>
            <w:lang w:eastAsia="en-GB"/>
          </w:rPr>
          <w:fldChar w:fldCharType="end"/>
        </w:r>
      </w:hyperlink>
      <w:r w:rsidR="00503703">
        <w:t xml:space="preserve"> </w:t>
      </w:r>
      <w:r w:rsidR="00503703">
        <w:rPr>
          <w:lang w:eastAsia="en-GB"/>
        </w:rPr>
        <w:t>with 47% classed as fully</w:t>
      </w:r>
      <w:r w:rsidR="00422554">
        <w:rPr>
          <w:lang w:eastAsia="en-GB"/>
        </w:rPr>
        <w:t>,</w:t>
      </w:r>
      <w:r w:rsidR="00503703">
        <w:rPr>
          <w:lang w:eastAsia="en-GB"/>
        </w:rPr>
        <w:t xml:space="preserve"> and 23% partly successful in completing their </w:t>
      </w:r>
      <w:r w:rsidR="00503703" w:rsidRPr="0078220E">
        <w:t>Personal Health Plans</w:t>
      </w:r>
      <w:r w:rsidR="00503703">
        <w:t>.</w:t>
      </w:r>
      <w:hyperlink w:anchor="_ENREF_51" w:tooltip="Gowers, 2011 #8" w:history="1">
        <w:r w:rsidR="00646DA5">
          <w:fldChar w:fldCharType="begin"/>
        </w:r>
        <w:r w:rsidR="00646DA5">
          <w:instrText xml:space="preserve"> ADDIN EN.CITE &lt;EndNote&gt;&lt;Cite&gt;&lt;Author&gt;Gowers&lt;/Author&gt;&lt;Year&gt;2011&lt;/Year&gt;&lt;RecNum&gt;8&lt;/RecNum&gt;&lt;DisplayText&gt;&lt;style face="superscript"&gt;51&lt;/style&gt;&lt;/DisplayText&gt;&lt;record&gt;&lt;rec-number&gt;8&lt;/rec-number&gt;&lt;foreign-keys&gt;&lt;key app="EN" db-id="s5r2xfpzmvrzsjevdvhpz009r92pzftez5vs"&gt;8&lt;/key&gt;&lt;/foreign-keys&gt;&lt;ref-type name="Report"&gt;27&lt;/ref-type&gt;&lt;contributors&gt;&lt;authors&gt;&lt;author&gt;Gowers, A.&lt;/author&gt;&lt;/authors&gt;&lt;secondary-authors&gt;&lt;author&gt;Hopkinson, D.&lt;/author&gt;&lt;author&gt;Fidan, E.&lt;/author&gt;&lt;/secondary-authors&gt;&lt;tertiary-authors&gt;&lt;author&gt;Birmingham Primary Care Shared Services Agency&lt;/author&gt;&lt;/tertiary-authors&gt;&lt;/contributors&gt;&lt;titles&gt;&lt;title&gt;Health Trainers DCRS: December 2010&lt;/title&gt;&lt;secondary-title&gt;National HUB Report&lt;/secondary-title&gt;&lt;/titles&gt;&lt;pages&gt;1-27&lt;/pages&gt;&lt;keywords&gt;&lt;keyword&gt;HEALTH&lt;/keyword&gt;&lt;/keywords&gt;&lt;dates&gt;&lt;year&gt;2011&lt;/year&gt;&lt;/dates&gt;&lt;pub-location&gt;Birmingham&lt;/pub-location&gt;&lt;urls&gt;&lt;/urls&gt;&lt;/record&gt;&lt;/Cite&gt;&lt;/EndNote&gt;</w:instrText>
        </w:r>
        <w:r w:rsidR="00646DA5">
          <w:fldChar w:fldCharType="separate"/>
        </w:r>
        <w:r w:rsidR="00646DA5" w:rsidRPr="00106436">
          <w:rPr>
            <w:noProof/>
            <w:vertAlign w:val="superscript"/>
          </w:rPr>
          <w:t>51</w:t>
        </w:r>
        <w:r w:rsidR="00646DA5">
          <w:fldChar w:fldCharType="end"/>
        </w:r>
      </w:hyperlink>
      <w:r w:rsidR="00503703">
        <w:t xml:space="preserve"> </w:t>
      </w:r>
      <w:r>
        <w:t>Clients perceive health trainer support as achieving behaviour change in a variety of community settings.</w:t>
      </w:r>
      <w:hyperlink w:anchor="_ENREF_52" w:tooltip="Ball, 2011 #495" w:history="1">
        <w:r w:rsidR="00646DA5">
          <w:fldChar w:fldCharType="begin"/>
        </w:r>
        <w:r w:rsidR="00646DA5">
          <w:instrText xml:space="preserve"> ADDIN EN.CITE &lt;EndNote&gt;&lt;Cite&gt;&lt;Author&gt;Ball&lt;/Author&gt;&lt;Year&gt;2011&lt;/Year&gt;&lt;RecNum&gt;495&lt;/RecNum&gt;&lt;DisplayText&gt;&lt;style face="superscript"&gt;52&lt;/style&gt;&lt;/DisplayText&gt;&lt;record&gt;&lt;rec-number&gt;495&lt;/rec-number&gt;&lt;foreign-keys&gt;&lt;key app="EN" db-id="s5r2xfpzmvrzsjevdvhpz009r92pzftez5vs"&gt;495&lt;/key&gt;&lt;/foreign-keys&gt;&lt;ref-type name="Journal Article"&gt;17&lt;/ref-type&gt;&lt;contributors&gt;&lt;authors&gt;&lt;author&gt;Ball, Linda&lt;/author&gt;&lt;author&gt;Nasr, Nasrin&lt;/author&gt;&lt;/authors&gt;&lt;/contributors&gt;&lt;titles&gt;&lt;title&gt;A qualitative exploration of a health trainer programme in two UK primary care trusts&lt;/title&gt;&lt;secondary-title&gt;Perspectives in Public Health&lt;/secondary-title&gt;&lt;/titles&gt;&lt;periodical&gt;&lt;full-title&gt;Perspectives in Public Health&lt;/full-title&gt;&lt;/periodical&gt;&lt;pages&gt;24-31&lt;/pages&gt;&lt;volume&gt;131&lt;/volume&gt;&lt;number&gt;1&lt;/number&gt;&lt;dates&gt;&lt;year&gt;2011&lt;/year&gt;&lt;pub-dates&gt;&lt;date&gt;January 1, 2011&lt;/date&gt;&lt;/pub-dates&gt;&lt;/dates&gt;&lt;urls&gt;&lt;related-urls&gt;&lt;url&gt;http://rsh.sagepub.com/content/131/1/24.abstract&lt;/url&gt;&lt;/related-urls&gt;&lt;/urls&gt;&lt;electronic-resource-num&gt;10.1177/1757913910369089&lt;/electronic-resource-num&gt;&lt;/record&gt;&lt;/Cite&gt;&lt;/EndNote&gt;</w:instrText>
        </w:r>
        <w:r w:rsidR="00646DA5">
          <w:fldChar w:fldCharType="separate"/>
        </w:r>
        <w:r w:rsidR="00646DA5" w:rsidRPr="00106436">
          <w:rPr>
            <w:noProof/>
            <w:vertAlign w:val="superscript"/>
          </w:rPr>
          <w:t>52</w:t>
        </w:r>
        <w:r w:rsidR="00646DA5">
          <w:fldChar w:fldCharType="end"/>
        </w:r>
      </w:hyperlink>
      <w:r>
        <w:t xml:space="preserve"> </w:t>
      </w:r>
      <w:r w:rsidR="00026EED">
        <w:t xml:space="preserve">Existing literature reports </w:t>
      </w:r>
      <w:r w:rsidR="00FD70D8">
        <w:t>significant reduction</w:t>
      </w:r>
      <w:r w:rsidR="00026EED">
        <w:t>s</w:t>
      </w:r>
      <w:r w:rsidR="00FD70D8">
        <w:t xml:space="preserve"> in BMI, 31.0 to 29.7,</w:t>
      </w:r>
      <w:hyperlink w:anchor="_ENREF_53" w:tooltip="Betzlbacher, 2013 #494" w:history="1">
        <w:r w:rsidR="00646DA5">
          <w:fldChar w:fldCharType="begin"/>
        </w:r>
        <w:r w:rsidR="00646DA5">
          <w:instrText xml:space="preserve"> ADDIN EN.CITE &lt;EndNote&gt;&lt;Cite&gt;&lt;Author&gt;Betzlbacher&lt;/Author&gt;&lt;Year&gt;2013&lt;/Year&gt;&lt;RecNum&gt;494&lt;/RecNum&gt;&lt;DisplayText&gt;&lt;style face="superscript"&gt;53&lt;/style&gt;&lt;/DisplayText&gt;&lt;record&gt;&lt;rec-number&gt;494&lt;/rec-number&gt;&lt;foreign-keys&gt;&lt;key app="EN" db-id="s5r2xfpzmvrzsjevdvhpz009r92pzftez5vs"&gt;494&lt;/key&gt;&lt;/foreign-keys&gt;&lt;ref-type name="Journal Article"&gt;17&lt;/ref-type&gt;&lt;contributors&gt;&lt;authors&gt;&lt;author&gt;Betzlbacher, Anna-Franziska&lt;/author&gt;&lt;author&gt;Grady, Katherine&lt;/author&gt;&lt;author&gt;Savas, Linda&lt;/author&gt;&lt;author&gt;Cotterill, Sarah&lt;/author&gt;&lt;author&gt;Boaden, Ruth&lt;/author&gt;&lt;author&gt;Summers, Lucinda&lt;/author&gt;&lt;author&gt;Gibson, Martin&lt;/author&gt;&lt;/authors&gt;&lt;/contributors&gt;&lt;titles&gt;&lt;title&gt;Behaviour change among people with impaired glucose tolerance: Comparison of telephone-based and face-to-face advice&lt;/title&gt;&lt;secondary-title&gt;Journal of Health Services Research &amp;amp; Policy&lt;/secondary-title&gt;&lt;/titles&gt;&lt;periodical&gt;&lt;full-title&gt;Journal of Health Services Research &amp;amp; Policy&lt;/full-title&gt;&lt;/periodical&gt;&lt;pages&gt;2-6&lt;/pages&gt;&lt;volume&gt;18&lt;/volume&gt;&lt;number&gt;1 suppl&lt;/number&gt;&lt;dates&gt;&lt;year&gt;2013&lt;/year&gt;&lt;pub-dates&gt;&lt;date&gt;April 1, 2013&lt;/date&gt;&lt;/pub-dates&gt;&lt;/dates&gt;&lt;urls&gt;&lt;related-urls&gt;&lt;url&gt;http://hsr.sagepub.com/content/18/1_suppl/2.abstract&lt;/url&gt;&lt;/related-urls&gt;&lt;/urls&gt;&lt;electronic-resource-num&gt;10.1177/1355819612473582&lt;/electronic-resource-num&gt;&lt;/record&gt;&lt;/Cite&gt;&lt;/EndNote&gt;</w:instrText>
        </w:r>
        <w:r w:rsidR="00646DA5">
          <w:fldChar w:fldCharType="separate"/>
        </w:r>
        <w:r w:rsidR="00646DA5" w:rsidRPr="00106436">
          <w:rPr>
            <w:noProof/>
            <w:vertAlign w:val="superscript"/>
          </w:rPr>
          <w:t>53</w:t>
        </w:r>
        <w:r w:rsidR="00646DA5">
          <w:fldChar w:fldCharType="end"/>
        </w:r>
      </w:hyperlink>
      <w:r w:rsidR="00FD70D8">
        <w:t xml:space="preserve"> and increases in mean </w:t>
      </w:r>
      <w:r>
        <w:t xml:space="preserve"> F&amp;V</w:t>
      </w:r>
      <w:r w:rsidR="00FD70D8">
        <w:t xml:space="preserve"> consumption,</w:t>
      </w:r>
      <w:hyperlink w:anchor="_ENREF_54" w:tooltip="Gardner, 2012 #492" w:history="1">
        <w:r w:rsidR="00646DA5">
          <w:fldChar w:fldCharType="begin"/>
        </w:r>
        <w:r w:rsidR="00646DA5">
          <w:instrText xml:space="preserve"> ADDIN EN.CITE &lt;EndNote&gt;&lt;Cite&gt;&lt;Author&gt;Gardner&lt;/Author&gt;&lt;Year&gt;2012&lt;/Year&gt;&lt;RecNum&gt;492&lt;/RecNum&gt;&lt;DisplayText&gt;&lt;style face="superscript"&gt;54&lt;/style&gt;&lt;/DisplayText&gt;&lt;record&gt;&lt;rec-number&gt;492&lt;/rec-number&gt;&lt;foreign-keys&gt;&lt;key app="EN" db-id="s5r2xfpzmvrzsjevdvhpz009r92pzftez5vs"&gt;492&lt;/key&gt;&lt;/foreign-keys&gt;&lt;ref-type name="Journal Article"&gt;17&lt;/ref-type&gt;&lt;contributors&gt;&lt;authors&gt;&lt;author&gt;Gardner, B.&lt;/author&gt;&lt;author&gt;Cane, J.&lt;/author&gt;&lt;author&gt;Rumsey, N.&lt;/author&gt;&lt;author&gt;Michie, S.&lt;/author&gt;&lt;/authors&gt;&lt;/contributors&gt;&lt;titles&gt;&lt;title&gt;Behaviour change among overweight and socially disadvantaged adults: A longitudinal study of the NHS Health Trainer Service&lt;/title&gt;&lt;secondary-title&gt;Psychology &amp;amp; Health&lt;/secondary-title&gt;&lt;/titles&gt;&lt;periodical&gt;&lt;full-title&gt;Psychology &amp;amp; Health&lt;/full-title&gt;&lt;/periodical&gt;&lt;pages&gt;1178-1193&lt;/pages&gt;&lt;volume&gt;27&lt;/volume&gt;&lt;number&gt;10&lt;/number&gt;&lt;dates&gt;&lt;year&gt;2012&lt;/year&gt;&lt;/dates&gt;&lt;isbn&gt;0887-0446&lt;/isbn&gt;&lt;accession-num&gt;WOS:000307941500004&lt;/accession-num&gt;&lt;urls&gt;&lt;related-urls&gt;&lt;url&gt;&amp;lt;Go to ISI&amp;gt;://WOS:000307941500004&lt;/url&gt;&lt;/related-urls&gt;&lt;/urls&gt;&lt;electronic-resource-num&gt;10.1080/08870446.2011.652112&lt;/electronic-resource-num&gt;&lt;/record&gt;&lt;/Cite&gt;&lt;/EndNote&gt;</w:instrText>
        </w:r>
        <w:r w:rsidR="00646DA5">
          <w:fldChar w:fldCharType="separate"/>
        </w:r>
        <w:r w:rsidR="00646DA5" w:rsidRPr="00106436">
          <w:rPr>
            <w:noProof/>
            <w:vertAlign w:val="superscript"/>
          </w:rPr>
          <w:t>54</w:t>
        </w:r>
        <w:r w:rsidR="00646DA5">
          <w:fldChar w:fldCharType="end"/>
        </w:r>
      </w:hyperlink>
      <w:r w:rsidR="00FD70D8">
        <w:t xml:space="preserve"> recent data showing</w:t>
      </w:r>
      <w:r w:rsidR="00026EED">
        <w:t xml:space="preserve"> increases from</w:t>
      </w:r>
      <w:r w:rsidR="00FD70D8">
        <w:t xml:space="preserve"> 2.9 </w:t>
      </w:r>
      <w:r w:rsidR="00026EED">
        <w:t xml:space="preserve">F&amp;V </w:t>
      </w:r>
      <w:r w:rsidR="00FD70D8">
        <w:t>p</w:t>
      </w:r>
      <w:r w:rsidR="008F2F9C">
        <w:t>ortions</w:t>
      </w:r>
      <w:r w:rsidR="00664EEB">
        <w:t>/</w:t>
      </w:r>
      <w:r w:rsidR="008F2F9C">
        <w:t xml:space="preserve">day to 4.6 </w:t>
      </w:r>
      <w:r w:rsidR="00026EED">
        <w:t>F&amp;V portions</w:t>
      </w:r>
      <w:r w:rsidR="00664EEB">
        <w:t>/</w:t>
      </w:r>
      <w:r w:rsidR="00026EED">
        <w:t>day.</w:t>
      </w:r>
      <w:hyperlink w:anchor="_ENREF_50" w:tooltip="DCRS Support Team, 2012 #500" w:history="1">
        <w:r w:rsidR="00646DA5">
          <w:fldChar w:fldCharType="begin"/>
        </w:r>
        <w:r w:rsidR="00646DA5">
          <w:instrText xml:space="preserve"> ADDIN EN.CITE &lt;EndNote&gt;&lt;Cite&gt;&lt;Author&gt;DCRS Support Team&lt;/Author&gt;&lt;Year&gt;2012&lt;/Year&gt;&lt;RecNum&gt;500&lt;/RecNum&gt;&lt;DisplayText&gt;&lt;style face="superscript"&gt;50&lt;/style&gt;&lt;/DisplayText&gt;&lt;record&gt;&lt;rec-number&gt;500&lt;/rec-number&gt;&lt;foreign-keys&gt;&lt;key app="EN" db-id="s5r2xfpzmvrzsjevdvhpz009r92pzftez5vs"&gt;500&lt;/key&gt;&lt;/foreign-keys&gt;&lt;ref-type name="Report"&gt;27&lt;/ref-type&gt;&lt;contributors&gt;&lt;authors&gt;&lt;author&gt;DCRS Support Team,&lt;/author&gt;&lt;/authors&gt;&lt;/contributors&gt;&lt;titles&gt;&lt;title&gt;DCRS National Report: 2011/12 Health Trainers Service Review&lt;/title&gt;&lt;/titles&gt;&lt;dates&gt;&lt;year&gt;2012&lt;/year&gt;&lt;/dates&gt;&lt;urls&gt;&lt;/urls&gt;&lt;/record&gt;&lt;/Cite&gt;&lt;/EndNote&gt;</w:instrText>
        </w:r>
        <w:r w:rsidR="00646DA5">
          <w:fldChar w:fldCharType="separate"/>
        </w:r>
        <w:r w:rsidR="00646DA5" w:rsidRPr="00106436">
          <w:rPr>
            <w:noProof/>
            <w:vertAlign w:val="superscript"/>
          </w:rPr>
          <w:t>50</w:t>
        </w:r>
        <w:r w:rsidR="00646DA5">
          <w:fldChar w:fldCharType="end"/>
        </w:r>
      </w:hyperlink>
      <w:r w:rsidR="00503703">
        <w:t xml:space="preserve"> </w:t>
      </w:r>
      <w:r w:rsidR="00FD70D8">
        <w:t>In addition, a health trainer</w:t>
      </w:r>
      <w:r w:rsidR="00422554">
        <w:t>’</w:t>
      </w:r>
      <w:r w:rsidR="00FD70D8">
        <w:t xml:space="preserve">s role signposting individuals to specific services, such as smoking cessation, has </w:t>
      </w:r>
      <w:r w:rsidR="00FD70D8">
        <w:lastRenderedPageBreak/>
        <w:t>achieved some small success.</w:t>
      </w:r>
      <w:hyperlink w:anchor="_ENREF_55" w:tooltip="North West Public Health Observatory, 2011 #475" w:history="1">
        <w:r w:rsidR="00646DA5">
          <w:fldChar w:fldCharType="begin"/>
        </w:r>
        <w:r w:rsidR="00646DA5">
          <w:instrText xml:space="preserve"> ADDIN EN.CITE &lt;EndNote&gt;&lt;Cite&gt;&lt;Author&gt;North West Public Health Observatory&lt;/Author&gt;&lt;Year&gt;2011&lt;/Year&gt;&lt;RecNum&gt;475&lt;/RecNum&gt;&lt;DisplayText&gt;&lt;style face="superscript"&gt;55&lt;/style&gt;&lt;/DisplayText&gt;&lt;record&gt;&lt;rec-number&gt;475&lt;/rec-number&gt;&lt;foreign-keys&gt;&lt;key app="EN" db-id="s5r2xfpzmvrzsjevdvhpz009r92pzftez5vs"&gt;475&lt;/key&gt;&lt;/foreign-keys&gt;&lt;ref-type name="Report"&gt;27&lt;/ref-type&gt;&lt;contributors&gt;&lt;authors&gt;&lt;author&gt;North West Public Health Observatory,&lt;/author&gt;&lt;/authors&gt;&lt;/contributors&gt;&lt;titles&gt;&lt;title&gt;Health Trainers in the North West: A Report Commissioned by the North West Health Trainer Partnership&lt;/title&gt;&lt;/titles&gt;&lt;dates&gt;&lt;year&gt;2011&lt;/year&gt;&lt;/dates&gt;&lt;pub-location&gt;Liverpool&lt;/pub-location&gt;&lt;publisher&gt;North West Public Health Observatory&lt;/publisher&gt;&lt;urls&gt;&lt;/urls&gt;&lt;/record&gt;&lt;/Cite&gt;&lt;/EndNote&gt;</w:instrText>
        </w:r>
        <w:r w:rsidR="00646DA5">
          <w:fldChar w:fldCharType="separate"/>
        </w:r>
        <w:r w:rsidR="00646DA5" w:rsidRPr="00106436">
          <w:rPr>
            <w:noProof/>
            <w:vertAlign w:val="superscript"/>
          </w:rPr>
          <w:t>55</w:t>
        </w:r>
        <w:r w:rsidR="00646DA5">
          <w:fldChar w:fldCharType="end"/>
        </w:r>
      </w:hyperlink>
      <w:r w:rsidR="00FD70D8">
        <w:t xml:space="preserve"> </w:t>
      </w:r>
      <w:r w:rsidR="00503703">
        <w:t>However, this evidence is from ‘before and after uncontrolled’ evaluations, with</w:t>
      </w:r>
      <w:r w:rsidR="00026EED">
        <w:t xml:space="preserve"> outcomes based mainly on informal self-report measures.</w:t>
      </w:r>
      <w:hyperlink w:anchor="_ENREF_54" w:tooltip="Gardner, 2012 #492" w:history="1">
        <w:r w:rsidR="00646DA5">
          <w:fldChar w:fldCharType="begin"/>
        </w:r>
        <w:r w:rsidR="00646DA5">
          <w:instrText xml:space="preserve"> ADDIN EN.CITE &lt;EndNote&gt;&lt;Cite&gt;&lt;Author&gt;Gardner&lt;/Author&gt;&lt;Year&gt;2012&lt;/Year&gt;&lt;RecNum&gt;492&lt;/RecNum&gt;&lt;DisplayText&gt;&lt;style face="superscript"&gt;54&lt;/style&gt;&lt;/DisplayText&gt;&lt;record&gt;&lt;rec-number&gt;492&lt;/rec-number&gt;&lt;foreign-keys&gt;&lt;key app="EN" db-id="s5r2xfpzmvrzsjevdvhpz009r92pzftez5vs"&gt;492&lt;/key&gt;&lt;/foreign-keys&gt;&lt;ref-type name="Journal Article"&gt;17&lt;/ref-type&gt;&lt;contributors&gt;&lt;authors&gt;&lt;author&gt;Gardner, B.&lt;/author&gt;&lt;author&gt;Cane, J.&lt;/author&gt;&lt;author&gt;Rumsey, N.&lt;/author&gt;&lt;author&gt;Michie, S.&lt;/author&gt;&lt;/authors&gt;&lt;/contributors&gt;&lt;titles&gt;&lt;title&gt;Behaviour change among overweight and socially disadvantaged adults: A longitudinal study of the NHS Health Trainer Service&lt;/title&gt;&lt;secondary-title&gt;Psychology &amp;amp; Health&lt;/secondary-title&gt;&lt;/titles&gt;&lt;periodical&gt;&lt;full-title&gt;Psychology &amp;amp; Health&lt;/full-title&gt;&lt;/periodical&gt;&lt;pages&gt;1178-1193&lt;/pages&gt;&lt;volume&gt;27&lt;/volume&gt;&lt;number&gt;10&lt;/number&gt;&lt;dates&gt;&lt;year&gt;2012&lt;/year&gt;&lt;/dates&gt;&lt;isbn&gt;0887-0446&lt;/isbn&gt;&lt;accession-num&gt;WOS:000307941500004&lt;/accession-num&gt;&lt;urls&gt;&lt;related-urls&gt;&lt;url&gt;&amp;lt;Go to ISI&amp;gt;://WOS:000307941500004&lt;/url&gt;&lt;/related-urls&gt;&lt;/urls&gt;&lt;electronic-resource-num&gt;10.1080/08870446.2011.652112&lt;/electronic-resource-num&gt;&lt;/record&gt;&lt;/Cite&gt;&lt;/EndNote&gt;</w:instrText>
        </w:r>
        <w:r w:rsidR="00646DA5">
          <w:fldChar w:fldCharType="separate"/>
        </w:r>
        <w:r w:rsidR="00646DA5" w:rsidRPr="00106436">
          <w:rPr>
            <w:noProof/>
            <w:vertAlign w:val="superscript"/>
          </w:rPr>
          <w:t>54</w:t>
        </w:r>
        <w:r w:rsidR="00646DA5">
          <w:fldChar w:fldCharType="end"/>
        </w:r>
      </w:hyperlink>
      <w:r w:rsidR="001C29F4">
        <w:t xml:space="preserve"> </w:t>
      </w:r>
      <w:r w:rsidR="00026EED">
        <w:t>Our</w:t>
      </w:r>
      <w:r w:rsidR="00503703">
        <w:t xml:space="preserve"> </w:t>
      </w:r>
      <w:r w:rsidR="00503703" w:rsidDel="002C7ECA">
        <w:t xml:space="preserve">economic analysis estimates </w:t>
      </w:r>
      <w:r w:rsidR="00503703">
        <w:t>a health trainer</w:t>
      </w:r>
      <w:r w:rsidR="00503703" w:rsidDel="002C7ECA">
        <w:t xml:space="preserve"> intervention </w:t>
      </w:r>
      <w:r w:rsidR="00026EED">
        <w:t>is</w:t>
      </w:r>
      <w:r w:rsidR="00503703" w:rsidDel="002C7ECA">
        <w:t xml:space="preserve"> potentially cost-effective for people at risk of CVD, though there was a large level of uncertainty associated with that </w:t>
      </w:r>
      <w:r w:rsidR="00026EED">
        <w:t>finding</w:t>
      </w:r>
      <w:r w:rsidR="00503703" w:rsidDel="002C7ECA">
        <w:t>.</w:t>
      </w:r>
      <w:hyperlink w:anchor="_ENREF_33" w:tooltip="Barton, 2012 #5" w:history="1">
        <w:r w:rsidR="00646DA5">
          <w:fldChar w:fldCharType="begin"/>
        </w:r>
        <w:r w:rsidR="00646DA5">
          <w:instrText xml:space="preserve"> ADDIN EN.CITE &lt;EndNote&gt;&lt;Cite&gt;&lt;Author&gt;Barton&lt;/Author&gt;&lt;Year&gt;2012&lt;/Year&gt;&lt;RecNum&gt;5&lt;/RecNum&gt;&lt;DisplayText&gt;&lt;style face="superscript"&gt;33&lt;/style&gt;&lt;/DisplayText&gt;&lt;record&gt;&lt;rec-number&gt;5&lt;/rec-number&gt;&lt;foreign-keys&gt;&lt;key app="EN" db-id="s5r2xfpzmvrzsjevdvhpz009r92pzftez5vs"&gt;5&lt;/key&gt;&lt;/foreign-keys&gt;&lt;ref-type name="Journal Article"&gt;17&lt;/ref-type&gt;&lt;contributors&gt;&lt;authors&gt;&lt;author&gt;Barton, G.&lt;/author&gt;&lt;author&gt;Goodall, M.&lt;/author&gt;&lt;author&gt;Bower, P.&lt;/author&gt;&lt;author&gt;Woolf, S.&lt;/author&gt;&lt;author&gt;Capewell, S.&lt;/author&gt;&lt;author&gt;Gabby, M. B.&lt;/author&gt;&lt;/authors&gt;&lt;/contributors&gt;&lt;titles&gt;&lt;title&gt;Increasing heart-health lifestyles in deprived communities: Economic evaluation of lay health trainers&lt;/title&gt;&lt;secondary-title&gt;Journal of Evaluation in Clinical Practice&lt;/secondary-title&gt;&lt;/titles&gt;&lt;periodical&gt;&lt;full-title&gt;Journal of Evaluation in Clinical Practice&lt;/full-title&gt;&lt;/periodical&gt;&lt;pages&gt;835-840&lt;/pages&gt;&lt;volume&gt;18&lt;/volume&gt;&lt;reprint-edition&gt;NOT IN FILE&lt;/reprint-edition&gt;&lt;keywords&gt;&lt;keyword&gt;Aged&lt;/keyword&gt;&lt;keyword&gt;behaviour&lt;/keyword&gt;&lt;keyword&gt;CARE&lt;/keyword&gt;&lt;keyword&gt;Cholesterol&lt;/keyword&gt;&lt;keyword&gt;CVD&lt;/keyword&gt;&lt;keyword&gt;DISEASE&lt;/keyword&gt;&lt;keyword&gt;HEALTH&lt;/keyword&gt;&lt;keyword&gt;Health Promotion&lt;/keyword&gt;&lt;keyword&gt;HEALTH-CARE&lt;/keyword&gt;&lt;keyword&gt;Hypertension&lt;/keyword&gt;&lt;keyword&gt;INTERVENTION&lt;/keyword&gt;&lt;keyword&gt;methods&lt;/keyword&gt;&lt;keyword&gt;PEOPLE&lt;/keyword&gt;&lt;keyword&gt;PROMOTION&lt;/keyword&gt;&lt;keyword&gt;SUPPORT&lt;/keyword&gt;&lt;keyword&gt;TRIAL&lt;/keyword&gt;&lt;/keywords&gt;&lt;dates&gt;&lt;year&gt;2012&lt;/year&gt;&lt;/dates&gt;&lt;work-type&gt;10.1111/j.1365-2753.2011.01686.x.&lt;/work-type&gt;&lt;urls&gt;&lt;/urls&gt;&lt;/record&gt;&lt;/Cite&gt;&lt;/EndNote&gt;</w:instrText>
        </w:r>
        <w:r w:rsidR="00646DA5">
          <w:fldChar w:fldCharType="separate"/>
        </w:r>
        <w:r w:rsidR="00646DA5" w:rsidRPr="00106436">
          <w:rPr>
            <w:noProof/>
            <w:vertAlign w:val="superscript"/>
          </w:rPr>
          <w:t>33</w:t>
        </w:r>
        <w:r w:rsidR="00646DA5">
          <w:fldChar w:fldCharType="end"/>
        </w:r>
      </w:hyperlink>
    </w:p>
    <w:p w:rsidR="00E52F44" w:rsidRDefault="00E52F44" w:rsidP="00E52F44">
      <w:pPr>
        <w:pStyle w:val="Heading2"/>
      </w:pPr>
      <w:r>
        <w:t>What this study adds</w:t>
      </w:r>
    </w:p>
    <w:p w:rsidR="00E2648C" w:rsidRDefault="00E2648C" w:rsidP="00572BCB">
      <w:r>
        <w:t>A variety of lessons have been learnt from this research. Despite the</w:t>
      </w:r>
      <w:r w:rsidRPr="00D87EA4">
        <w:rPr>
          <w:lang w:eastAsia="en-GB"/>
        </w:rPr>
        <w:t xml:space="preserve"> </w:t>
      </w:r>
      <w:r>
        <w:rPr>
          <w:lang w:eastAsia="en-GB"/>
        </w:rPr>
        <w:t xml:space="preserve">low initial response rate to mail-shot invitation </w:t>
      </w:r>
      <w:r>
        <w:rPr>
          <w:bCs/>
        </w:rPr>
        <w:t>(7.1%)</w:t>
      </w:r>
      <w:r>
        <w:rPr>
          <w:lang w:eastAsia="en-GB"/>
        </w:rPr>
        <w:t xml:space="preserve">, and high loss </w:t>
      </w:r>
      <w:r>
        <w:rPr>
          <w:bCs/>
        </w:rPr>
        <w:t xml:space="preserve">after 6-month </w:t>
      </w:r>
      <w:r>
        <w:rPr>
          <w:lang w:eastAsia="en-GB"/>
        </w:rPr>
        <w:t xml:space="preserve">follow-up </w:t>
      </w:r>
      <w:r>
        <w:rPr>
          <w:bCs/>
        </w:rPr>
        <w:t>(40%)</w:t>
      </w:r>
      <w:r>
        <w:rPr>
          <w:lang w:eastAsia="en-GB"/>
        </w:rPr>
        <w:t>, ours</w:t>
      </w:r>
      <w:r>
        <w:t xml:space="preserve"> is the first pilot trial to provide evidence for the feasibility of </w:t>
      </w:r>
      <w:r w:rsidR="00422554">
        <w:t xml:space="preserve">a </w:t>
      </w:r>
      <w:r>
        <w:t xml:space="preserve">LHT RCT in </w:t>
      </w:r>
      <w:r w:rsidR="00422554">
        <w:t xml:space="preserve">a </w:t>
      </w:r>
      <w:r>
        <w:t xml:space="preserve">primary care setting. </w:t>
      </w:r>
      <w:r w:rsidR="00026EED">
        <w:t>W</w:t>
      </w:r>
      <w:r>
        <w:t>e suspect difficulties in attracting those at greatest risk may be common,</w:t>
      </w:r>
      <w:r w:rsidR="00026EED">
        <w:t xml:space="preserve"> and</w:t>
      </w:r>
      <w:r>
        <w:t xml:space="preserve"> reflect the likely response to offers of health trainer support within </w:t>
      </w:r>
      <w:r w:rsidR="00422554">
        <w:t xml:space="preserve">primary care </w:t>
      </w:r>
      <w:r>
        <w:t>as this was also an experience shared by a local practice-based health trainer service</w:t>
      </w:r>
      <w:r w:rsidRPr="00E56B2F">
        <w:t xml:space="preserve"> </w:t>
      </w:r>
      <w:r>
        <w:t>(Gabbay M. GP. Personal communication. 1st August 2008).</w:t>
      </w:r>
      <w:r w:rsidR="000E7401" w:rsidRPr="000E7401">
        <w:t xml:space="preserve"> </w:t>
      </w:r>
    </w:p>
    <w:p w:rsidR="00C92941" w:rsidRDefault="00733E47" w:rsidP="00572BCB">
      <w:r>
        <w:t>A c</w:t>
      </w:r>
      <w:r w:rsidR="007127FE">
        <w:t xml:space="preserve">rucial </w:t>
      </w:r>
      <w:r>
        <w:t xml:space="preserve">component </w:t>
      </w:r>
      <w:r w:rsidR="007127FE">
        <w:t xml:space="preserve">to a LHT </w:t>
      </w:r>
      <w:r>
        <w:t>role</w:t>
      </w:r>
      <w:r w:rsidR="007127FE">
        <w:t xml:space="preserve"> is </w:t>
      </w:r>
      <w:r w:rsidR="007127FE" w:rsidRPr="00713620">
        <w:t>communit</w:t>
      </w:r>
      <w:r w:rsidR="007127FE">
        <w:t>y recruitment,</w:t>
      </w:r>
      <w:hyperlink w:anchor="_ENREF_56" w:tooltip="Jackson, 1997 #493" w:history="1">
        <w:r w:rsidR="00646DA5">
          <w:fldChar w:fldCharType="begin"/>
        </w:r>
        <w:r w:rsidR="00646DA5">
          <w:instrText xml:space="preserve"> ADDIN EN.CITE &lt;EndNote&gt;&lt;Cite&gt;&lt;Author&gt;Jackson&lt;/Author&gt;&lt;Year&gt;1997&lt;/Year&gt;&lt;RecNum&gt;493&lt;/RecNum&gt;&lt;DisplayText&gt;&lt;style face="superscript"&gt;56&lt;/style&gt;&lt;/DisplayText&gt;&lt;record&gt;&lt;rec-number&gt;493&lt;/rec-number&gt;&lt;foreign-keys&gt;&lt;key app="EN" db-id="s5r2xfpzmvrzsjevdvhpz009r92pzftez5vs"&gt;493&lt;/key&gt;&lt;/foreign-keys&gt;&lt;ref-type name="Journal Article"&gt;17&lt;/ref-type&gt;&lt;contributors&gt;&lt;authors&gt;&lt;author&gt;Jackson, Ethel J.&lt;/author&gt;&lt;author&gt;Parks, Carolyn P.&lt;/author&gt;&lt;/authors&gt;&lt;/contributors&gt;&lt;titles&gt;&lt;title&gt;Recruitment and Training Issues from Selected Lay Health Advisor Programs among African Americans: A 20-Year Perspective&lt;/title&gt;&lt;secondary-title&gt;Health Education &amp;amp; Behavior&lt;/secondary-title&gt;&lt;/titles&gt;&lt;periodical&gt;&lt;full-title&gt;Health Education &amp;amp; Behavior&lt;/full-title&gt;&lt;/periodical&gt;&lt;pages&gt;418-431&lt;/pages&gt;&lt;volume&gt;24&lt;/volume&gt;&lt;number&gt;4&lt;/number&gt;&lt;dates&gt;&lt;year&gt;1997&lt;/year&gt;&lt;pub-dates&gt;&lt;date&gt;August 1, 1997&lt;/date&gt;&lt;/pub-dates&gt;&lt;/dates&gt;&lt;urls&gt;&lt;related-urls&gt;&lt;url&gt;http://heb.sagepub.com/content/24/4/418.abstract&lt;/url&gt;&lt;/related-urls&gt;&lt;/urls&gt;&lt;electronic-resource-num&gt;10.1177/109019819702400403&lt;/electronic-resource-num&gt;&lt;/record&gt;&lt;/Cite&gt;&lt;/EndNote&gt;</w:instrText>
        </w:r>
        <w:r w:rsidR="00646DA5">
          <w:fldChar w:fldCharType="separate"/>
        </w:r>
        <w:r w:rsidR="00646DA5" w:rsidRPr="00106436">
          <w:rPr>
            <w:noProof/>
            <w:vertAlign w:val="superscript"/>
          </w:rPr>
          <w:t>56</w:t>
        </w:r>
        <w:r w:rsidR="00646DA5">
          <w:fldChar w:fldCharType="end"/>
        </w:r>
      </w:hyperlink>
      <w:r w:rsidR="007127FE">
        <w:t xml:space="preserve"> nevertheless, we had d</w:t>
      </w:r>
      <w:r>
        <w:t>ifficulties</w:t>
      </w:r>
      <w:r w:rsidR="007127FE">
        <w:t xml:space="preserve"> in recruiting</w:t>
      </w:r>
      <w:r w:rsidR="007127FE" w:rsidRPr="00713620">
        <w:t xml:space="preserve"> </w:t>
      </w:r>
      <w:r w:rsidR="007127FE">
        <w:t xml:space="preserve">locally. </w:t>
      </w:r>
      <w:r w:rsidR="008F314C">
        <w:t>O</w:t>
      </w:r>
      <w:r w:rsidR="00572BCB">
        <w:t>ur</w:t>
      </w:r>
      <w:r w:rsidR="00572BCB" w:rsidRPr="00713620">
        <w:t xml:space="preserve"> </w:t>
      </w:r>
      <w:r w:rsidR="00572BCB">
        <w:t>six</w:t>
      </w:r>
      <w:r w:rsidR="00572BCB" w:rsidRPr="00713620">
        <w:t xml:space="preserve"> </w:t>
      </w:r>
      <w:r w:rsidR="00572BCB">
        <w:t>LHTs</w:t>
      </w:r>
      <w:r w:rsidR="00572BCB" w:rsidRPr="00713620">
        <w:t xml:space="preserve"> were not local </w:t>
      </w:r>
      <w:r w:rsidR="00572BCB">
        <w:t xml:space="preserve">and three were </w:t>
      </w:r>
      <w:r w:rsidR="00026EED">
        <w:t>health professionals</w:t>
      </w:r>
      <w:r w:rsidR="00572BCB" w:rsidRPr="00713620">
        <w:t xml:space="preserve"> looking for new opportunities </w:t>
      </w:r>
      <w:r w:rsidR="007C7ADD">
        <w:t>in public health</w:t>
      </w:r>
      <w:r w:rsidR="00572BCB" w:rsidRPr="00713620">
        <w:t>.</w:t>
      </w:r>
      <w:r w:rsidR="00C92941">
        <w:t xml:space="preserve"> </w:t>
      </w:r>
      <w:r w:rsidR="007C7ADD">
        <w:t xml:space="preserve">So the notion of </w:t>
      </w:r>
      <w:r w:rsidR="007C7ADD" w:rsidRPr="00BF1867">
        <w:t>recruit</w:t>
      </w:r>
      <w:r w:rsidR="007C7ADD">
        <w:t>ing</w:t>
      </w:r>
      <w:r w:rsidR="007C7ADD" w:rsidRPr="00BF1867">
        <w:t xml:space="preserve"> </w:t>
      </w:r>
      <w:r w:rsidR="007C7ADD">
        <w:t>lay people as effective ‘culture brokers’,</w:t>
      </w:r>
      <w:hyperlink w:anchor="_ENREF_57" w:tooltip="Eng, 1997 #21" w:history="1">
        <w:r w:rsidR="00646DA5">
          <w:fldChar w:fldCharType="begin"/>
        </w:r>
        <w:r w:rsidR="00646DA5">
          <w:instrText xml:space="preserve"> ADDIN EN.CITE &lt;EndNote&gt;&lt;Cite&gt;&lt;Author&gt;Eng&lt;/Author&gt;&lt;Year&gt;1997&lt;/Year&gt;&lt;RecNum&gt;21&lt;/RecNum&gt;&lt;DisplayText&gt;&lt;style face="superscript"&gt;57&lt;/style&gt;&lt;/DisplayText&gt;&lt;record&gt;&lt;rec-number&gt;21&lt;/rec-number&gt;&lt;foreign-keys&gt;&lt;key app="EN" db-id="s5r2xfpzmvrzsjevdvhpz009r92pzftez5vs"&gt;21&lt;/key&gt;&lt;/foreign-keys&gt;&lt;ref-type name="Journal Article"&gt;17&lt;/ref-type&gt;&lt;contributors&gt;&lt;authors&gt;&lt;author&gt;Eng, E.&lt;/author&gt;&lt;author&gt;Parker, E.&lt;/author&gt;&lt;author&gt;Harlan, C.&lt;/author&gt;&lt;/authors&gt;&lt;/contributors&gt;&lt;auth-address&gt;Department of Health Behavior and Health Education, University of North Carolina, Chapel Hill 27599, USA. eeng@aph.unc.edu&lt;/auth-address&gt;&lt;titles&gt;&lt;title&gt;Lay health advisor intervention strategies: a continuum from natural helping to paraprofessional helping&lt;/title&gt;&lt;secondary-title&gt;Health Educ.Behav.&lt;/secondary-title&gt;&lt;/titles&gt;&lt;periodical&gt;&lt;full-title&gt;Health Educ.Behav.&lt;/full-title&gt;&lt;/periodical&gt;&lt;pages&gt;413-417&lt;/pages&gt;&lt;volume&gt;24&lt;/volume&gt;&lt;number&gt;4&lt;/number&gt;&lt;reprint-edition&gt;NOT IN FILE&lt;/reprint-edition&gt;&lt;keywords&gt;&lt;keyword&gt;Community Health Aides&lt;/keyword&gt;&lt;keyword&gt;Community Health Services&lt;/keyword&gt;&lt;keyword&gt;HEALTH&lt;/keyword&gt;&lt;keyword&gt;Health Behavior&lt;/keyword&gt;&lt;keyword&gt;Health Education&lt;/keyword&gt;&lt;keyword&gt;Health Promotion&lt;/keyword&gt;&lt;keyword&gt;Health Services Accessibility&lt;/keyword&gt;&lt;keyword&gt;HEALTH-EDUCATION&lt;/keyword&gt;&lt;keyword&gt;Humans&lt;/keyword&gt;&lt;keyword&gt;INTERVENTION&lt;/keyword&gt;&lt;keyword&gt;Peer Group&lt;/keyword&gt;&lt;keyword&gt;Public Health&lt;/keyword&gt;&lt;keyword&gt;Social Support&lt;/keyword&gt;&lt;keyword&gt;United States&lt;/keyword&gt;&lt;/keywords&gt;&lt;dates&gt;&lt;year&gt;1997&lt;/year&gt;&lt;/dates&gt;&lt;urls&gt;&lt;related-urls&gt;&lt;url&gt;PM:9247821&lt;/url&gt;&lt;/related-urls&gt;&lt;/urls&gt;&lt;/record&gt;&lt;/Cite&gt;&lt;/EndNote&gt;</w:instrText>
        </w:r>
        <w:r w:rsidR="00646DA5">
          <w:fldChar w:fldCharType="separate"/>
        </w:r>
        <w:r w:rsidR="00646DA5" w:rsidRPr="00106436">
          <w:rPr>
            <w:noProof/>
            <w:vertAlign w:val="superscript"/>
          </w:rPr>
          <w:t>57</w:t>
        </w:r>
        <w:r w:rsidR="00646DA5">
          <w:fldChar w:fldCharType="end"/>
        </w:r>
      </w:hyperlink>
      <w:r w:rsidR="007C7ADD">
        <w:t xml:space="preserve"> that remains central to the conceptual premise of a lay helping model, </w:t>
      </w:r>
      <w:r w:rsidR="009903C4">
        <w:t xml:space="preserve">may be </w:t>
      </w:r>
      <w:r w:rsidR="007C7ADD">
        <w:t>difficult to achieve.</w:t>
      </w:r>
      <w:r w:rsidR="007C7ADD" w:rsidRPr="001C29F4">
        <w:t xml:space="preserve"> </w:t>
      </w:r>
      <w:r>
        <w:t>A</w:t>
      </w:r>
      <w:r w:rsidR="007C7ADD">
        <w:t xml:space="preserve"> </w:t>
      </w:r>
      <w:r>
        <w:t>similar</w:t>
      </w:r>
      <w:r w:rsidR="007C7ADD">
        <w:t xml:space="preserve"> </w:t>
      </w:r>
      <w:r w:rsidR="00422554">
        <w:t>issue</w:t>
      </w:r>
      <w:r w:rsidR="0069672B">
        <w:t xml:space="preserve"> of</w:t>
      </w:r>
      <w:r>
        <w:t xml:space="preserve"> a </w:t>
      </w:r>
      <w:r w:rsidR="00C92941" w:rsidRPr="00BF1867">
        <w:t>cross-section</w:t>
      </w:r>
      <w:r w:rsidR="00C92941">
        <w:t xml:space="preserve"> of lay and knowledgeable people</w:t>
      </w:r>
      <w:r w:rsidR="00422554">
        <w:t xml:space="preserve"> as health trainer recruits</w:t>
      </w:r>
      <w:r>
        <w:t>,</w:t>
      </w:r>
      <w:r w:rsidR="00C92941">
        <w:t xml:space="preserve"> is reflected in </w:t>
      </w:r>
      <w:r w:rsidR="004C13CF">
        <w:t>the evolving national health trainer initiative</w:t>
      </w:r>
      <w:r w:rsidR="00C92941">
        <w:t>.</w:t>
      </w:r>
      <w:hyperlink w:anchor="_ENREF_52" w:tooltip="Ball, 2011 #495" w:history="1">
        <w:r w:rsidR="00646DA5">
          <w:fldChar w:fldCharType="begin"/>
        </w:r>
        <w:r w:rsidR="00646DA5">
          <w:instrText xml:space="preserve"> ADDIN EN.CITE &lt;EndNote&gt;&lt;Cite&gt;&lt;Author&gt;Ball&lt;/Author&gt;&lt;Year&gt;2011&lt;/Year&gt;&lt;RecNum&gt;495&lt;/RecNum&gt;&lt;DisplayText&gt;&lt;style face="superscript"&gt;52&lt;/style&gt;&lt;/DisplayText&gt;&lt;record&gt;&lt;rec-number&gt;495&lt;/rec-number&gt;&lt;foreign-keys&gt;&lt;key app="EN" db-id="s5r2xfpzmvrzsjevdvhpz009r92pzftez5vs"&gt;495&lt;/key&gt;&lt;/foreign-keys&gt;&lt;ref-type name="Journal Article"&gt;17&lt;/ref-type&gt;&lt;contributors&gt;&lt;authors&gt;&lt;author&gt;Ball, Linda&lt;/author&gt;&lt;author&gt;Nasr, Nasrin&lt;/author&gt;&lt;/authors&gt;&lt;/contributors&gt;&lt;titles&gt;&lt;title&gt;A qualitative exploration of a health trainer programme in two UK primary care trusts&lt;/title&gt;&lt;secondary-title&gt;Perspectives in Public Health&lt;/secondary-title&gt;&lt;/titles&gt;&lt;periodical&gt;&lt;full-title&gt;Perspectives in Public Health&lt;/full-title&gt;&lt;/periodical&gt;&lt;pages&gt;24-31&lt;/pages&gt;&lt;volume&gt;131&lt;/volume&gt;&lt;number&gt;1&lt;/number&gt;&lt;dates&gt;&lt;year&gt;2011&lt;/year&gt;&lt;pub-dates&gt;&lt;date&gt;January 1, 2011&lt;/date&gt;&lt;/pub-dates&gt;&lt;/dates&gt;&lt;urls&gt;&lt;related-urls&gt;&lt;url&gt;http://rsh.sagepub.com/content/131/1/24.abstract&lt;/url&gt;&lt;/related-urls&gt;&lt;/urls&gt;&lt;electronic-resource-num&gt;10.1177/1757913910369089&lt;/electronic-resource-num&gt;&lt;/record&gt;&lt;/Cite&gt;&lt;/EndNote&gt;</w:instrText>
        </w:r>
        <w:r w:rsidR="00646DA5">
          <w:fldChar w:fldCharType="separate"/>
        </w:r>
        <w:r w:rsidR="00646DA5" w:rsidRPr="00106436">
          <w:rPr>
            <w:noProof/>
            <w:vertAlign w:val="superscript"/>
          </w:rPr>
          <w:t>52</w:t>
        </w:r>
        <w:r w:rsidR="00646DA5">
          <w:fldChar w:fldCharType="end"/>
        </w:r>
      </w:hyperlink>
      <w:r w:rsidR="00C92941">
        <w:t xml:space="preserve"> </w:t>
      </w:r>
    </w:p>
    <w:p w:rsidR="006D3E10" w:rsidRDefault="006D3E10" w:rsidP="006D3E10">
      <w:r w:rsidRPr="000B4E47">
        <w:t>National</w:t>
      </w:r>
      <w:r>
        <w:t xml:space="preserve"> activity reports </w:t>
      </w:r>
      <w:r w:rsidRPr="000B4E47">
        <w:t xml:space="preserve">show that </w:t>
      </w:r>
      <w:r>
        <w:t>health trainers target</w:t>
      </w:r>
      <w:r w:rsidRPr="000B4E47">
        <w:t xml:space="preserve"> a broad range of disadvantaged communities</w:t>
      </w:r>
      <w:r>
        <w:t>.</w:t>
      </w:r>
      <w:r>
        <w:fldChar w:fldCharType="begin"/>
      </w:r>
      <w:r w:rsidR="00106436">
        <w:instrText xml:space="preserve"> ADDIN EN.CITE &lt;EndNote&gt;&lt;Cite&gt;&lt;Author&gt;Smith&lt;/Author&gt;&lt;Year&gt;2009&lt;/Year&gt;&lt;RecNum&gt;42&lt;/RecNum&gt;&lt;DisplayText&gt;&lt;style face="superscript"&gt;58,59&lt;/style&gt;&lt;/DisplayText&gt;&lt;record&gt;&lt;rec-number&gt;42&lt;/rec-number&gt;&lt;foreign-keys&gt;&lt;key app="EN" db-id="s5r2xfpzmvrzsjevdvhpz009r92pzftez5vs"&gt;42&lt;/key&gt;&lt;/foreign-keys&gt;&lt;ref-type name="Report"&gt;27&lt;/ref-type&gt;&lt;contributors&gt;&lt;authors&gt;&lt;author&gt;Smith, D.&lt;/author&gt;&lt;author&gt;Gardner, B.&lt;/author&gt;&lt;author&gt;Michie, S.&lt;/author&gt;&lt;/authors&gt;&lt;/contributors&gt;&lt;titles&gt;&lt;title&gt;National Health Trainer End of Year Report 07/08&lt;/title&gt;&lt;/titles&gt;&lt;keywords&gt;&lt;keyword&gt;HEALTH&lt;/keyword&gt;&lt;/keywords&gt;&lt;dates&gt;&lt;year&gt;2009&lt;/year&gt;&lt;/dates&gt;&lt;pub-location&gt;London&lt;/pub-location&gt;&lt;publisher&gt;Centre for Outcome Research and Effectiveness, University College London &amp;amp; Department of Health&lt;/publisher&gt;&lt;urls&gt;&lt;/urls&gt;&lt;/record&gt;&lt;/Cite&gt;&lt;Cite&gt;&lt;Author&gt;Smith&lt;/Author&gt;&lt;Year&gt;2010&lt;/Year&gt;&lt;RecNum&gt;44&lt;/RecNum&gt;&lt;record&gt;&lt;rec-number&gt;44&lt;/rec-number&gt;&lt;foreign-keys&gt;&lt;key app="EN" db-id="s5r2xfpzmvrzsjevdvhpz009r92pzftez5vs"&gt;44&lt;/key&gt;&lt;/foreign-keys&gt;&lt;ref-type name="Report"&gt;27&lt;/ref-type&gt;&lt;contributors&gt;&lt;authors&gt;&lt;author&gt;Smith, J.&lt;/author&gt;&lt;author&gt;Gardner, B.&lt;/author&gt;&lt;author&gt;Michie, S.&lt;/author&gt;&lt;/authors&gt;&lt;/contributors&gt;&lt;titles&gt;&lt;title&gt;Health Trainers National End of Year Report: 2008-09&lt;/title&gt;&lt;/titles&gt;&lt;keywords&gt;&lt;keyword&gt;HEALTH&lt;/keyword&gt;&lt;/keywords&gt;&lt;dates&gt;&lt;year&gt;2010&lt;/year&gt;&lt;/dates&gt;&lt;pub-location&gt;London&lt;/pub-location&gt;&lt;publisher&gt;Centre for Outcome Research and Effectiveness, University College London &amp;amp; Department of Health&lt;/publisher&gt;&lt;urls&gt;&lt;/urls&gt;&lt;/record&gt;&lt;/Cite&gt;&lt;/EndNote&gt;</w:instrText>
      </w:r>
      <w:r>
        <w:fldChar w:fldCharType="separate"/>
      </w:r>
      <w:hyperlink w:anchor="_ENREF_58" w:tooltip="Smith, 2009 #42" w:history="1">
        <w:r w:rsidR="00646DA5" w:rsidRPr="00106436">
          <w:rPr>
            <w:noProof/>
            <w:vertAlign w:val="superscript"/>
          </w:rPr>
          <w:t>58</w:t>
        </w:r>
      </w:hyperlink>
      <w:r w:rsidR="00106436" w:rsidRPr="00106436">
        <w:rPr>
          <w:noProof/>
          <w:vertAlign w:val="superscript"/>
        </w:rPr>
        <w:t>,</w:t>
      </w:r>
      <w:hyperlink w:anchor="_ENREF_59" w:tooltip="Smith, 2010 #44" w:history="1">
        <w:r w:rsidR="00646DA5" w:rsidRPr="00106436">
          <w:rPr>
            <w:noProof/>
            <w:vertAlign w:val="superscript"/>
          </w:rPr>
          <w:t>59</w:t>
        </w:r>
      </w:hyperlink>
      <w:r>
        <w:fldChar w:fldCharType="end"/>
      </w:r>
      <w:r>
        <w:t xml:space="preserve"> Accordingly </w:t>
      </w:r>
      <w:r w:rsidR="004C7705">
        <w:t>a</w:t>
      </w:r>
      <w:r>
        <w:t xml:space="preserve"> </w:t>
      </w:r>
      <w:r w:rsidR="004C7705">
        <w:t xml:space="preserve">health trainer </w:t>
      </w:r>
      <w:r>
        <w:t>service has the potential to decrease health inequalities.</w:t>
      </w:r>
      <w:r>
        <w:fldChar w:fldCharType="begin"/>
      </w:r>
      <w:r w:rsidR="00106436">
        <w:instrText xml:space="preserve"> ADDIN EN.CITE &lt;EndNote&gt;&lt;Cite&gt;&lt;Author&gt;Gowers&lt;/Author&gt;&lt;Year&gt;2011&lt;/Year&gt;&lt;RecNum&gt;8&lt;/RecNum&gt;&lt;DisplayText&gt;&lt;style face="superscript"&gt;51,54&lt;/style&gt;&lt;/DisplayText&gt;&lt;record&gt;&lt;rec-number&gt;8&lt;/rec-number&gt;&lt;foreign-keys&gt;&lt;key app="EN" db-id="s5r2xfpzmvrzsjevdvhpz009r92pzftez5vs"&gt;8&lt;/key&gt;&lt;/foreign-keys&gt;&lt;ref-type name="Report"&gt;27&lt;/ref-type&gt;&lt;contributors&gt;&lt;authors&gt;&lt;author&gt;Gowers, A.&lt;/author&gt;&lt;/authors&gt;&lt;secondary-authors&gt;&lt;author&gt;Hopkinson, D.&lt;/author&gt;&lt;author&gt;Fidan, E.&lt;/author&gt;&lt;/secondary-authors&gt;&lt;tertiary-authors&gt;&lt;author&gt;Birmingham Primary Care Shared Services Agency&lt;/author&gt;&lt;/tertiary-authors&gt;&lt;/contributors&gt;&lt;titles&gt;&lt;title&gt;Health Trainers DCRS: December 2010&lt;/title&gt;&lt;secondary-title&gt;National HUB Report&lt;/secondary-title&gt;&lt;/titles&gt;&lt;pages&gt;1-27&lt;/pages&gt;&lt;keywords&gt;&lt;keyword&gt;HEALTH&lt;/keyword&gt;&lt;/keywords&gt;&lt;dates&gt;&lt;year&gt;2011&lt;/year&gt;&lt;/dates&gt;&lt;pub-location&gt;Birmingham&lt;/pub-location&gt;&lt;urls&gt;&lt;/urls&gt;&lt;/record&gt;&lt;/Cite&gt;&lt;Cite&gt;&lt;Author&gt;Gardner&lt;/Author&gt;&lt;Year&gt;2012&lt;/Year&gt;&lt;RecNum&gt;492&lt;/RecNum&gt;&lt;record&gt;&lt;rec-number&gt;492&lt;/rec-number&gt;&lt;foreign-keys&gt;&lt;key app="EN" db-id="s5r2xfpzmvrzsjevdvhpz009r92pzftez5vs"&gt;492&lt;/key&gt;&lt;/foreign-keys&gt;&lt;ref-type name="Journal Article"&gt;17&lt;/ref-type&gt;&lt;contributors&gt;&lt;authors&gt;&lt;author&gt;Gardner, B.&lt;/author&gt;&lt;author&gt;Cane, J.&lt;/author&gt;&lt;author&gt;Rumsey, N.&lt;/author&gt;&lt;author&gt;Michie, S.&lt;/author&gt;&lt;/authors&gt;&lt;/contributors&gt;&lt;titles&gt;&lt;title&gt;Behaviour change among overweight and socially disadvantaged adults: A longitudinal study of the NHS Health Trainer Service&lt;/title&gt;&lt;secondary-title&gt;Psychology &amp;amp; Health&lt;/secondary-title&gt;&lt;/titles&gt;&lt;periodical&gt;&lt;full-title&gt;Psychology &amp;amp; Health&lt;/full-title&gt;&lt;/periodical&gt;&lt;pages&gt;1178-1193&lt;/pages&gt;&lt;volume&gt;27&lt;/volume&gt;&lt;number&gt;10&lt;/number&gt;&lt;dates&gt;&lt;year&gt;2012&lt;/year&gt;&lt;/dates&gt;&lt;isbn&gt;0887-0446&lt;/isbn&gt;&lt;accession-num&gt;WOS:000307941500004&lt;/accession-num&gt;&lt;urls&gt;&lt;related-urls&gt;&lt;url&gt;&amp;lt;Go to ISI&amp;gt;://WOS:000307941500004&lt;/url&gt;&lt;/related-urls&gt;&lt;/urls&gt;&lt;electronic-resource-num&gt;10.1080/08870446.2011.652112&lt;/electronic-resource-num&gt;&lt;/record&gt;&lt;/Cite&gt;&lt;/EndNote&gt;</w:instrText>
      </w:r>
      <w:r>
        <w:fldChar w:fldCharType="separate"/>
      </w:r>
      <w:hyperlink w:anchor="_ENREF_51" w:tooltip="Gowers, 2011 #8" w:history="1">
        <w:r w:rsidR="00646DA5" w:rsidRPr="00106436">
          <w:rPr>
            <w:noProof/>
            <w:vertAlign w:val="superscript"/>
          </w:rPr>
          <w:t>51</w:t>
        </w:r>
      </w:hyperlink>
      <w:r w:rsidR="00106436" w:rsidRPr="00106436">
        <w:rPr>
          <w:noProof/>
          <w:vertAlign w:val="superscript"/>
        </w:rPr>
        <w:t>,</w:t>
      </w:r>
      <w:hyperlink w:anchor="_ENREF_54" w:tooltip="Gardner, 2012 #492" w:history="1">
        <w:r w:rsidR="00646DA5" w:rsidRPr="00106436">
          <w:rPr>
            <w:noProof/>
            <w:vertAlign w:val="superscript"/>
          </w:rPr>
          <w:t>54</w:t>
        </w:r>
      </w:hyperlink>
      <w:r>
        <w:fldChar w:fldCharType="end"/>
      </w:r>
      <w:r>
        <w:t xml:space="preserve"> Our data support this in that it is possible to </w:t>
      </w:r>
      <w:r w:rsidR="002A10BE">
        <w:t xml:space="preserve">identify </w:t>
      </w:r>
      <w:r>
        <w:t>individuals with CVD risk factors through GP records</w:t>
      </w:r>
      <w:r w:rsidR="0069672B">
        <w:t xml:space="preserve"> to </w:t>
      </w:r>
      <w:r>
        <w:t>reach people with needs</w:t>
      </w:r>
      <w:r w:rsidRPr="00AB0594">
        <w:t xml:space="preserve"> </w:t>
      </w:r>
      <w:r>
        <w:t xml:space="preserve">living in areas of deprivation. However, </w:t>
      </w:r>
      <w:r w:rsidR="004C7705">
        <w:t xml:space="preserve">our participants </w:t>
      </w:r>
      <w:r>
        <w:t xml:space="preserve">had a higher than expected level of home ownership, were mainly employed or retired, </w:t>
      </w:r>
      <w:r w:rsidR="004C7705">
        <w:t xml:space="preserve">relatively well </w:t>
      </w:r>
      <w:r>
        <w:t xml:space="preserve">educated, motivated, and </w:t>
      </w:r>
      <w:r w:rsidR="004C7705">
        <w:t>already making</w:t>
      </w:r>
      <w:r>
        <w:t xml:space="preserve"> lifestyle</w:t>
      </w:r>
      <w:r w:rsidR="004C7705">
        <w:t xml:space="preserve"> changes</w:t>
      </w:r>
      <w:r>
        <w:t>. Consequently, resources may be reaching those least needing it within those communities</w:t>
      </w:r>
      <w:r w:rsidR="004C7705">
        <w:t>, paradoxically increas</w:t>
      </w:r>
      <w:r w:rsidR="00422554">
        <w:t>ing</w:t>
      </w:r>
      <w:r w:rsidR="004C7705">
        <w:t xml:space="preserve"> health inequalities</w:t>
      </w:r>
      <w:r>
        <w:t>.</w:t>
      </w:r>
      <w:r w:rsidRPr="00AB0594">
        <w:t xml:space="preserve"> </w:t>
      </w:r>
      <w:r w:rsidR="00422554">
        <w:t>Whilst this may be a research specific effect, high missed appoint</w:t>
      </w:r>
      <w:r w:rsidR="001B40C7">
        <w:t>ment</w:t>
      </w:r>
      <w:r w:rsidR="00422554">
        <w:t xml:space="preserve"> rates with local health trainers suggest this is a wider concern.</w:t>
      </w:r>
    </w:p>
    <w:p w:rsidR="00F078A9" w:rsidRDefault="006D3E10" w:rsidP="00F078A9">
      <w:r>
        <w:lastRenderedPageBreak/>
        <w:t xml:space="preserve">In part, our LHTs were peers of those recruited to the trial </w:t>
      </w:r>
      <w:r w:rsidR="00E2648C">
        <w:t>but</w:t>
      </w:r>
      <w:r>
        <w:t xml:space="preserve"> based on recorded face-to-face contacts</w:t>
      </w:r>
      <w:r w:rsidR="00895EFC">
        <w:t>,</w:t>
      </w:r>
      <w:r>
        <w:t xml:space="preserve"> delivered a low </w:t>
      </w:r>
      <w:r w:rsidR="00895EFC">
        <w:t>frequency</w:t>
      </w:r>
      <w:r>
        <w:t xml:space="preserve"> intervention (m</w:t>
      </w:r>
      <w:r w:rsidR="00C876A0">
        <w:t>ean visits</w:t>
      </w:r>
      <w:r>
        <w:t>=1.25).</w:t>
      </w:r>
      <w:r w:rsidR="00E2648C">
        <w:t xml:space="preserve"> Our results show</w:t>
      </w:r>
      <w:r w:rsidR="00123945">
        <w:t xml:space="preserve"> that all participants had increased self-reported </w:t>
      </w:r>
      <w:r w:rsidR="00DD3482">
        <w:t xml:space="preserve">F&amp;V </w:t>
      </w:r>
      <w:r w:rsidR="00123945">
        <w:t xml:space="preserve">consumption at follow-up, reflecting similar gains seen in national activity reports. </w:t>
      </w:r>
      <w:r w:rsidR="00406D1C">
        <w:t xml:space="preserve">Furthermore, it is not known if these gains were sustained beyond last contact </w:t>
      </w:r>
      <w:r w:rsidR="00E2648C">
        <w:t>or</w:t>
      </w:r>
      <w:r w:rsidR="00406D1C">
        <w:t xml:space="preserve"> have a </w:t>
      </w:r>
      <w:r w:rsidR="00895EFC">
        <w:t>clinical</w:t>
      </w:r>
      <w:r w:rsidR="00406D1C">
        <w:t xml:space="preserve"> impact on CVD outcomes. Nevertheless, a</w:t>
      </w:r>
      <w:r w:rsidR="00123945">
        <w:t xml:space="preserve"> potentially </w:t>
      </w:r>
      <w:r w:rsidR="004C7705">
        <w:t>clinically important improvement of</w:t>
      </w:r>
      <w:r w:rsidR="008F2F9C">
        <w:t xml:space="preserve"> 0.5 </w:t>
      </w:r>
      <w:r w:rsidR="004C7705">
        <w:t>F&amp;V portions</w:t>
      </w:r>
      <w:r w:rsidR="00B048D9">
        <w:t>/</w:t>
      </w:r>
      <w:r w:rsidR="004C7705">
        <w:t>day</w:t>
      </w:r>
      <w:r w:rsidR="00123945">
        <w:t xml:space="preserve"> was observed between intervention and control groups,</w:t>
      </w:r>
      <w:r w:rsidR="003E4A6C">
        <w:fldChar w:fldCharType="begin">
          <w:fldData xml:space="preserve">PEVuZE5vdGU+PENpdGU+PEF1dGhvcj5EYXVjaGV0PC9BdXRob3I+PFllYXI+MjAwNjwvWWVhcj48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m91cm5hbCBvZiBOdXRyaXRpb248L2Z1bGwtdGl0bGU+PGFiYnItMT5KIE51dHI8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xMTI2LTExMzQ8L3BhZ2VzPjx2b2x1bWU+ODM8L3Zv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=
</w:fldData>
        </w:fldChar>
      </w:r>
      <w:r w:rsidR="00106436">
        <w:instrText xml:space="preserve"> ADDIN EN.CITE </w:instrText>
      </w:r>
      <w:r w:rsidR="00106436">
        <w:fldChar w:fldCharType="begin">
          <w:fldData xml:space="preserve">PEVuZE5vdGU+PENpdGU+PEF1dGhvcj5EYXVjaGV0PC9BdXRob3I+PFllYXI+MjAwNjwvWWVhcj48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m91cm5hbCBvZiBOdXRyaXRpb248L2Z1bGwtdGl0bGU+PGFiYnItMT5KIE51dHI8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xMTI2LTExMzQ8L3BhZ2VzPjx2b2x1bWU+ODM8L3Zv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=
</w:fldData>
        </w:fldChar>
      </w:r>
      <w:r w:rsidR="00106436">
        <w:instrText xml:space="preserve"> ADDIN EN.CITE.DATA </w:instrText>
      </w:r>
      <w:r w:rsidR="00106436">
        <w:fldChar w:fldCharType="end"/>
      </w:r>
      <w:r w:rsidR="003E4A6C">
        <w:fldChar w:fldCharType="separate"/>
      </w:r>
      <w:hyperlink w:anchor="_ENREF_48" w:tooltip="Dauchet, 2006 #540" w:history="1">
        <w:r w:rsidR="00646DA5" w:rsidRPr="00106436">
          <w:rPr>
            <w:noProof/>
            <w:vertAlign w:val="superscript"/>
          </w:rPr>
          <w:t>48</w:t>
        </w:r>
      </w:hyperlink>
      <w:r w:rsidR="00106436" w:rsidRPr="00106436">
        <w:rPr>
          <w:noProof/>
          <w:vertAlign w:val="superscript"/>
        </w:rPr>
        <w:t>,</w:t>
      </w:r>
      <w:hyperlink w:anchor="_ENREF_49" w:tooltip="Pavia, 2006 #544" w:history="1">
        <w:r w:rsidR="00646DA5" w:rsidRPr="00106436">
          <w:rPr>
            <w:noProof/>
            <w:vertAlign w:val="superscript"/>
          </w:rPr>
          <w:t>49</w:t>
        </w:r>
      </w:hyperlink>
      <w:r w:rsidR="003E4A6C">
        <w:fldChar w:fldCharType="end"/>
      </w:r>
      <w:r w:rsidR="00123945">
        <w:t xml:space="preserve"> making it possible to calculate a sample size for a full RCT. </w:t>
      </w:r>
      <w:r w:rsidR="00406D1C">
        <w:t xml:space="preserve">Therefore </w:t>
      </w:r>
      <w:r w:rsidR="00123945">
        <w:t>to be confident about the sustainability of any initial lifestyle-related gains</w:t>
      </w:r>
      <w:r w:rsidR="00406D1C">
        <w:t>,</w:t>
      </w:r>
      <w:r w:rsidR="00123945">
        <w:t xml:space="preserve"> further follow-up after 12-18 months would be required. </w:t>
      </w:r>
      <w:r w:rsidR="004C7705">
        <w:t xml:space="preserve">However, </w:t>
      </w:r>
      <w:r w:rsidR="00123945">
        <w:t>relatively disappointing follow-up return rates suggest that collecting longer-term follow-up data from a representative sample of participants will be challenging.</w:t>
      </w:r>
      <w:r w:rsidR="000E7401" w:rsidRPr="000E7401">
        <w:t xml:space="preserve"> </w:t>
      </w:r>
    </w:p>
    <w:p w:rsidR="00E2648C" w:rsidRDefault="00895EFC" w:rsidP="00E2648C">
      <w:r>
        <w:t>F</w:t>
      </w:r>
      <w:r w:rsidR="001C29F4">
        <w:t>uture trials should</w:t>
      </w:r>
      <w:r>
        <w:t xml:space="preserve"> also</w:t>
      </w:r>
      <w:r w:rsidR="001C29F4">
        <w:t xml:space="preserve"> collect data on motivation and behavioural intentions using psychological measures. </w:t>
      </w:r>
      <w:r w:rsidR="006D3E10">
        <w:t xml:space="preserve">Effective targeting may require active motivation for change as part of </w:t>
      </w:r>
      <w:r>
        <w:t xml:space="preserve">a </w:t>
      </w:r>
      <w:r w:rsidR="006D3E10">
        <w:t xml:space="preserve">LHT referral, an additional challenge within time-limited clinical consultations </w:t>
      </w:r>
      <w:r>
        <w:t>adding</w:t>
      </w:r>
      <w:r w:rsidR="006D3E10">
        <w:t xml:space="preserve"> to the overall intervention cost. </w:t>
      </w:r>
      <w:r w:rsidR="001C29F4">
        <w:t>Participant recruitment should be stratified for ‘deprivation index’ and other measures of educational attainment. Employment and other key confounders should be collected to ensure sampling is more representative. Also, if LHTs are to work within deprived communities with worse health and greater co-morbidity rates they will need extended training to manage the additional complexity. Furthermore, to account for the difficulty of separating and controlling for the influences of trial measurements as an intervention, we should compare control group versus a low (awareness raising and dietary monitoring alone) versus a higher intensity intervention with motivation and goal setting interventions undertaken by the health trainer.</w:t>
      </w:r>
      <w:r w:rsidR="00E2648C" w:rsidRPr="00E2648C">
        <w:t xml:space="preserve"> </w:t>
      </w:r>
      <w:r>
        <w:t>Finally</w:t>
      </w:r>
      <w:r w:rsidR="00026EED">
        <w:t xml:space="preserve">, synchronised </w:t>
      </w:r>
      <w:r>
        <w:t>health</w:t>
      </w:r>
      <w:r w:rsidR="00026EED">
        <w:t xml:space="preserve"> and </w:t>
      </w:r>
      <w:r>
        <w:t>local authority</w:t>
      </w:r>
      <w:r w:rsidR="00026EED">
        <w:t xml:space="preserve"> policies are needed to tackle the barriers to improving health behaviours.</w:t>
      </w:r>
      <w:hyperlink w:anchor="_ENREF_60" w:tooltip="Trayers, 2007 #47" w:history="1">
        <w:r w:rsidR="00646DA5">
          <w:fldChar w:fldCharType="begin">
            <w:fldData xml:space="preserve">PEVuZE5vdGU+PENpdGU+PEF1dGhvcj5UcmF5ZXJzPC9BdXRob3I+PFllYXI+MjAwNzwvWWVhcj48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</w:fldData>
          </w:fldChar>
        </w:r>
        <w:r w:rsidR="00646DA5">
          <w:instrText xml:space="preserve"> ADDIN EN.CITE </w:instrText>
        </w:r>
        <w:r w:rsidR="00646DA5">
          <w:fldChar w:fldCharType="begin">
            <w:fldData xml:space="preserve">PEVuZE5vdGU+PENpdGU+PEF1dGhvcj5UcmF5ZXJzPC9BdXRob3I+PFllYXI+MjAwNzwvWWVhcj48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</w:fldData>
          </w:fldChar>
        </w:r>
        <w:r w:rsidR="00646DA5">
          <w:instrText xml:space="preserve"> ADDIN EN.CITE.DATA </w:instrText>
        </w:r>
        <w:r w:rsidR="00646DA5">
          <w:fldChar w:fldCharType="end"/>
        </w:r>
        <w:r w:rsidR="00646DA5">
          <w:fldChar w:fldCharType="separate"/>
        </w:r>
        <w:r w:rsidR="00646DA5" w:rsidRPr="00106436">
          <w:rPr>
            <w:noProof/>
            <w:vertAlign w:val="superscript"/>
          </w:rPr>
          <w:t>60</w:t>
        </w:r>
        <w:r w:rsidR="00646DA5">
          <w:fldChar w:fldCharType="end"/>
        </w:r>
      </w:hyperlink>
    </w:p>
    <w:p w:rsidR="00F10EEC" w:rsidRDefault="00F10EEC" w:rsidP="00F10EEC">
      <w:pPr>
        <w:pStyle w:val="Heading2"/>
      </w:pPr>
      <w:r>
        <w:t>Limitations of this study</w:t>
      </w:r>
    </w:p>
    <w:p w:rsidR="00F10EEC" w:rsidRPr="00367F4E" w:rsidRDefault="00F10EEC" w:rsidP="00F10EEC">
      <w:r>
        <w:t>There are known limitations for self-reported methods to assess dietary intake.</w:t>
      </w:r>
      <w:hyperlink w:anchor="_ENREF_44" w:tooltip="Cade, 2004 #11" w:history="1">
        <w:r w:rsidR="00646DA5">
          <w:fldChar w:fldCharType="begin"/>
        </w:r>
        <w:r w:rsidR="00646DA5">
          <w:instrText xml:space="preserve"> ADDIN EN.CITE &lt;EndNote&gt;&lt;Cite&gt;&lt;Author&gt;Cade&lt;/Author&gt;&lt;Year&gt;2004&lt;/Year&gt;&lt;RecNum&gt;11&lt;/RecNum&gt;&lt;DisplayText&gt;&lt;style face="superscript"&gt;44&lt;/style&gt;&lt;/DisplayText&gt;&lt;record&gt;&lt;rec-number&gt;11&lt;/rec-number&gt;&lt;foreign-keys&gt;&lt;key app="EN" db-id="s5r2xfpzmvrzsjevdvhpz009r92pzftez5vs"&gt;11&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Res.Rev.&lt;/secondary-title&gt;&lt;/titles&gt;&lt;periodical&gt;&lt;full-title&gt;Nutr.Res.Rev.&lt;/full-title&gt;&lt;/periodical&gt;&lt;pages&gt;5-22&lt;/pages&gt;&lt;volume&gt;17&lt;/volume&gt;&lt;number&gt;1&lt;/number&gt;&lt;reprint-edition&gt;NOT IN FILE&lt;/reprint-edition&gt;&lt;keywords&gt;&lt;keyword&gt;CROSS-SECTIONAL SURVEY&lt;/keyword&gt;&lt;keyword&gt;dietary&lt;/keyword&gt;&lt;keyword&gt;epidemiology&lt;/keyword&gt;&lt;keyword&gt;methods&lt;/keyword&gt;&lt;keyword&gt;QUESTIONNAIRES&lt;/keyword&gt;&lt;keyword&gt;review&lt;/keyword&gt;&lt;keyword&gt;survey&lt;/keyword&gt;&lt;keyword&gt;UK&lt;/keyword&gt;&lt;/keywords&gt;&lt;dates&gt;&lt;year&gt;2004&lt;/year&gt;&lt;/dates&gt;&lt;work-type&gt;S0954422404000022 pii ;10.1079/NRR200370 doi&lt;/work-type&gt;&lt;urls&gt;&lt;related-urls&gt;&lt;url&gt;PM:19079912&lt;/url&gt;&lt;/related-urls&gt;&lt;/urls&gt;&lt;/record&gt;&lt;/Cite&gt;&lt;/EndNote&gt;</w:instrText>
        </w:r>
        <w:r w:rsidR="00646DA5">
          <w:fldChar w:fldCharType="separate"/>
        </w:r>
        <w:r w:rsidR="00646DA5" w:rsidRPr="00106436">
          <w:rPr>
            <w:noProof/>
            <w:vertAlign w:val="superscript"/>
          </w:rPr>
          <w:t>44</w:t>
        </w:r>
        <w:r w:rsidR="00646DA5">
          <w:fldChar w:fldCharType="end"/>
        </w:r>
      </w:hyperlink>
      <w:r>
        <w:t xml:space="preserve"> FFQ’s are often chosen for research as they are quicker and easier for participants to fill out compared to FD </w:t>
      </w:r>
      <w:r w:rsidR="00D8488D">
        <w:t xml:space="preserve">(gold standard) </w:t>
      </w:r>
      <w:r>
        <w:t xml:space="preserve">and are easier to analyse. </w:t>
      </w:r>
      <w:r w:rsidR="00D8488D">
        <w:t xml:space="preserve">However, both tools </w:t>
      </w:r>
      <w:r>
        <w:t>can be used to highlight current diet</w:t>
      </w:r>
      <w:r w:rsidR="00306511">
        <w:t xml:space="preserve"> and </w:t>
      </w:r>
      <w:r>
        <w:t xml:space="preserve">to enhance motivation. We gave both to our participants at baseline and six month follow-up, and they may have modified their eating habits accordingly. Our findings could in part be explained by participants being aware of the </w:t>
      </w:r>
      <w:r>
        <w:lastRenderedPageBreak/>
        <w:t>intent of the trial to target diet (5-A-DAY), which was not possible to blind, with the intervention,</w:t>
      </w:r>
      <w:hyperlink w:anchor="_ENREF_61" w:tooltip="Campbell, 1995 #12" w:history="1">
        <w:r w:rsidR="00646DA5">
          <w:fldChar w:fldCharType="begin"/>
        </w:r>
        <w:r w:rsidR="00646DA5">
          <w:instrText xml:space="preserve"> ADDIN EN.CITE &lt;EndNote&gt;&lt;Cite&gt;&lt;Author&gt;Campbell&lt;/Author&gt;&lt;Year&gt;1995&lt;/Year&gt;&lt;RecNum&gt;12&lt;/RecNum&gt;&lt;DisplayText&gt;&lt;style face="superscript"&gt;61&lt;/style&gt;&lt;/DisplayText&gt;&lt;record&gt;&lt;rec-number&gt;12&lt;/rec-number&gt;&lt;foreign-keys&gt;&lt;key app="EN" db-id="s5r2xfpzmvrzsjevdvhpz009r92pzftez5vs"&gt;12&lt;/key&gt;&lt;/foreign-keys&gt;&lt;ref-type name="Journal Article"&gt;17&lt;/ref-type&gt;&lt;contributors&gt;&lt;authors&gt;&lt;author&gt;Campbell, J. P.&lt;/author&gt;&lt;author&gt;Maxey, V. A.&lt;/author&gt;&lt;author&gt;Watson, W. A.&lt;/author&gt;&lt;/authors&gt;&lt;/contributors&gt;&lt;auth-address&gt;School of Medicine, Truman Medical Center, Kansas City, MO, USA&lt;/auth-address&gt;&lt;titles&gt;&lt;title&gt;Hawthorne effect: implications for prehospital research&lt;/title&gt;&lt;secondary-title&gt;Ann.Emerg.Med.&lt;/secondary-title&gt;&lt;/titles&gt;&lt;periodical&gt;&lt;full-title&gt;Ann.Emerg.Med.&lt;/full-title&gt;&lt;/periodical&gt;&lt;pages&gt;590-594&lt;/pages&gt;&lt;volume&gt;26&lt;/volume&gt;&lt;number&gt;5&lt;/number&gt;&lt;reprint-edition&gt;NOT IN FILE&lt;/reprint-edition&gt;&lt;keywords&gt;&lt;keyword&gt;Data Collection&lt;/keyword&gt;&lt;keyword&gt;Documentation&lt;/keyword&gt;&lt;keyword&gt;Effect Modifiers (Epidemiology)&lt;/keyword&gt;&lt;keyword&gt;Emergency Medical Services&lt;/keyword&gt;&lt;keyword&gt;Emergency Medical Technicians&lt;/keyword&gt;&lt;keyword&gt;Employee Performance Appraisal&lt;/keyword&gt;&lt;keyword&gt;Humans&lt;/keyword&gt;&lt;keyword&gt;INTERVENTION&lt;/keyword&gt;&lt;keyword&gt;Intervention Studies&lt;/keyword&gt;&lt;keyword&gt;Medical Audit&lt;/keyword&gt;&lt;keyword&gt;Medical Records&lt;/keyword&gt;&lt;keyword&gt;Missouri&lt;/keyword&gt;&lt;keyword&gt;PROJECT&lt;/keyword&gt;&lt;keyword&gt;Prospective Studies&lt;/keyword&gt;&lt;keyword&gt;psychology&lt;/keyword&gt;&lt;keyword&gt;Psychology,Industrial&lt;/keyword&gt;&lt;keyword&gt;Research Design&lt;/keyword&gt;&lt;keyword&gt;standards&lt;/keyword&gt;&lt;keyword&gt;SUPPORT&lt;/keyword&gt;&lt;keyword&gt;Total Quality Management&lt;/keyword&gt;&lt;/keywords&gt;&lt;dates&gt;&lt;year&gt;1995&lt;/year&gt;&lt;/dates&gt;&lt;work-type&gt;S0196-0644(95)70009-9 pii&lt;/work-type&gt;&lt;urls&gt;&lt;related-urls&gt;&lt;url&gt;PM:7486367&lt;/url&gt;&lt;/related-urls&gt;&lt;/urls&gt;&lt;/record&gt;&lt;/Cite&gt;&lt;/EndNote&gt;</w:instrText>
        </w:r>
        <w:r w:rsidR="00646DA5">
          <w:fldChar w:fldCharType="separate"/>
        </w:r>
        <w:r w:rsidR="00646DA5" w:rsidRPr="00106436">
          <w:rPr>
            <w:noProof/>
            <w:vertAlign w:val="superscript"/>
          </w:rPr>
          <w:t>61</w:t>
        </w:r>
        <w:r w:rsidR="00646DA5">
          <w:fldChar w:fldCharType="end"/>
        </w:r>
      </w:hyperlink>
      <w:r>
        <w:t xml:space="preserve"> or ‘social desirability bias’,</w:t>
      </w:r>
      <w:hyperlink w:anchor="_ENREF_62" w:tooltip="Hebert, 1995 #361" w:history="1">
        <w:r w:rsidR="00646DA5">
          <w:fldChar w:fldCharType="begin">
            <w:fldData xml:space="preserve">PEVuZE5vdGU+PENpdGU+PEF1dGhvcj5IZWJlcnQ8L0F1dGhvcj48WWVhcj4xOTk1PC9ZZWFyPjxS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M4OS05ODwvcGFnZXM+PHZv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</w:fldData>
          </w:fldChar>
        </w:r>
        <w:r w:rsidR="00646DA5">
          <w:instrText xml:space="preserve"> ADDIN EN.CITE </w:instrText>
        </w:r>
        <w:r w:rsidR="00646DA5">
          <w:fldChar w:fldCharType="begin">
            <w:fldData xml:space="preserve">PEVuZE5vdGU+PENpdGU+PEF1dGhvcj5IZWJlcnQ8L0F1dGhvcj48WWVhcj4xOTk1PC9ZZWFyPjxS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M4OS05ODwvcGFnZXM+PHZv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</w:fldData>
          </w:fldChar>
        </w:r>
        <w:r w:rsidR="00646DA5">
          <w:instrText xml:space="preserve"> ADDIN EN.CITE.DATA </w:instrText>
        </w:r>
        <w:r w:rsidR="00646DA5">
          <w:fldChar w:fldCharType="end"/>
        </w:r>
        <w:r w:rsidR="00646DA5">
          <w:fldChar w:fldCharType="separate"/>
        </w:r>
        <w:r w:rsidR="00646DA5" w:rsidRPr="00106436">
          <w:rPr>
            <w:noProof/>
            <w:vertAlign w:val="superscript"/>
          </w:rPr>
          <w:t>62</w:t>
        </w:r>
        <w:r w:rsidR="00646DA5">
          <w:fldChar w:fldCharType="end"/>
        </w:r>
      </w:hyperlink>
      <w:r>
        <w:t xml:space="preserve"> exacerbated by a tendency for FFQ’s to over-estimate </w:t>
      </w:r>
      <w:r w:rsidR="00DD3482">
        <w:t xml:space="preserve">F&amp;V </w:t>
      </w:r>
      <w:r>
        <w:t>consumption.</w:t>
      </w:r>
      <w:r>
        <w:fldChar w:fldCharType="begin">
          <w:fldData xml:space="preserve">PEVuZE5vdGU+PENpdGU+PEF1dGhvcj5LcmVicy1TbWl0aDwvQXV0aG9yPjxZZWFyPjE5OTU8L1ll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</w:fldData>
        </w:fldChar>
      </w:r>
      <w:r w:rsidR="00106436">
        <w:instrText xml:space="preserve"> ADDIN EN.CITE </w:instrText>
      </w:r>
      <w:r w:rsidR="00106436">
        <w:fldChar w:fldCharType="begin">
          <w:fldData xml:space="preserve">PEVuZE5vdGU+PENpdGU+PEF1dGhvcj5LcmVicy1TbWl0aDwvQXV0aG9yPjxZZWFyPjE5OTU8L1ll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</w:fldData>
        </w:fldChar>
      </w:r>
      <w:r w:rsidR="00106436">
        <w:instrText xml:space="preserve"> ADDIN EN.CITE.DATA </w:instrText>
      </w:r>
      <w:r w:rsidR="00106436">
        <w:fldChar w:fldCharType="end"/>
      </w:r>
      <w:r>
        <w:fldChar w:fldCharType="separate"/>
      </w:r>
      <w:hyperlink w:anchor="_ENREF_63" w:tooltip="Krebs-Smith, 1995 #362" w:history="1">
        <w:r w:rsidR="00646DA5" w:rsidRPr="00106436">
          <w:rPr>
            <w:noProof/>
            <w:vertAlign w:val="superscript"/>
          </w:rPr>
          <w:t>63</w:t>
        </w:r>
      </w:hyperlink>
      <w:r w:rsidR="00106436" w:rsidRPr="00106436">
        <w:rPr>
          <w:noProof/>
          <w:vertAlign w:val="superscript"/>
        </w:rPr>
        <w:t>,</w:t>
      </w:r>
      <w:hyperlink w:anchor="_ENREF_64" w:tooltip="Cade, 2002 #336" w:history="1">
        <w:r w:rsidR="00646DA5" w:rsidRPr="00106436">
          <w:rPr>
            <w:noProof/>
            <w:vertAlign w:val="superscript"/>
          </w:rPr>
          <w:t>64</w:t>
        </w:r>
      </w:hyperlink>
      <w:r>
        <w:fldChar w:fldCharType="end"/>
      </w:r>
      <w:r>
        <w:t xml:space="preserve"> Finally, it may reflect sampling bias, because in many cases our LHTs considered their potential impact was limited since our participants were already eating a ‘healthy’ diet, were ex-smokers, undertaking moderate to </w:t>
      </w:r>
      <w:r w:rsidR="00895EFC">
        <w:t>high level of physical activity and</w:t>
      </w:r>
      <w:r>
        <w:t xml:space="preserve"> drinking sensibly</w:t>
      </w:r>
      <w:r w:rsidR="00895EFC">
        <w:t>;</w:t>
      </w:r>
      <w:r>
        <w:t xml:space="preserve"> suggesting an awareness of healthy lifestyle modifications, the means to achieve them</w:t>
      </w:r>
      <w:r w:rsidR="00895EFC">
        <w:t>,</w:t>
      </w:r>
      <w:r>
        <w:t xml:space="preserve"> and motivation to make them. These are key areas targeted by the LHT model; consequently our LHTs had to find lesser targets for the participant to achieve, which may or may not have meaningful impact for </w:t>
      </w:r>
      <w:r>
        <w:rPr>
          <w:bCs/>
        </w:rPr>
        <w:t>heart-healthy lifestyles</w:t>
      </w:r>
      <w:r>
        <w:t xml:space="preserve">. </w:t>
      </w:r>
    </w:p>
    <w:p w:rsidR="003D4D59" w:rsidRDefault="003D4D59" w:rsidP="00F10EEC">
      <w:pPr>
        <w:pStyle w:val="Heading1"/>
      </w:pPr>
      <w:r>
        <w:t>Conclusion</w:t>
      </w:r>
      <w:r w:rsidR="00F10EEC">
        <w:t>s</w:t>
      </w:r>
    </w:p>
    <w:p w:rsidR="000E7401" w:rsidRDefault="00F078A9" w:rsidP="001C29F4">
      <w:r>
        <w:t xml:space="preserve">The UK health trainer initiative </w:t>
      </w:r>
      <w:r>
        <w:rPr>
          <w:lang w:eastAsia="en-GB"/>
        </w:rPr>
        <w:t>offers something quite distinctive from professional advice, helping individuals to access support and services within local communities.</w:t>
      </w:r>
      <w:r>
        <w:t xml:space="preserve"> </w:t>
      </w:r>
      <w:r w:rsidR="004C13CF">
        <w:t xml:space="preserve">UK funding has been rising, from £10.5 million in 2007-08 to </w:t>
      </w:r>
      <w:r w:rsidR="004C13CF" w:rsidDel="002C7ECA">
        <w:t>£</w:t>
      </w:r>
      <w:r w:rsidR="004C13CF">
        <w:t>25</w:t>
      </w:r>
      <w:r w:rsidR="004C13CF" w:rsidDel="002C7ECA">
        <w:t xml:space="preserve"> million during 2008-09</w:t>
      </w:r>
      <w:r w:rsidR="004C7705">
        <w:t>,</w:t>
      </w:r>
      <w:hyperlink w:anchor="_ENREF_59" w:tooltip="Smith, 2010 #44" w:history="1">
        <w:r w:rsidR="00646DA5">
          <w:fldChar w:fldCharType="begin"/>
        </w:r>
        <w:r w:rsidR="00646DA5">
          <w:instrText xml:space="preserve"> ADDIN EN.CITE &lt;EndNote&gt;&lt;Cite&gt;&lt;Author&gt;Smith&lt;/Author&gt;&lt;Year&gt;2010&lt;/Year&gt;&lt;RecNum&gt;44&lt;/RecNum&gt;&lt;DisplayText&gt;&lt;style face="superscript"&gt;59&lt;/style&gt;&lt;/DisplayText&gt;&lt;record&gt;&lt;rec-number&gt;44&lt;/rec-number&gt;&lt;foreign-keys&gt;&lt;key app="EN" db-id="s5r2xfpzmvrzsjevdvhpz009r92pzftez5vs"&gt;44&lt;/key&gt;&lt;/foreign-keys&gt;&lt;ref-type name="Report"&gt;27&lt;/ref-type&gt;&lt;contributors&gt;&lt;authors&gt;&lt;author&gt;Smith, J.&lt;/author&gt;&lt;author&gt;Gardner, B.&lt;/author&gt;&lt;author&gt;Michie, S.&lt;/author&gt;&lt;/authors&gt;&lt;/contributors&gt;&lt;titles&gt;&lt;title&gt;Health Trainers National End of Year Report: 2008-09&lt;/title&gt;&lt;/titles&gt;&lt;keywords&gt;&lt;keyword&gt;HEALTH&lt;/keyword&gt;&lt;/keywords&gt;&lt;dates&gt;&lt;year&gt;2010&lt;/year&gt;&lt;/dates&gt;&lt;pub-location&gt;London&lt;/pub-location&gt;&lt;publisher&gt;Centre for Outcome Research and Effectiveness, University College London &amp;amp; Department of Health&lt;/publisher&gt;&lt;urls&gt;&lt;/urls&gt;&lt;/record&gt;&lt;/Cite&gt;&lt;/EndNote&gt;</w:instrText>
        </w:r>
        <w:r w:rsidR="00646DA5">
          <w:fldChar w:fldCharType="separate"/>
        </w:r>
        <w:r w:rsidR="00646DA5" w:rsidRPr="00106436">
          <w:rPr>
            <w:noProof/>
            <w:vertAlign w:val="superscript"/>
          </w:rPr>
          <w:t>59</w:t>
        </w:r>
        <w:r w:rsidR="00646DA5">
          <w:fldChar w:fldCharType="end"/>
        </w:r>
      </w:hyperlink>
      <w:r w:rsidR="004C13CF">
        <w:t xml:space="preserve"> </w:t>
      </w:r>
      <w:r>
        <w:t>with the</w:t>
      </w:r>
      <w:r w:rsidDel="002C7ECA">
        <w:t xml:space="preserve"> </w:t>
      </w:r>
      <w:r>
        <w:t xml:space="preserve">North West </w:t>
      </w:r>
      <w:r w:rsidR="004C7705">
        <w:t xml:space="preserve">alone </w:t>
      </w:r>
      <w:r>
        <w:t>receiving £9 million funding during 2009-10.</w:t>
      </w:r>
      <w:hyperlink w:anchor="_ENREF_55" w:tooltip="North West Public Health Observatory, 2011 #475" w:history="1">
        <w:r w:rsidR="00646DA5">
          <w:fldChar w:fldCharType="begin"/>
        </w:r>
        <w:r w:rsidR="00646DA5">
          <w:instrText xml:space="preserve"> ADDIN EN.CITE &lt;EndNote&gt;&lt;Cite&gt;&lt;Author&gt;Observatory&lt;/Author&gt;&lt;Year&gt;2011&lt;/Year&gt;&lt;RecNum&gt;475&lt;/RecNum&gt;&lt;DisplayText&gt;&lt;style face="superscript"&gt;55&lt;/style&gt;&lt;/DisplayText&gt;&lt;record&gt;&lt;rec-number&gt;475&lt;/rec-number&gt;&lt;foreign-keys&gt;&lt;key app="EN" db-id="s5r2xfpzmvrzsjevdvhpz009r92pzftez5vs"&gt;475&lt;/key&gt;&lt;/foreign-keys&gt;&lt;ref-type name="Report"&gt;27&lt;/ref-type&gt;&lt;contributors&gt;&lt;authors&gt;&lt;author&gt;North West Public Health Observatory,&lt;/author&gt;&lt;/authors&gt;&lt;/contributors&gt;&lt;titles&gt;&lt;title&gt;Health Trainers in the North West: A Report Commissioned by the North West Health Trainer Partnership&lt;/title&gt;&lt;/titles&gt;&lt;dates&gt;&lt;year&gt;2011&lt;/year&gt;&lt;/dates&gt;&lt;pub-location&gt;Liverpool&lt;/pub-location&gt;&lt;publisher&gt;North West Public Health Observatory&lt;/publisher&gt;&lt;urls&gt;&lt;/urls&gt;&lt;/record&gt;&lt;/Cite&gt;&lt;/EndNote&gt;</w:instrText>
        </w:r>
        <w:r w:rsidR="00646DA5">
          <w:fldChar w:fldCharType="separate"/>
        </w:r>
        <w:r w:rsidR="00646DA5" w:rsidRPr="00106436">
          <w:rPr>
            <w:noProof/>
            <w:vertAlign w:val="superscript"/>
          </w:rPr>
          <w:t>55</w:t>
        </w:r>
        <w:r w:rsidR="00646DA5">
          <w:fldChar w:fldCharType="end"/>
        </w:r>
      </w:hyperlink>
      <w:r>
        <w:t xml:space="preserve"> </w:t>
      </w:r>
      <w:r w:rsidR="001C29F4">
        <w:t>Given its relatively low costs, local flexibility and resonance with strategic trends towards social prescribing</w:t>
      </w:r>
      <w:r w:rsidR="002A10BE">
        <w:t>, we</w:t>
      </w:r>
      <w:r w:rsidR="001C29F4">
        <w:t xml:space="preserve"> foresee that a </w:t>
      </w:r>
      <w:r w:rsidR="004C13CF">
        <w:t xml:space="preserve">lay </w:t>
      </w:r>
      <w:r w:rsidR="001C29F4">
        <w:t>health trainer model could provide locally responsive support for health and wellbeing and disease prevention initia</w:t>
      </w:r>
      <w:r w:rsidR="000E7401">
        <w:t>tives</w:t>
      </w:r>
      <w:r w:rsidR="004C7705">
        <w:t>, with the potential to tackle health inequalities</w:t>
      </w:r>
      <w:r w:rsidR="000E7401">
        <w:t xml:space="preserve">. </w:t>
      </w:r>
      <w:r w:rsidR="004C7705">
        <w:t xml:space="preserve">Future studies could recruit through </w:t>
      </w:r>
      <w:r w:rsidR="00ED3E65">
        <w:rPr>
          <w:lang w:eastAsia="en-GB"/>
        </w:rPr>
        <w:t xml:space="preserve">UK </w:t>
      </w:r>
      <w:r w:rsidR="00ED3E65">
        <w:t>health trainer service, whose workforce is expanding year on year with increasing numbers of clients,</w:t>
      </w:r>
      <w:r w:rsidR="00ED3E65">
        <w:fldChar w:fldCharType="begin">
          <w:fldData xml:space="preserve">PEVuZE5vdGU+PENpdGU+PEF1dGhvcj5TbWl0aDwvQXV0aG9yPjxZZWFyPjIwMDk8L1llYXI+PFJl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</w:fldData>
        </w:fldChar>
      </w:r>
      <w:r w:rsidR="00106436">
        <w:instrText xml:space="preserve"> ADDIN EN.CITE </w:instrText>
      </w:r>
      <w:r w:rsidR="00106436">
        <w:fldChar w:fldCharType="begin">
          <w:fldData xml:space="preserve">PEVuZE5vdGU+PENpdGU+PEF1dGhvcj5TbWl0aDwvQXV0aG9yPjxZZWFyPjIwMDk8L1llYXI+PFJl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</w:fldData>
        </w:fldChar>
      </w:r>
      <w:r w:rsidR="00106436">
        <w:instrText xml:space="preserve"> ADDIN EN.CITE.DATA </w:instrText>
      </w:r>
      <w:r w:rsidR="00106436">
        <w:fldChar w:fldCharType="end"/>
      </w:r>
      <w:r w:rsidR="00ED3E65">
        <w:fldChar w:fldCharType="separate"/>
      </w:r>
      <w:hyperlink w:anchor="_ENREF_58" w:tooltip="Smith, 2009 #42" w:history="1">
        <w:r w:rsidR="00646DA5" w:rsidRPr="00106436">
          <w:rPr>
            <w:noProof/>
            <w:vertAlign w:val="superscript"/>
          </w:rPr>
          <w:t>58</w:t>
        </w:r>
      </w:hyperlink>
      <w:r w:rsidR="00106436" w:rsidRPr="00106436">
        <w:rPr>
          <w:noProof/>
          <w:vertAlign w:val="superscript"/>
        </w:rPr>
        <w:t>,</w:t>
      </w:r>
      <w:hyperlink w:anchor="_ENREF_59" w:tooltip="Smith, 2010 #44" w:history="1">
        <w:r w:rsidR="00646DA5" w:rsidRPr="00106436">
          <w:rPr>
            <w:noProof/>
            <w:vertAlign w:val="superscript"/>
          </w:rPr>
          <w:t>59</w:t>
        </w:r>
      </w:hyperlink>
      <w:r w:rsidR="00106436" w:rsidRPr="00106436">
        <w:rPr>
          <w:noProof/>
          <w:vertAlign w:val="superscript"/>
        </w:rPr>
        <w:t>,</w:t>
      </w:r>
      <w:hyperlink w:anchor="_ENREF_65" w:tooltip="Smith, 2009 #43" w:history="1">
        <w:r w:rsidR="00646DA5" w:rsidRPr="00106436">
          <w:rPr>
            <w:noProof/>
            <w:vertAlign w:val="superscript"/>
          </w:rPr>
          <w:t>65</w:t>
        </w:r>
      </w:hyperlink>
      <w:r w:rsidR="00ED3E65">
        <w:fldChar w:fldCharType="end"/>
      </w:r>
      <w:r w:rsidR="00ED3E65">
        <w:t xml:space="preserve"> which potentially offers solutions to recruitment and retention issues. </w:t>
      </w:r>
      <w:r w:rsidR="004C7705">
        <w:t xml:space="preserve">However, evidence of any </w:t>
      </w:r>
      <w:r w:rsidR="000E7401">
        <w:t>treatment effect</w:t>
      </w:r>
      <w:r w:rsidR="001C29F4">
        <w:t xml:space="preserve"> and its sustained </w:t>
      </w:r>
      <w:r w:rsidR="000E7401">
        <w:t>impact</w:t>
      </w:r>
      <w:r w:rsidR="001C29F4">
        <w:t xml:space="preserve"> </w:t>
      </w:r>
      <w:r w:rsidR="00DB45EB">
        <w:t xml:space="preserve">on </w:t>
      </w:r>
      <w:r w:rsidR="00F82F88">
        <w:t xml:space="preserve">the most deprived </w:t>
      </w:r>
      <w:r w:rsidR="001C29F4">
        <w:t xml:space="preserve">should </w:t>
      </w:r>
      <w:r w:rsidR="000E7401">
        <w:t>be demonstrated in an independent</w:t>
      </w:r>
      <w:r w:rsidR="00337071">
        <w:t>ly</w:t>
      </w:r>
      <w:r w:rsidR="004C7705">
        <w:t xml:space="preserve"> evaluated,</w:t>
      </w:r>
      <w:r w:rsidR="00337071">
        <w:t xml:space="preserve"> robust fully powered</w:t>
      </w:r>
      <w:r w:rsidR="001C29F4">
        <w:t xml:space="preserve"> RCT</w:t>
      </w:r>
      <w:r w:rsidR="002A10BE">
        <w:t>, before</w:t>
      </w:r>
      <w:r w:rsidR="001C29F4">
        <w:t xml:space="preserve"> justify</w:t>
      </w:r>
      <w:r w:rsidR="00F82F88">
        <w:t>ing</w:t>
      </w:r>
      <w:r w:rsidR="001C29F4">
        <w:t xml:space="preserve"> growing investment in this </w:t>
      </w:r>
      <w:r w:rsidR="004C7705">
        <w:t>solution for tackling health inequalities through reducing lifestyle risks</w:t>
      </w:r>
      <w:r w:rsidR="001C29F4">
        <w:t xml:space="preserve">. </w:t>
      </w:r>
      <w:r w:rsidR="00ED3E65">
        <w:t>A</w:t>
      </w:r>
      <w:r w:rsidR="001C29F4">
        <w:t xml:space="preserve">ttention to the conceptual and theoretical frameworks underpinning the intervention </w:t>
      </w:r>
      <w:r w:rsidR="00F82F88">
        <w:t xml:space="preserve">will </w:t>
      </w:r>
      <w:r w:rsidR="001C29F4">
        <w:t xml:space="preserve">also </w:t>
      </w:r>
      <w:r w:rsidR="00F82F88">
        <w:t>be crucial</w:t>
      </w:r>
      <w:r w:rsidR="001C29F4">
        <w:t>.</w:t>
      </w:r>
      <w:r w:rsidR="000E7401" w:rsidRPr="000E7401">
        <w:t xml:space="preserve"> </w:t>
      </w:r>
    </w:p>
    <w:p w:rsidR="005825EF" w:rsidRDefault="005825EF" w:rsidP="00582357">
      <w:pPr>
        <w:pStyle w:val="Heading1"/>
      </w:pPr>
      <w:r>
        <w:t xml:space="preserve">Funding </w:t>
      </w:r>
    </w:p>
    <w:p w:rsidR="005825EF" w:rsidRDefault="005825EF" w:rsidP="00582357">
      <w:r>
        <w:t xml:space="preserve">This work was supported by the Medical Research Council, National Prevention Research Initiative (NPRI) [grant number Go501280, </w:t>
      </w:r>
      <w:r w:rsidRPr="0000249F">
        <w:t>ISRCTN</w:t>
      </w:r>
      <w:r>
        <w:t xml:space="preserve"> Number </w:t>
      </w:r>
      <w:r w:rsidRPr="0000249F">
        <w:t>54763837</w:t>
      </w:r>
      <w:r>
        <w:t xml:space="preserve"> (</w:t>
      </w:r>
      <w:hyperlink r:id="rId8" w:history="1">
        <w:r w:rsidRPr="00EB5C41">
          <w:rPr>
            <w:rStyle w:val="Hyperlink"/>
          </w:rPr>
          <w:t>http://www.controlled-trials.com/ISRCTN54763837</w:t>
        </w:r>
      </w:hyperlink>
      <w:r>
        <w:t>)].</w:t>
      </w:r>
      <w:r w:rsidRPr="005825EF">
        <w:t xml:space="preserve"> </w:t>
      </w:r>
      <w:r>
        <w:t xml:space="preserve">Ethical approval was obtained from </w:t>
      </w:r>
      <w:r>
        <w:lastRenderedPageBreak/>
        <w:t>NRES Liverpool Local Research Ethics committee (07/H1002/65) and Liverpool and Sefton PCT Research Management and Governance Collaborative.</w:t>
      </w:r>
      <w:r w:rsidR="00293004">
        <w:t xml:space="preserve"> </w:t>
      </w:r>
    </w:p>
    <w:p w:rsidR="00343088" w:rsidRDefault="00343088" w:rsidP="00582357">
      <w:pPr>
        <w:pStyle w:val="Heading1"/>
      </w:pPr>
      <w:r>
        <w:t>Acknowledgements</w:t>
      </w:r>
    </w:p>
    <w:p w:rsidR="001357C9" w:rsidRDefault="00343088" w:rsidP="00582357">
      <w:r>
        <w:t>We would like to thank the trial participants, and the practices that helped with recruitment, who have contributed to the success of the trial, and the LHTs who implemented the intervention: E</w:t>
      </w:r>
      <w:r w:rsidRPr="00A60840">
        <w:t xml:space="preserve"> Alley</w:t>
      </w:r>
      <w:r>
        <w:t xml:space="preserve">; J Carr; C Crosbie; C Pierce; C Quinn; and A Saunders. We would also like to thank Dr D Britt, Dr T Coleman, Dr R Harrison, Dr F Lloyd-Williams, and Professor B Roe, for their contribution to the development of the RCT. </w:t>
      </w:r>
      <w:r w:rsidR="005825EF">
        <w:t>We thank Dr F Marlie from the NPRI for her help and support throughout this trial.</w:t>
      </w:r>
    </w:p>
    <w:p w:rsidR="00DE2DDC" w:rsidRDefault="00343088" w:rsidP="00582357">
      <w:pPr>
        <w:pStyle w:val="Heading1"/>
      </w:pPr>
      <w:r>
        <w:t xml:space="preserve">Conflict of interest </w:t>
      </w:r>
    </w:p>
    <w:p w:rsidR="00BE3304" w:rsidRDefault="00DE2DDC" w:rsidP="00582357">
      <w:r>
        <w:t xml:space="preserve">The authors </w:t>
      </w:r>
      <w:r w:rsidR="005825EF">
        <w:t>have no competing interest to declare</w:t>
      </w:r>
      <w:r>
        <w:t>.</w:t>
      </w:r>
      <w:r w:rsidR="00613C9D" w:rsidRPr="00613C9D">
        <w:t xml:space="preserve"> </w:t>
      </w:r>
    </w:p>
    <w:p w:rsidR="00406D1C" w:rsidRDefault="00406D1C">
      <w:pPr>
        <w:spacing w:before="0" w:after="200" w:line="276" w:lineRule="auto"/>
        <w:jc w:val="left"/>
        <w:rPr>
          <w:rFonts w:ascii="Cambria" w:eastAsia="Times New Roman" w:hAnsi="Cambria"/>
          <w:b/>
          <w:bCs/>
          <w:color w:val="365F91"/>
          <w:sz w:val="28"/>
          <w:szCs w:val="28"/>
        </w:rPr>
      </w:pPr>
      <w:r>
        <w:br w:type="page"/>
      </w:r>
    </w:p>
    <w:p w:rsidR="00406D1C" w:rsidRDefault="00406D1C" w:rsidP="00406D1C">
      <w:pPr>
        <w:pStyle w:val="Heading1"/>
      </w:pPr>
      <w:r>
        <w:lastRenderedPageBreak/>
        <w:t>References</w:t>
      </w:r>
    </w:p>
    <w:p w:rsidR="00646DA5" w:rsidRDefault="00223629" w:rsidP="00646DA5">
      <w:pPr>
        <w:spacing w:after="0" w:line="240" w:lineRule="auto"/>
        <w:ind w:left="720" w:hanging="720"/>
        <w:rPr>
          <w:noProof/>
        </w:rPr>
      </w:pPr>
      <w:r>
        <w:fldChar w:fldCharType="begin"/>
      </w:r>
      <w:r>
        <w:instrText xml:space="preserve"> ADDIN EN.REFLIST </w:instrText>
      </w:r>
      <w:r>
        <w:fldChar w:fldCharType="separate"/>
      </w:r>
      <w:bookmarkStart w:id="1" w:name="_ENREF_1"/>
      <w:r w:rsidR="00646DA5">
        <w:rPr>
          <w:noProof/>
        </w:rPr>
        <w:t>1.</w:t>
      </w:r>
      <w:r w:rsidR="00646DA5">
        <w:rPr>
          <w:noProof/>
        </w:rPr>
        <w:tab/>
        <w:t xml:space="preserve">Townsend N, Wickramasinghe K, Bhatnagar P, Smolina K, Nichols M, Leal J, et al. </w:t>
      </w:r>
      <w:r w:rsidR="00646DA5" w:rsidRPr="00646DA5">
        <w:rPr>
          <w:i/>
          <w:noProof/>
        </w:rPr>
        <w:t>Coronary heart disease statistics. 2012 edition</w:t>
      </w:r>
      <w:r w:rsidR="00646DA5">
        <w:rPr>
          <w:noProof/>
        </w:rPr>
        <w:t>. London, 2012.</w:t>
      </w:r>
      <w:bookmarkEnd w:id="1"/>
    </w:p>
    <w:p w:rsidR="00646DA5" w:rsidRDefault="00646DA5" w:rsidP="00646DA5">
      <w:pPr>
        <w:spacing w:after="0" w:line="240" w:lineRule="auto"/>
        <w:ind w:left="720" w:hanging="720"/>
        <w:rPr>
          <w:noProof/>
        </w:rPr>
      </w:pPr>
      <w:bookmarkStart w:id="2" w:name="_ENREF_2"/>
      <w:r>
        <w:rPr>
          <w:noProof/>
        </w:rPr>
        <w:t>2.</w:t>
      </w:r>
      <w:r>
        <w:rPr>
          <w:noProof/>
        </w:rPr>
        <w:tab/>
        <w:t xml:space="preserve">Bhopal R, Hayes L, White M, Unwin N, Harland J, Ayis S, et al. Ethnic and socio-economic inequalities in coronary heart disease, diabetes and risk factors in Europeans and South Asians. </w:t>
      </w:r>
      <w:r w:rsidRPr="00646DA5">
        <w:rPr>
          <w:i/>
          <w:noProof/>
        </w:rPr>
        <w:t>J.Public Health Med.</w:t>
      </w:r>
      <w:r>
        <w:rPr>
          <w:noProof/>
        </w:rPr>
        <w:t xml:space="preserve"> 2002;24(2):95-105.</w:t>
      </w:r>
      <w:bookmarkEnd w:id="2"/>
    </w:p>
    <w:p w:rsidR="00646DA5" w:rsidRDefault="00646DA5" w:rsidP="00646DA5">
      <w:pPr>
        <w:spacing w:after="0" w:line="240" w:lineRule="auto"/>
        <w:ind w:left="720" w:hanging="720"/>
        <w:rPr>
          <w:noProof/>
        </w:rPr>
      </w:pPr>
      <w:bookmarkStart w:id="3" w:name="_ENREF_3"/>
      <w:r>
        <w:rPr>
          <w:noProof/>
        </w:rPr>
        <w:t>3.</w:t>
      </w:r>
      <w:r>
        <w:rPr>
          <w:noProof/>
        </w:rPr>
        <w:tab/>
        <w:t xml:space="preserve">Yusuf S, Hawken S, Ounpuu S, Dans T, Avezum A, Lanas F, et al. Effect of potentially modifiable risk factors associated with myocardial infarction in 52 countries (the INTERHEART study): case-control study. </w:t>
      </w:r>
      <w:r w:rsidRPr="00646DA5">
        <w:rPr>
          <w:i/>
          <w:noProof/>
        </w:rPr>
        <w:t>Lancet</w:t>
      </w:r>
      <w:r>
        <w:rPr>
          <w:noProof/>
        </w:rPr>
        <w:t xml:space="preserve"> 2004;364(9438):937-52.</w:t>
      </w:r>
      <w:bookmarkEnd w:id="3"/>
    </w:p>
    <w:p w:rsidR="00646DA5" w:rsidRDefault="00646DA5" w:rsidP="00646DA5">
      <w:pPr>
        <w:spacing w:after="0" w:line="240" w:lineRule="auto"/>
        <w:ind w:left="720" w:hanging="720"/>
        <w:rPr>
          <w:noProof/>
        </w:rPr>
      </w:pPr>
      <w:bookmarkStart w:id="4" w:name="_ENREF_4"/>
      <w:r>
        <w:rPr>
          <w:noProof/>
        </w:rPr>
        <w:t>4.</w:t>
      </w:r>
      <w:r>
        <w:rPr>
          <w:noProof/>
        </w:rPr>
        <w:tab/>
        <w:t xml:space="preserve">Department of Health. </w:t>
      </w:r>
      <w:r w:rsidRPr="00646DA5">
        <w:rPr>
          <w:i/>
          <w:noProof/>
        </w:rPr>
        <w:t>Tackling Health Inequalities: A Programme for Action</w:t>
      </w:r>
      <w:r>
        <w:rPr>
          <w:noProof/>
        </w:rPr>
        <w:t>. London: The Stationary Office, 2003.</w:t>
      </w:r>
      <w:bookmarkEnd w:id="4"/>
    </w:p>
    <w:p w:rsidR="00646DA5" w:rsidRDefault="00646DA5" w:rsidP="00646DA5">
      <w:pPr>
        <w:spacing w:after="0" w:line="240" w:lineRule="auto"/>
        <w:ind w:left="720" w:hanging="720"/>
        <w:rPr>
          <w:noProof/>
        </w:rPr>
      </w:pPr>
      <w:bookmarkStart w:id="5" w:name="_ENREF_5"/>
      <w:r>
        <w:rPr>
          <w:noProof/>
        </w:rPr>
        <w:t>5.</w:t>
      </w:r>
      <w:r>
        <w:rPr>
          <w:noProof/>
        </w:rPr>
        <w:tab/>
        <w:t xml:space="preserve">Department of Health. </w:t>
      </w:r>
      <w:r w:rsidRPr="00646DA5">
        <w:rPr>
          <w:i/>
          <w:noProof/>
        </w:rPr>
        <w:t>The Expert Patient Programme: a new approach to chronic disease management for the 21st century</w:t>
      </w:r>
      <w:r>
        <w:rPr>
          <w:noProof/>
        </w:rPr>
        <w:t>. London, 2001.</w:t>
      </w:r>
      <w:bookmarkEnd w:id="5"/>
    </w:p>
    <w:p w:rsidR="00646DA5" w:rsidRDefault="00646DA5" w:rsidP="00646DA5">
      <w:pPr>
        <w:spacing w:after="0" w:line="240" w:lineRule="auto"/>
        <w:ind w:left="720" w:hanging="720"/>
        <w:rPr>
          <w:noProof/>
        </w:rPr>
      </w:pPr>
      <w:bookmarkStart w:id="6" w:name="_ENREF_6"/>
      <w:r>
        <w:rPr>
          <w:noProof/>
        </w:rPr>
        <w:t>6.</w:t>
      </w:r>
      <w:r>
        <w:rPr>
          <w:noProof/>
        </w:rPr>
        <w:tab/>
        <w:t xml:space="preserve">Department of Health. </w:t>
      </w:r>
      <w:r w:rsidRPr="00646DA5">
        <w:rPr>
          <w:i/>
          <w:noProof/>
        </w:rPr>
        <w:t>Smoking Kills: A White Paper on Tobacco</w:t>
      </w:r>
      <w:r>
        <w:rPr>
          <w:noProof/>
        </w:rPr>
        <w:t>. London: The Stationary Office, 1998.</w:t>
      </w:r>
      <w:bookmarkEnd w:id="6"/>
    </w:p>
    <w:p w:rsidR="00646DA5" w:rsidRDefault="00646DA5" w:rsidP="00646DA5">
      <w:pPr>
        <w:spacing w:after="0" w:line="240" w:lineRule="auto"/>
        <w:ind w:left="720" w:hanging="720"/>
        <w:rPr>
          <w:noProof/>
        </w:rPr>
      </w:pPr>
      <w:bookmarkStart w:id="7" w:name="_ENREF_7"/>
      <w:r>
        <w:rPr>
          <w:noProof/>
        </w:rPr>
        <w:t>7.</w:t>
      </w:r>
      <w:r>
        <w:rPr>
          <w:noProof/>
        </w:rPr>
        <w:tab/>
        <w:t xml:space="preserve">Cabinet Office. </w:t>
      </w:r>
      <w:r w:rsidRPr="00646DA5">
        <w:rPr>
          <w:i/>
          <w:noProof/>
        </w:rPr>
        <w:t>Game Plan: A Stratergy for Delivering Government's Sport and Physical Activity Objectives</w:t>
      </w:r>
      <w:r>
        <w:rPr>
          <w:noProof/>
        </w:rPr>
        <w:t>. London: Cabinet Office, 2002.</w:t>
      </w:r>
      <w:bookmarkEnd w:id="7"/>
    </w:p>
    <w:p w:rsidR="00646DA5" w:rsidRDefault="00646DA5" w:rsidP="00646DA5">
      <w:pPr>
        <w:spacing w:after="0" w:line="240" w:lineRule="auto"/>
        <w:ind w:left="720" w:hanging="720"/>
        <w:rPr>
          <w:noProof/>
        </w:rPr>
      </w:pPr>
      <w:bookmarkStart w:id="8" w:name="_ENREF_8"/>
      <w:r>
        <w:rPr>
          <w:noProof/>
        </w:rPr>
        <w:t>8.</w:t>
      </w:r>
      <w:r>
        <w:rPr>
          <w:noProof/>
        </w:rPr>
        <w:tab/>
        <w:t xml:space="preserve">Food Standard Agency. </w:t>
      </w:r>
      <w:r w:rsidRPr="00646DA5">
        <w:rPr>
          <w:i/>
          <w:noProof/>
        </w:rPr>
        <w:t>Peer-led Approach to Dietary Change: Report from Food Standard Agency Seminar</w:t>
      </w:r>
      <w:r>
        <w:rPr>
          <w:noProof/>
        </w:rPr>
        <w:t>. London: Food Standard Agency, 2004.</w:t>
      </w:r>
      <w:bookmarkEnd w:id="8"/>
    </w:p>
    <w:p w:rsidR="00646DA5" w:rsidRDefault="00646DA5" w:rsidP="00646DA5">
      <w:pPr>
        <w:spacing w:after="0" w:line="240" w:lineRule="auto"/>
        <w:ind w:left="720" w:hanging="720"/>
        <w:rPr>
          <w:noProof/>
        </w:rPr>
      </w:pPr>
      <w:bookmarkStart w:id="9" w:name="_ENREF_9"/>
      <w:r>
        <w:rPr>
          <w:noProof/>
        </w:rPr>
        <w:t>9.</w:t>
      </w:r>
      <w:r>
        <w:rPr>
          <w:noProof/>
        </w:rPr>
        <w:tab/>
        <w:t xml:space="preserve">Kennedy LA, Hunt C, Hodgson P. </w:t>
      </w:r>
      <w:r w:rsidRPr="00646DA5">
        <w:rPr>
          <w:i/>
          <w:noProof/>
        </w:rPr>
        <w:t>Evaluation of a community based nutrition programme for low income groups: Report to the Health Education Authority</w:t>
      </w:r>
      <w:r>
        <w:rPr>
          <w:noProof/>
        </w:rPr>
        <w:t>. London: Health Education Authority, 1994.</w:t>
      </w:r>
      <w:bookmarkEnd w:id="9"/>
    </w:p>
    <w:p w:rsidR="00646DA5" w:rsidRDefault="00646DA5" w:rsidP="00646DA5">
      <w:pPr>
        <w:spacing w:after="0" w:line="240" w:lineRule="auto"/>
        <w:ind w:left="720" w:hanging="720"/>
        <w:rPr>
          <w:noProof/>
        </w:rPr>
      </w:pPr>
      <w:bookmarkStart w:id="10" w:name="_ENREF_10"/>
      <w:r>
        <w:rPr>
          <w:noProof/>
        </w:rPr>
        <w:t>10.</w:t>
      </w:r>
      <w:r>
        <w:rPr>
          <w:noProof/>
        </w:rPr>
        <w:tab/>
        <w:t xml:space="preserve">Dowler E, Calvert C. </w:t>
      </w:r>
      <w:r w:rsidRPr="00646DA5">
        <w:rPr>
          <w:i/>
          <w:noProof/>
        </w:rPr>
        <w:t>Nutrition and Diet in Lone-Parent Families</w:t>
      </w:r>
      <w:r>
        <w:rPr>
          <w:noProof/>
        </w:rPr>
        <w:t>. London: Family Policies Centre, 1995.</w:t>
      </w:r>
      <w:bookmarkEnd w:id="10"/>
    </w:p>
    <w:p w:rsidR="00646DA5" w:rsidRDefault="00646DA5" w:rsidP="00646DA5">
      <w:pPr>
        <w:spacing w:after="0" w:line="240" w:lineRule="auto"/>
        <w:ind w:left="720" w:hanging="720"/>
        <w:rPr>
          <w:noProof/>
        </w:rPr>
      </w:pPr>
      <w:bookmarkStart w:id="11" w:name="_ENREF_11"/>
      <w:r>
        <w:rPr>
          <w:noProof/>
        </w:rPr>
        <w:t>11.</w:t>
      </w:r>
      <w:r>
        <w:rPr>
          <w:noProof/>
        </w:rPr>
        <w:tab/>
        <w:t xml:space="preserve">Acheson D. </w:t>
      </w:r>
      <w:r w:rsidRPr="00646DA5">
        <w:rPr>
          <w:i/>
          <w:noProof/>
        </w:rPr>
        <w:t>Independant Inquiry into Inequalities in Health: Report</w:t>
      </w:r>
      <w:r>
        <w:rPr>
          <w:noProof/>
        </w:rPr>
        <w:t>. London: The Stationary Office, 1998.</w:t>
      </w:r>
      <w:bookmarkEnd w:id="11"/>
    </w:p>
    <w:p w:rsidR="00646DA5" w:rsidRDefault="00646DA5" w:rsidP="00646DA5">
      <w:pPr>
        <w:spacing w:after="0" w:line="240" w:lineRule="auto"/>
        <w:ind w:left="720" w:hanging="720"/>
        <w:rPr>
          <w:noProof/>
        </w:rPr>
      </w:pPr>
      <w:bookmarkStart w:id="12" w:name="_ENREF_12"/>
      <w:r>
        <w:rPr>
          <w:noProof/>
        </w:rPr>
        <w:t>12.</w:t>
      </w:r>
      <w:r>
        <w:rPr>
          <w:noProof/>
        </w:rPr>
        <w:tab/>
        <w:t xml:space="preserve">Davison C, Smith GD, Frankel S. Lay epidemiology and the prevention paradox: the implications of coronary candidacy for health education. </w:t>
      </w:r>
      <w:r w:rsidRPr="00646DA5">
        <w:rPr>
          <w:i/>
          <w:noProof/>
        </w:rPr>
        <w:t>Sociology of Health &amp; Illness</w:t>
      </w:r>
      <w:r>
        <w:rPr>
          <w:noProof/>
        </w:rPr>
        <w:t xml:space="preserve"> 1991;13(1):1-19.</w:t>
      </w:r>
      <w:bookmarkEnd w:id="12"/>
    </w:p>
    <w:p w:rsidR="00646DA5" w:rsidRDefault="00646DA5" w:rsidP="00646DA5">
      <w:pPr>
        <w:spacing w:after="0" w:line="240" w:lineRule="auto"/>
        <w:ind w:left="720" w:hanging="720"/>
        <w:rPr>
          <w:noProof/>
        </w:rPr>
      </w:pPr>
      <w:bookmarkStart w:id="13" w:name="_ENREF_13"/>
      <w:r>
        <w:rPr>
          <w:noProof/>
        </w:rPr>
        <w:t>13.</w:t>
      </w:r>
      <w:r>
        <w:rPr>
          <w:noProof/>
        </w:rPr>
        <w:tab/>
        <w:t xml:space="preserve">Henderson RA, Gregory J. </w:t>
      </w:r>
      <w:r w:rsidRPr="00646DA5">
        <w:rPr>
          <w:i/>
          <w:noProof/>
        </w:rPr>
        <w:t>The National Diet and Nutrition Survey (2000): adults aged 19-64 years</w:t>
      </w:r>
      <w:r>
        <w:rPr>
          <w:noProof/>
        </w:rPr>
        <w:t>. London: The Stationary Office, 2003.</w:t>
      </w:r>
      <w:bookmarkEnd w:id="13"/>
    </w:p>
    <w:p w:rsidR="00646DA5" w:rsidRDefault="00646DA5" w:rsidP="00646DA5">
      <w:pPr>
        <w:spacing w:after="0" w:line="240" w:lineRule="auto"/>
        <w:ind w:left="720" w:hanging="720"/>
        <w:rPr>
          <w:noProof/>
        </w:rPr>
      </w:pPr>
      <w:bookmarkStart w:id="14" w:name="_ENREF_14"/>
      <w:r>
        <w:rPr>
          <w:noProof/>
        </w:rPr>
        <w:t>14.</w:t>
      </w:r>
      <w:r>
        <w:rPr>
          <w:noProof/>
        </w:rPr>
        <w:tab/>
        <w:t xml:space="preserve">Brunner E, White I, Thorogood M, Bristow A, Curle D, Marmot M. Can dietary interventions change diet and cardiovascular risk factors? A meta-analysis of randomized controlled trials. </w:t>
      </w:r>
      <w:r w:rsidRPr="00646DA5">
        <w:rPr>
          <w:i/>
          <w:noProof/>
        </w:rPr>
        <w:t>Am.J.Public Health</w:t>
      </w:r>
      <w:r>
        <w:rPr>
          <w:noProof/>
        </w:rPr>
        <w:t xml:space="preserve"> 1997;87(9):1415-22.</w:t>
      </w:r>
      <w:bookmarkEnd w:id="14"/>
    </w:p>
    <w:p w:rsidR="00646DA5" w:rsidRDefault="00646DA5" w:rsidP="00646DA5">
      <w:pPr>
        <w:spacing w:after="0" w:line="240" w:lineRule="auto"/>
        <w:ind w:left="720" w:hanging="720"/>
        <w:rPr>
          <w:noProof/>
        </w:rPr>
      </w:pPr>
      <w:bookmarkStart w:id="15" w:name="_ENREF_15"/>
      <w:r>
        <w:rPr>
          <w:noProof/>
        </w:rPr>
        <w:t>15.</w:t>
      </w:r>
      <w:r>
        <w:rPr>
          <w:noProof/>
        </w:rPr>
        <w:tab/>
        <w:t xml:space="preserve">Ebrahim S, Davey SG. Multiple risk factor interventions for primary prevention of coronary heart disease. </w:t>
      </w:r>
      <w:r w:rsidRPr="00646DA5">
        <w:rPr>
          <w:i/>
          <w:noProof/>
        </w:rPr>
        <w:t>Cochrane.Database.Syst.Rev.</w:t>
      </w:r>
      <w:r>
        <w:rPr>
          <w:noProof/>
        </w:rPr>
        <w:t xml:space="preserve"> 2000(2):CD001561.</w:t>
      </w:r>
      <w:bookmarkEnd w:id="15"/>
    </w:p>
    <w:p w:rsidR="00646DA5" w:rsidRDefault="00646DA5" w:rsidP="00646DA5">
      <w:pPr>
        <w:spacing w:after="0" w:line="240" w:lineRule="auto"/>
        <w:ind w:left="720" w:hanging="720"/>
        <w:rPr>
          <w:noProof/>
        </w:rPr>
      </w:pPr>
      <w:bookmarkStart w:id="16" w:name="_ENREF_16"/>
      <w:r>
        <w:rPr>
          <w:noProof/>
        </w:rPr>
        <w:t>16.</w:t>
      </w:r>
      <w:r>
        <w:rPr>
          <w:noProof/>
        </w:rPr>
        <w:tab/>
        <w:t xml:space="preserve">Fleury J, Keller C, Perez A, Lee SM. The Role of Lay Health Advisors in Cardiovascular Risk Reduction: A Review. </w:t>
      </w:r>
      <w:r w:rsidRPr="00646DA5">
        <w:rPr>
          <w:i/>
          <w:noProof/>
        </w:rPr>
        <w:t>American Journal of Community Psychology</w:t>
      </w:r>
      <w:r>
        <w:rPr>
          <w:noProof/>
        </w:rPr>
        <w:t xml:space="preserve"> 2009;44(1-2):28-42.</w:t>
      </w:r>
      <w:bookmarkEnd w:id="16"/>
    </w:p>
    <w:p w:rsidR="00646DA5" w:rsidRDefault="00646DA5" w:rsidP="00646DA5">
      <w:pPr>
        <w:spacing w:after="0" w:line="240" w:lineRule="auto"/>
        <w:ind w:left="720" w:hanging="720"/>
        <w:rPr>
          <w:noProof/>
        </w:rPr>
      </w:pPr>
      <w:bookmarkStart w:id="17" w:name="_ENREF_17"/>
      <w:r>
        <w:rPr>
          <w:noProof/>
        </w:rPr>
        <w:lastRenderedPageBreak/>
        <w:t>17.</w:t>
      </w:r>
      <w:r>
        <w:rPr>
          <w:noProof/>
        </w:rPr>
        <w:tab/>
        <w:t xml:space="preserve">Harrison RA, Roberts C, Elton PJ. Does primary care referral to an exercise programme increase physical activity 1 year later? A randomized controlled trial. </w:t>
      </w:r>
      <w:r w:rsidRPr="00646DA5">
        <w:rPr>
          <w:i/>
          <w:noProof/>
        </w:rPr>
        <w:t>Journal of Public Health</w:t>
      </w:r>
      <w:r>
        <w:rPr>
          <w:noProof/>
        </w:rPr>
        <w:t xml:space="preserve"> 2005;27(1):25-32.</w:t>
      </w:r>
      <w:bookmarkEnd w:id="17"/>
    </w:p>
    <w:p w:rsidR="00646DA5" w:rsidRDefault="00646DA5" w:rsidP="00646DA5">
      <w:pPr>
        <w:spacing w:after="0" w:line="240" w:lineRule="auto"/>
        <w:ind w:left="720" w:hanging="720"/>
        <w:rPr>
          <w:noProof/>
        </w:rPr>
      </w:pPr>
      <w:bookmarkStart w:id="18" w:name="_ENREF_18"/>
      <w:r>
        <w:rPr>
          <w:noProof/>
        </w:rPr>
        <w:t>18.</w:t>
      </w:r>
      <w:r>
        <w:rPr>
          <w:noProof/>
        </w:rPr>
        <w:tab/>
        <w:t xml:space="preserve">Hooper L, Summerbell CD, Higgins JP, Thompson RL, Clements G, Capps N, et al. Reduced or modified dietary fat for preventing cardiovascular disease. </w:t>
      </w:r>
      <w:r w:rsidRPr="00646DA5">
        <w:rPr>
          <w:i/>
          <w:noProof/>
        </w:rPr>
        <w:t>Cochrane.Database.Syst.Rev.</w:t>
      </w:r>
      <w:r>
        <w:rPr>
          <w:noProof/>
        </w:rPr>
        <w:t xml:space="preserve"> 2001(3):CD002137.</w:t>
      </w:r>
      <w:bookmarkEnd w:id="18"/>
    </w:p>
    <w:p w:rsidR="00646DA5" w:rsidRDefault="00646DA5" w:rsidP="00646DA5">
      <w:pPr>
        <w:spacing w:after="0" w:line="240" w:lineRule="auto"/>
        <w:ind w:left="720" w:hanging="720"/>
        <w:rPr>
          <w:noProof/>
        </w:rPr>
      </w:pPr>
      <w:bookmarkStart w:id="19" w:name="_ENREF_19"/>
      <w:r>
        <w:rPr>
          <w:noProof/>
        </w:rPr>
        <w:t>19.</w:t>
      </w:r>
      <w:r>
        <w:rPr>
          <w:noProof/>
        </w:rPr>
        <w:tab/>
        <w:t xml:space="preserve">Lancaster T, Stead L. Physician advice for smoking cessation. </w:t>
      </w:r>
      <w:r w:rsidRPr="00646DA5">
        <w:rPr>
          <w:i/>
          <w:noProof/>
        </w:rPr>
        <w:t>Cochrane.Database.Syst.Rev.</w:t>
      </w:r>
      <w:r>
        <w:rPr>
          <w:noProof/>
        </w:rPr>
        <w:t xml:space="preserve"> 2004(4):CD000165.</w:t>
      </w:r>
      <w:bookmarkEnd w:id="19"/>
    </w:p>
    <w:p w:rsidR="00646DA5" w:rsidRDefault="00646DA5" w:rsidP="00646DA5">
      <w:pPr>
        <w:spacing w:after="0" w:line="240" w:lineRule="auto"/>
        <w:ind w:left="720" w:hanging="720"/>
        <w:rPr>
          <w:noProof/>
        </w:rPr>
      </w:pPr>
      <w:bookmarkStart w:id="20" w:name="_ENREF_20"/>
      <w:r>
        <w:rPr>
          <w:noProof/>
        </w:rPr>
        <w:t>20.</w:t>
      </w:r>
      <w:r>
        <w:rPr>
          <w:noProof/>
        </w:rPr>
        <w:tab/>
        <w:t xml:space="preserve">Thompson RL, Summerbell CD, Hooper L, Higgins JP, Little PS, Talbot D, et al. Dietary advice given by a dietitian versus other health professional or self-help resources to reduce blood cholesterol. </w:t>
      </w:r>
      <w:r w:rsidRPr="00646DA5">
        <w:rPr>
          <w:i/>
          <w:noProof/>
        </w:rPr>
        <w:t>Cochrane.Database.Syst.Rev.</w:t>
      </w:r>
      <w:r>
        <w:rPr>
          <w:noProof/>
        </w:rPr>
        <w:t xml:space="preserve"> 2003(3):CD001366.</w:t>
      </w:r>
      <w:bookmarkEnd w:id="20"/>
    </w:p>
    <w:p w:rsidR="00646DA5" w:rsidRDefault="00646DA5" w:rsidP="00646DA5">
      <w:pPr>
        <w:spacing w:after="0" w:line="240" w:lineRule="auto"/>
        <w:ind w:left="720" w:hanging="720"/>
        <w:rPr>
          <w:noProof/>
        </w:rPr>
      </w:pPr>
      <w:bookmarkStart w:id="21" w:name="_ENREF_21"/>
      <w:r>
        <w:rPr>
          <w:noProof/>
        </w:rPr>
        <w:t>21.</w:t>
      </w:r>
      <w:r>
        <w:rPr>
          <w:noProof/>
        </w:rPr>
        <w:tab/>
        <w:t xml:space="preserve">Kennedy LA, Hunt C, Hodgson P. Nutrition education program based on EFNEP for low-income women in the United Kingdom: "Friends with food". </w:t>
      </w:r>
      <w:r w:rsidRPr="00646DA5">
        <w:rPr>
          <w:i/>
          <w:noProof/>
        </w:rPr>
        <w:t>Journal of Nutrition Education</w:t>
      </w:r>
      <w:r>
        <w:rPr>
          <w:noProof/>
        </w:rPr>
        <w:t xml:space="preserve"> 1998;30(2):89-99.</w:t>
      </w:r>
      <w:bookmarkEnd w:id="21"/>
    </w:p>
    <w:p w:rsidR="00646DA5" w:rsidRDefault="00646DA5" w:rsidP="00646DA5">
      <w:pPr>
        <w:spacing w:after="0" w:line="240" w:lineRule="auto"/>
        <w:ind w:left="720" w:hanging="720"/>
        <w:rPr>
          <w:noProof/>
        </w:rPr>
      </w:pPr>
      <w:bookmarkStart w:id="22" w:name="_ENREF_22"/>
      <w:r>
        <w:rPr>
          <w:noProof/>
        </w:rPr>
        <w:t>22.</w:t>
      </w:r>
      <w:r>
        <w:rPr>
          <w:noProof/>
        </w:rPr>
        <w:tab/>
        <w:t xml:space="preserve">Kennedy LA, Milton B, Bundred P. Lay food and health worker involvement in community nutrition and dietetics in England: roles, responsibilities and relationship with professionals. </w:t>
      </w:r>
      <w:r w:rsidRPr="00646DA5">
        <w:rPr>
          <w:i/>
          <w:noProof/>
        </w:rPr>
        <w:t>Journal of Human Nutrition and Dietetics</w:t>
      </w:r>
      <w:r>
        <w:rPr>
          <w:noProof/>
        </w:rPr>
        <w:t xml:space="preserve"> 2008;21(3):210-24.</w:t>
      </w:r>
      <w:bookmarkEnd w:id="22"/>
    </w:p>
    <w:p w:rsidR="00646DA5" w:rsidRDefault="00646DA5" w:rsidP="00646DA5">
      <w:pPr>
        <w:spacing w:after="0" w:line="240" w:lineRule="auto"/>
        <w:ind w:left="720" w:hanging="720"/>
        <w:rPr>
          <w:noProof/>
        </w:rPr>
      </w:pPr>
      <w:bookmarkStart w:id="23" w:name="_ENREF_23"/>
      <w:r>
        <w:rPr>
          <w:noProof/>
        </w:rPr>
        <w:t>23.</w:t>
      </w:r>
      <w:r>
        <w:rPr>
          <w:noProof/>
        </w:rPr>
        <w:tab/>
        <w:t xml:space="preserve">Kennedy LA, Milton B, Bundred P. Lay food and health worker involvement in community nutrition and dietetics in England: definitions from the field. </w:t>
      </w:r>
      <w:r w:rsidRPr="00646DA5">
        <w:rPr>
          <w:i/>
          <w:noProof/>
        </w:rPr>
        <w:t>Journal of Human Nutrition and Dietetics</w:t>
      </w:r>
      <w:r>
        <w:rPr>
          <w:noProof/>
        </w:rPr>
        <w:t xml:space="preserve"> 2008;21(3):196-209.</w:t>
      </w:r>
      <w:bookmarkEnd w:id="23"/>
    </w:p>
    <w:p w:rsidR="00646DA5" w:rsidRDefault="00646DA5" w:rsidP="00646DA5">
      <w:pPr>
        <w:spacing w:after="0" w:line="240" w:lineRule="auto"/>
        <w:ind w:left="720" w:hanging="720"/>
        <w:rPr>
          <w:noProof/>
        </w:rPr>
      </w:pPr>
      <w:bookmarkStart w:id="24" w:name="_ENREF_24"/>
      <w:r>
        <w:rPr>
          <w:noProof/>
        </w:rPr>
        <w:t>24.</w:t>
      </w:r>
      <w:r>
        <w:rPr>
          <w:noProof/>
        </w:rPr>
        <w:tab/>
        <w:t xml:space="preserve">Martindale A-M. The UK Health Trainer initiative: critical contexts. In: Petrie S, ed. </w:t>
      </w:r>
      <w:r w:rsidRPr="00646DA5">
        <w:rPr>
          <w:i/>
          <w:noProof/>
        </w:rPr>
        <w:t>CRITICAL POLICY RESEARCH: Praxis, Analysis, Politics.</w:t>
      </w:r>
      <w:r>
        <w:rPr>
          <w:noProof/>
        </w:rPr>
        <w:t xml:space="preserve"> Palgrave, 2013:221-48. </w:t>
      </w:r>
      <w:bookmarkEnd w:id="24"/>
    </w:p>
    <w:p w:rsidR="00646DA5" w:rsidRDefault="00646DA5" w:rsidP="00646DA5">
      <w:pPr>
        <w:spacing w:after="0" w:line="240" w:lineRule="auto"/>
        <w:ind w:left="720" w:hanging="720"/>
        <w:rPr>
          <w:noProof/>
        </w:rPr>
      </w:pPr>
      <w:bookmarkStart w:id="25" w:name="_ENREF_25"/>
      <w:r>
        <w:rPr>
          <w:noProof/>
        </w:rPr>
        <w:t>25.</w:t>
      </w:r>
      <w:r>
        <w:rPr>
          <w:noProof/>
        </w:rPr>
        <w:tab/>
        <w:t xml:space="preserve">South J, Woodward J, Lowcock D. New beginnings: stakeholder perspectives on the role of health trainers. </w:t>
      </w:r>
      <w:r w:rsidRPr="00646DA5">
        <w:rPr>
          <w:i/>
          <w:noProof/>
        </w:rPr>
        <w:t>J.R.Soc.Promot.Health</w:t>
      </w:r>
      <w:r>
        <w:rPr>
          <w:noProof/>
        </w:rPr>
        <w:t xml:space="preserve"> 2007;127(5):224-30.</w:t>
      </w:r>
      <w:bookmarkEnd w:id="25"/>
    </w:p>
    <w:p w:rsidR="00646DA5" w:rsidRDefault="00646DA5" w:rsidP="00646DA5">
      <w:pPr>
        <w:spacing w:after="0" w:line="240" w:lineRule="auto"/>
        <w:ind w:left="720" w:hanging="720"/>
        <w:rPr>
          <w:noProof/>
        </w:rPr>
      </w:pPr>
      <w:bookmarkStart w:id="26" w:name="_ENREF_26"/>
      <w:r>
        <w:rPr>
          <w:noProof/>
        </w:rPr>
        <w:t>26.</w:t>
      </w:r>
      <w:r>
        <w:rPr>
          <w:noProof/>
        </w:rPr>
        <w:tab/>
        <w:t xml:space="preserve">Department of Health. </w:t>
      </w:r>
      <w:r w:rsidRPr="00646DA5">
        <w:rPr>
          <w:i/>
          <w:noProof/>
        </w:rPr>
        <w:t>Choosing Health: Making healthy choices easier</w:t>
      </w:r>
      <w:r>
        <w:rPr>
          <w:noProof/>
        </w:rPr>
        <w:t>. London: The Stationary Office, 2004.</w:t>
      </w:r>
      <w:bookmarkEnd w:id="26"/>
    </w:p>
    <w:p w:rsidR="00646DA5" w:rsidRDefault="00646DA5" w:rsidP="00646DA5">
      <w:pPr>
        <w:spacing w:after="0" w:line="240" w:lineRule="auto"/>
        <w:ind w:left="720" w:hanging="720"/>
        <w:rPr>
          <w:noProof/>
        </w:rPr>
      </w:pPr>
      <w:bookmarkStart w:id="27" w:name="_ENREF_27"/>
      <w:r>
        <w:rPr>
          <w:noProof/>
        </w:rPr>
        <w:t>27.</w:t>
      </w:r>
      <w:r>
        <w:rPr>
          <w:noProof/>
        </w:rPr>
        <w:tab/>
        <w:t xml:space="preserve">Lewin SA, Dick J, Pond P, Zwarenstein M, Aja G, van WB, et al. Lay health workers in primary and community health care. </w:t>
      </w:r>
      <w:r w:rsidRPr="00646DA5">
        <w:rPr>
          <w:i/>
          <w:noProof/>
        </w:rPr>
        <w:t>Cochrane.Database.Syst.Rev.</w:t>
      </w:r>
      <w:r>
        <w:rPr>
          <w:noProof/>
        </w:rPr>
        <w:t xml:space="preserve"> 2005(1):CD004015.</w:t>
      </w:r>
      <w:bookmarkEnd w:id="27"/>
    </w:p>
    <w:p w:rsidR="00646DA5" w:rsidRDefault="00646DA5" w:rsidP="00646DA5">
      <w:pPr>
        <w:spacing w:after="0" w:line="240" w:lineRule="auto"/>
        <w:ind w:left="720" w:hanging="720"/>
        <w:rPr>
          <w:noProof/>
        </w:rPr>
      </w:pPr>
      <w:bookmarkStart w:id="28" w:name="_ENREF_28"/>
      <w:r>
        <w:rPr>
          <w:noProof/>
        </w:rPr>
        <w:t>28.</w:t>
      </w:r>
      <w:r>
        <w:rPr>
          <w:noProof/>
        </w:rPr>
        <w:tab/>
        <w:t xml:space="preserve">Kennedy LA, Ubido J, Elhassan S, Price A, Sephton J. Dietetic helpers in the community: The Bolton Community Nutrition Assistants project. </w:t>
      </w:r>
      <w:r w:rsidRPr="00646DA5">
        <w:rPr>
          <w:i/>
          <w:noProof/>
        </w:rPr>
        <w:t>Journal of Human Nutrition and Dietetics</w:t>
      </w:r>
      <w:r>
        <w:rPr>
          <w:noProof/>
        </w:rPr>
        <w:t xml:space="preserve"> 1999;12(6):501-12.</w:t>
      </w:r>
      <w:bookmarkEnd w:id="28"/>
    </w:p>
    <w:p w:rsidR="00646DA5" w:rsidRDefault="00646DA5" w:rsidP="00646DA5">
      <w:pPr>
        <w:spacing w:after="0" w:line="240" w:lineRule="auto"/>
        <w:ind w:left="720" w:hanging="720"/>
        <w:rPr>
          <w:noProof/>
        </w:rPr>
      </w:pPr>
      <w:bookmarkStart w:id="29" w:name="_ENREF_29"/>
      <w:r>
        <w:rPr>
          <w:noProof/>
        </w:rPr>
        <w:t>29.</w:t>
      </w:r>
      <w:r>
        <w:rPr>
          <w:noProof/>
        </w:rPr>
        <w:tab/>
        <w:t xml:space="preserve">Carr SM, Lhussier M, Forster N, Geddes L, Deane K, Pennington M, et al. An evidence synthesis of qualitative and quantitative research on component intervention techniques, effectiveness, cost-effectiveness, equity and acceptability of different versions of health-related lifestyle advisor role in improving health. </w:t>
      </w:r>
      <w:r w:rsidRPr="00646DA5">
        <w:rPr>
          <w:i/>
          <w:noProof/>
        </w:rPr>
        <w:t>Health Technology Assessment</w:t>
      </w:r>
      <w:r>
        <w:rPr>
          <w:noProof/>
        </w:rPr>
        <w:t xml:space="preserve"> 2011;15(9):1-+.</w:t>
      </w:r>
      <w:bookmarkEnd w:id="29"/>
    </w:p>
    <w:p w:rsidR="00646DA5" w:rsidRDefault="00646DA5" w:rsidP="00646DA5">
      <w:pPr>
        <w:spacing w:after="0" w:line="240" w:lineRule="auto"/>
        <w:ind w:left="720" w:hanging="720"/>
        <w:rPr>
          <w:noProof/>
        </w:rPr>
      </w:pPr>
      <w:bookmarkStart w:id="30" w:name="_ENREF_30"/>
      <w:r>
        <w:rPr>
          <w:noProof/>
        </w:rPr>
        <w:t>30.</w:t>
      </w:r>
      <w:r>
        <w:rPr>
          <w:noProof/>
        </w:rPr>
        <w:tab/>
        <w:t xml:space="preserve">Lewin S, Munabi-Babigumira S, Glenton C, Daniels K, Bosch-Capblanch X, van Wyk BE, et al. Lay health workers in primary and community health care for maternal and child health and the management of infectious diseases. </w:t>
      </w:r>
      <w:r w:rsidRPr="00646DA5">
        <w:rPr>
          <w:i/>
          <w:noProof/>
        </w:rPr>
        <w:t>Cochrane Database Syst.Rev.</w:t>
      </w:r>
      <w:r>
        <w:rPr>
          <w:noProof/>
        </w:rPr>
        <w:t xml:space="preserve"> 2010(3):CD004015.</w:t>
      </w:r>
      <w:bookmarkEnd w:id="30"/>
    </w:p>
    <w:p w:rsidR="00646DA5" w:rsidRDefault="00646DA5" w:rsidP="00646DA5">
      <w:pPr>
        <w:spacing w:after="0" w:line="240" w:lineRule="auto"/>
        <w:ind w:left="720" w:hanging="720"/>
        <w:rPr>
          <w:noProof/>
        </w:rPr>
      </w:pPr>
      <w:bookmarkStart w:id="31" w:name="_ENREF_31"/>
      <w:r>
        <w:rPr>
          <w:noProof/>
        </w:rPr>
        <w:lastRenderedPageBreak/>
        <w:t>31.</w:t>
      </w:r>
      <w:r>
        <w:rPr>
          <w:noProof/>
        </w:rPr>
        <w:tab/>
        <w:t xml:space="preserve">Viswanathan M, Kraschnewski JL, Nishikawa B, Morgan LC, Honeycutt AA, Thieda P, et al. Outcomes and Costs of Community Health Worker Interventions A Systematic Review. </w:t>
      </w:r>
      <w:r w:rsidRPr="00646DA5">
        <w:rPr>
          <w:i/>
          <w:noProof/>
        </w:rPr>
        <w:t>Medical Care</w:t>
      </w:r>
      <w:r>
        <w:rPr>
          <w:noProof/>
        </w:rPr>
        <w:t xml:space="preserve"> 2010;48(9):792-808.</w:t>
      </w:r>
      <w:bookmarkEnd w:id="31"/>
    </w:p>
    <w:p w:rsidR="00646DA5" w:rsidRDefault="00646DA5" w:rsidP="00646DA5">
      <w:pPr>
        <w:spacing w:after="0" w:line="240" w:lineRule="auto"/>
        <w:ind w:left="720" w:hanging="720"/>
        <w:rPr>
          <w:noProof/>
        </w:rPr>
      </w:pPr>
      <w:bookmarkStart w:id="32" w:name="_ENREF_32"/>
      <w:r>
        <w:rPr>
          <w:noProof/>
        </w:rPr>
        <w:t>32.</w:t>
      </w:r>
      <w:r>
        <w:rPr>
          <w:noProof/>
        </w:rPr>
        <w:tab/>
        <w:t xml:space="preserve">Craig P, Dieppe P, Macintyre S, Michie S, Nazareth I, Petticrew M. Developing and evaluating complex interventions: the new Medical Research Council guidance. </w:t>
      </w:r>
      <w:r w:rsidRPr="00646DA5">
        <w:rPr>
          <w:i/>
          <w:noProof/>
        </w:rPr>
        <w:t>BMJ</w:t>
      </w:r>
      <w:r>
        <w:rPr>
          <w:noProof/>
        </w:rPr>
        <w:t xml:space="preserve"> 2008;337:a1655.</w:t>
      </w:r>
      <w:bookmarkEnd w:id="32"/>
    </w:p>
    <w:p w:rsidR="00646DA5" w:rsidRDefault="00646DA5" w:rsidP="00646DA5">
      <w:pPr>
        <w:spacing w:after="0" w:line="240" w:lineRule="auto"/>
        <w:ind w:left="720" w:hanging="720"/>
        <w:rPr>
          <w:noProof/>
        </w:rPr>
      </w:pPr>
      <w:bookmarkStart w:id="33" w:name="_ENREF_33"/>
      <w:r>
        <w:rPr>
          <w:noProof/>
        </w:rPr>
        <w:t>33.</w:t>
      </w:r>
      <w:r>
        <w:rPr>
          <w:noProof/>
        </w:rPr>
        <w:tab/>
        <w:t xml:space="preserve">Barton G, Goodall M, Bower P, Woolf S, Capewell S, Gabby MB. Increasing heart-health lifestyles in deprived communities: Economic evaluation of lay health trainers. </w:t>
      </w:r>
      <w:r w:rsidRPr="00646DA5">
        <w:rPr>
          <w:i/>
          <w:noProof/>
        </w:rPr>
        <w:t>Journal of Evaluation in Clinical Practice</w:t>
      </w:r>
      <w:r>
        <w:rPr>
          <w:noProof/>
        </w:rPr>
        <w:t xml:space="preserve"> 2012;18:835-40.</w:t>
      </w:r>
      <w:bookmarkEnd w:id="33"/>
    </w:p>
    <w:p w:rsidR="00646DA5" w:rsidRDefault="00646DA5" w:rsidP="00646DA5">
      <w:pPr>
        <w:spacing w:after="0" w:line="240" w:lineRule="auto"/>
        <w:ind w:left="720" w:hanging="720"/>
        <w:rPr>
          <w:noProof/>
        </w:rPr>
      </w:pPr>
      <w:bookmarkStart w:id="34" w:name="_ENREF_34"/>
      <w:r>
        <w:rPr>
          <w:noProof/>
        </w:rPr>
        <w:t>34.</w:t>
      </w:r>
      <w:r>
        <w:rPr>
          <w:noProof/>
        </w:rPr>
        <w:tab/>
        <w:t xml:space="preserve">Bandura A. </w:t>
      </w:r>
      <w:r w:rsidRPr="00646DA5">
        <w:rPr>
          <w:i/>
          <w:noProof/>
        </w:rPr>
        <w:t>Social foundations of thought and action: A social cognitive theory</w:t>
      </w:r>
      <w:r>
        <w:rPr>
          <w:noProof/>
        </w:rPr>
        <w:t xml:space="preserve">. New Jersey: Prentice-Hall, 1986. </w:t>
      </w:r>
      <w:bookmarkEnd w:id="34"/>
    </w:p>
    <w:p w:rsidR="00646DA5" w:rsidRDefault="00646DA5" w:rsidP="00646DA5">
      <w:pPr>
        <w:spacing w:after="0" w:line="240" w:lineRule="auto"/>
        <w:ind w:left="720" w:hanging="720"/>
        <w:rPr>
          <w:noProof/>
        </w:rPr>
      </w:pPr>
      <w:bookmarkStart w:id="35" w:name="_ENREF_35"/>
      <w:r>
        <w:rPr>
          <w:noProof/>
        </w:rPr>
        <w:t>35.</w:t>
      </w:r>
      <w:r>
        <w:rPr>
          <w:noProof/>
        </w:rPr>
        <w:tab/>
        <w:t xml:space="preserve">Conner M, Norman P. The role of social cognition in health behaviours. In: Conner M, Norman P, eds. </w:t>
      </w:r>
      <w:r w:rsidRPr="00646DA5">
        <w:rPr>
          <w:i/>
          <w:noProof/>
        </w:rPr>
        <w:t>Predicting Health Behaviour: research and practice with social cognition models.</w:t>
      </w:r>
      <w:r>
        <w:rPr>
          <w:noProof/>
        </w:rPr>
        <w:t xml:space="preserve"> Buckingham: Open Universtiy Press, 1996:1-22. </w:t>
      </w:r>
      <w:bookmarkEnd w:id="35"/>
    </w:p>
    <w:p w:rsidR="00646DA5" w:rsidRDefault="00646DA5" w:rsidP="00646DA5">
      <w:pPr>
        <w:spacing w:after="0" w:line="240" w:lineRule="auto"/>
        <w:ind w:left="720" w:hanging="720"/>
        <w:rPr>
          <w:noProof/>
        </w:rPr>
      </w:pPr>
      <w:bookmarkStart w:id="36" w:name="_ENREF_36"/>
      <w:r>
        <w:rPr>
          <w:noProof/>
        </w:rPr>
        <w:t>36.</w:t>
      </w:r>
      <w:r>
        <w:rPr>
          <w:noProof/>
        </w:rPr>
        <w:tab/>
        <w:t xml:space="preserve">NICE. </w:t>
      </w:r>
      <w:r w:rsidRPr="00646DA5">
        <w:rPr>
          <w:i/>
          <w:noProof/>
        </w:rPr>
        <w:t>Behaviour change. The most appropriate means of generic and specific interventions to support attitude and behaviour change at population and community levels. Public health guidance PH6</w:t>
      </w:r>
      <w:r>
        <w:rPr>
          <w:noProof/>
        </w:rPr>
        <w:t>. London, 2007.</w:t>
      </w:r>
      <w:bookmarkEnd w:id="36"/>
    </w:p>
    <w:p w:rsidR="00646DA5" w:rsidRDefault="00646DA5" w:rsidP="00646DA5">
      <w:pPr>
        <w:spacing w:after="0" w:line="240" w:lineRule="auto"/>
        <w:ind w:left="720" w:hanging="720"/>
        <w:rPr>
          <w:noProof/>
        </w:rPr>
      </w:pPr>
      <w:bookmarkStart w:id="37" w:name="_ENREF_37"/>
      <w:r>
        <w:rPr>
          <w:noProof/>
        </w:rPr>
        <w:t>37.</w:t>
      </w:r>
      <w:r>
        <w:rPr>
          <w:noProof/>
        </w:rPr>
        <w:tab/>
        <w:t xml:space="preserve">Michie S, Rumsey N, Fussell A, Hardeman W, Johnston M, Newman S, et al. </w:t>
      </w:r>
      <w:r w:rsidRPr="00646DA5">
        <w:rPr>
          <w:i/>
          <w:noProof/>
        </w:rPr>
        <w:t>Improving Health: Changing Behaviour: NHS Health Trainer Handbook</w:t>
      </w:r>
      <w:r>
        <w:rPr>
          <w:noProof/>
        </w:rPr>
        <w:t>. London: Department of Health, 2008.</w:t>
      </w:r>
      <w:bookmarkEnd w:id="37"/>
    </w:p>
    <w:p w:rsidR="00646DA5" w:rsidRDefault="00646DA5" w:rsidP="00646DA5">
      <w:pPr>
        <w:spacing w:after="0" w:line="240" w:lineRule="auto"/>
        <w:ind w:left="720" w:hanging="720"/>
        <w:rPr>
          <w:noProof/>
        </w:rPr>
      </w:pPr>
      <w:bookmarkStart w:id="38" w:name="_ENREF_38"/>
      <w:r>
        <w:rPr>
          <w:noProof/>
        </w:rPr>
        <w:t>38.</w:t>
      </w:r>
      <w:r>
        <w:rPr>
          <w:noProof/>
        </w:rPr>
        <w:tab/>
        <w:t xml:space="preserve">World Health Organisation. </w:t>
      </w:r>
      <w:r w:rsidRPr="00646DA5">
        <w:rPr>
          <w:i/>
          <w:noProof/>
        </w:rPr>
        <w:t xml:space="preserve">Diet, nutrition and the prevention of chronic diseases: A report of a joint WHO/FAO expert consultation </w:t>
      </w:r>
      <w:r>
        <w:rPr>
          <w:noProof/>
        </w:rPr>
        <w:t>Geneva, Switzerland, 2003.</w:t>
      </w:r>
      <w:bookmarkEnd w:id="38"/>
    </w:p>
    <w:p w:rsidR="00646DA5" w:rsidRDefault="00646DA5" w:rsidP="00646DA5">
      <w:pPr>
        <w:spacing w:after="0" w:line="240" w:lineRule="auto"/>
        <w:ind w:left="720" w:hanging="720"/>
        <w:rPr>
          <w:noProof/>
        </w:rPr>
      </w:pPr>
      <w:bookmarkStart w:id="39" w:name="_ENREF_39"/>
      <w:r>
        <w:rPr>
          <w:noProof/>
        </w:rPr>
        <w:t>39.</w:t>
      </w:r>
      <w:r>
        <w:rPr>
          <w:noProof/>
        </w:rPr>
        <w:tab/>
        <w:t xml:space="preserve">Spence M, Cade J, Burley V, Greenwood D. Ability of the UK Women’s Cohort Food Frequency Questionnaire to rank dietary intakes: a preliminary validation study. </w:t>
      </w:r>
      <w:r w:rsidRPr="00646DA5">
        <w:rPr>
          <w:i/>
          <w:noProof/>
        </w:rPr>
        <w:t>Proc Nut Soc</w:t>
      </w:r>
      <w:r>
        <w:rPr>
          <w:noProof/>
        </w:rPr>
        <w:t xml:space="preserve"> 2002(61):117A.</w:t>
      </w:r>
      <w:bookmarkEnd w:id="39"/>
    </w:p>
    <w:p w:rsidR="00646DA5" w:rsidRDefault="00646DA5" w:rsidP="00646DA5">
      <w:pPr>
        <w:spacing w:after="0" w:line="240" w:lineRule="auto"/>
        <w:ind w:left="720" w:hanging="720"/>
        <w:rPr>
          <w:noProof/>
        </w:rPr>
      </w:pPr>
      <w:bookmarkStart w:id="40" w:name="_ENREF_40"/>
      <w:r>
        <w:rPr>
          <w:noProof/>
        </w:rPr>
        <w:t>40.</w:t>
      </w:r>
      <w:r>
        <w:rPr>
          <w:noProof/>
        </w:rPr>
        <w:tab/>
        <w:t xml:space="preserve">Kind P, Dolan P, Gudex C, Williams A. Variations in population health status: results from a United Kingdom national questionnaire survey. </w:t>
      </w:r>
      <w:r w:rsidRPr="00646DA5">
        <w:rPr>
          <w:i/>
          <w:noProof/>
        </w:rPr>
        <w:t>BMJ</w:t>
      </w:r>
      <w:r>
        <w:rPr>
          <w:noProof/>
        </w:rPr>
        <w:t xml:space="preserve"> 1998;316(7133):736-41.</w:t>
      </w:r>
      <w:bookmarkEnd w:id="40"/>
    </w:p>
    <w:p w:rsidR="00646DA5" w:rsidRDefault="00646DA5" w:rsidP="00646DA5">
      <w:pPr>
        <w:spacing w:after="0" w:line="240" w:lineRule="auto"/>
        <w:ind w:left="720" w:hanging="720"/>
        <w:rPr>
          <w:noProof/>
        </w:rPr>
      </w:pPr>
      <w:bookmarkStart w:id="41" w:name="_ENREF_41"/>
      <w:r>
        <w:rPr>
          <w:noProof/>
        </w:rPr>
        <w:t>41.</w:t>
      </w:r>
      <w:r>
        <w:rPr>
          <w:noProof/>
        </w:rPr>
        <w:tab/>
        <w:t xml:space="preserve">Babor TF, Higgins-Biddle JC, Saunders JB, Monteiro MG. </w:t>
      </w:r>
      <w:r w:rsidRPr="00646DA5">
        <w:rPr>
          <w:i/>
          <w:noProof/>
        </w:rPr>
        <w:t>The Alcohol Use Disorders Identification Test (AUDIT): Guidelines for use in primary care</w:t>
      </w:r>
      <w:r>
        <w:rPr>
          <w:noProof/>
        </w:rPr>
        <w:t xml:space="preserve">. Geneva: World Health Organisation, 2001. </w:t>
      </w:r>
      <w:bookmarkEnd w:id="41"/>
    </w:p>
    <w:p w:rsidR="00646DA5" w:rsidRDefault="00646DA5" w:rsidP="00646DA5">
      <w:pPr>
        <w:spacing w:after="0" w:line="240" w:lineRule="auto"/>
        <w:ind w:left="720" w:hanging="720"/>
        <w:rPr>
          <w:noProof/>
        </w:rPr>
      </w:pPr>
      <w:bookmarkStart w:id="42" w:name="_ENREF_42"/>
      <w:r>
        <w:rPr>
          <w:noProof/>
        </w:rPr>
        <w:t>42.</w:t>
      </w:r>
      <w:r>
        <w:rPr>
          <w:noProof/>
        </w:rPr>
        <w:tab/>
        <w:t xml:space="preserve">Sjöström M, Ainsworth B, Bauman A, Bull F, Craig C, Sallis J. </w:t>
      </w:r>
      <w:r w:rsidRPr="00646DA5">
        <w:rPr>
          <w:i/>
          <w:noProof/>
        </w:rPr>
        <w:t xml:space="preserve">International Physical Activity Questionnaire:  </w:t>
      </w:r>
      <w:hyperlink r:id="rId9" w:history="1">
        <w:r w:rsidRPr="00646DA5">
          <w:rPr>
            <w:rStyle w:val="Hyperlink"/>
            <w:i/>
            <w:noProof/>
          </w:rPr>
          <w:t>http://www.ipaq.ki.se/ipaq.htm</w:t>
        </w:r>
      </w:hyperlink>
      <w:r w:rsidRPr="00646DA5">
        <w:rPr>
          <w:i/>
          <w:noProof/>
        </w:rPr>
        <w:t xml:space="preserve"> </w:t>
      </w:r>
      <w:r>
        <w:rPr>
          <w:noProof/>
        </w:rPr>
        <w:t>2005.</w:t>
      </w:r>
      <w:bookmarkEnd w:id="42"/>
    </w:p>
    <w:p w:rsidR="00646DA5" w:rsidRDefault="00646DA5" w:rsidP="00646DA5">
      <w:pPr>
        <w:spacing w:after="0" w:line="240" w:lineRule="auto"/>
        <w:ind w:left="720" w:hanging="720"/>
        <w:rPr>
          <w:noProof/>
        </w:rPr>
      </w:pPr>
      <w:bookmarkStart w:id="43" w:name="_ENREF_43"/>
      <w:r>
        <w:rPr>
          <w:noProof/>
        </w:rPr>
        <w:t>43.</w:t>
      </w:r>
      <w:r>
        <w:rPr>
          <w:noProof/>
        </w:rPr>
        <w:tab/>
        <w:t xml:space="preserve">Department of Communities and Local Government. </w:t>
      </w:r>
      <w:r w:rsidRPr="00646DA5">
        <w:rPr>
          <w:i/>
          <w:noProof/>
        </w:rPr>
        <w:t>Index of Multiple Deprivation 2007 (IMD 2007): PCT Summaries</w:t>
      </w:r>
      <w:r>
        <w:rPr>
          <w:noProof/>
        </w:rPr>
        <w:t>. London: Department of Communities and Local Government, 2007.</w:t>
      </w:r>
      <w:bookmarkEnd w:id="43"/>
    </w:p>
    <w:p w:rsidR="00646DA5" w:rsidRDefault="00646DA5" w:rsidP="00646DA5">
      <w:pPr>
        <w:spacing w:after="0" w:line="240" w:lineRule="auto"/>
        <w:ind w:left="720" w:hanging="720"/>
        <w:rPr>
          <w:noProof/>
        </w:rPr>
      </w:pPr>
      <w:bookmarkStart w:id="44" w:name="_ENREF_44"/>
      <w:r>
        <w:rPr>
          <w:noProof/>
        </w:rPr>
        <w:t>44.</w:t>
      </w:r>
      <w:r>
        <w:rPr>
          <w:noProof/>
        </w:rPr>
        <w:tab/>
        <w:t xml:space="preserve">Cade JE, Burley VJ, Warm DL, Thompson RL, Margetts BM. Food-frequency questionnaires: a review of their design, validation and utilisation. </w:t>
      </w:r>
      <w:r w:rsidRPr="00646DA5">
        <w:rPr>
          <w:i/>
          <w:noProof/>
        </w:rPr>
        <w:t>Nutr.Res.Rev.</w:t>
      </w:r>
      <w:r>
        <w:rPr>
          <w:noProof/>
        </w:rPr>
        <w:t xml:space="preserve"> 2004;17(1):5-22.</w:t>
      </w:r>
      <w:bookmarkEnd w:id="44"/>
    </w:p>
    <w:p w:rsidR="00646DA5" w:rsidRDefault="00646DA5" w:rsidP="00646DA5">
      <w:pPr>
        <w:spacing w:after="0" w:line="240" w:lineRule="auto"/>
        <w:ind w:left="720" w:hanging="720"/>
        <w:rPr>
          <w:noProof/>
        </w:rPr>
      </w:pPr>
      <w:bookmarkStart w:id="45" w:name="_ENREF_45"/>
      <w:r>
        <w:rPr>
          <w:noProof/>
        </w:rPr>
        <w:t>45.</w:t>
      </w:r>
      <w:r>
        <w:rPr>
          <w:noProof/>
        </w:rPr>
        <w:tab/>
        <w:t xml:space="preserve">Moher D, Hopewell S, Schulz KF, Montori V, Gotzsche PC, Devereaux PJ, et al. CONSORT 2010 explanation and elaboration: updated guidelines for reporting parallel group randomised trials. </w:t>
      </w:r>
      <w:r w:rsidRPr="00646DA5">
        <w:rPr>
          <w:i/>
          <w:noProof/>
        </w:rPr>
        <w:t>BMJ</w:t>
      </w:r>
      <w:r>
        <w:rPr>
          <w:noProof/>
        </w:rPr>
        <w:t xml:space="preserve"> 2010;340:c869.</w:t>
      </w:r>
      <w:bookmarkEnd w:id="45"/>
    </w:p>
    <w:p w:rsidR="00646DA5" w:rsidRDefault="00646DA5" w:rsidP="00646DA5">
      <w:pPr>
        <w:spacing w:after="0" w:line="240" w:lineRule="auto"/>
        <w:ind w:left="720" w:hanging="720"/>
        <w:rPr>
          <w:noProof/>
        </w:rPr>
      </w:pPr>
      <w:bookmarkStart w:id="46" w:name="_ENREF_46"/>
      <w:r>
        <w:rPr>
          <w:noProof/>
        </w:rPr>
        <w:lastRenderedPageBreak/>
        <w:t>46.</w:t>
      </w:r>
      <w:r>
        <w:rPr>
          <w:noProof/>
        </w:rPr>
        <w:tab/>
        <w:t xml:space="preserve">The NHS Information Centre Lifestyle Statistics. </w:t>
      </w:r>
      <w:r w:rsidRPr="00646DA5">
        <w:rPr>
          <w:i/>
          <w:noProof/>
        </w:rPr>
        <w:t>Statistics on obesity, physical activity and diet: England 2011</w:t>
      </w:r>
      <w:r>
        <w:rPr>
          <w:noProof/>
        </w:rPr>
        <w:t>. 2011.</w:t>
      </w:r>
      <w:bookmarkEnd w:id="46"/>
    </w:p>
    <w:p w:rsidR="00646DA5" w:rsidRDefault="00646DA5" w:rsidP="00646DA5">
      <w:pPr>
        <w:spacing w:after="0" w:line="240" w:lineRule="auto"/>
        <w:ind w:left="720" w:hanging="720"/>
        <w:rPr>
          <w:noProof/>
        </w:rPr>
      </w:pPr>
      <w:bookmarkStart w:id="47" w:name="_ENREF_47"/>
      <w:r>
        <w:rPr>
          <w:noProof/>
        </w:rPr>
        <w:t>47.</w:t>
      </w:r>
      <w:r>
        <w:rPr>
          <w:noProof/>
        </w:rPr>
        <w:tab/>
        <w:t xml:space="preserve">Pomerleau J, Lock K, McKee M, Altmann DR. The challenge of measuring global fruit and vegetable intake. </w:t>
      </w:r>
      <w:r w:rsidRPr="00646DA5">
        <w:rPr>
          <w:i/>
          <w:noProof/>
        </w:rPr>
        <w:t>Journal of Nutrition</w:t>
      </w:r>
      <w:r>
        <w:rPr>
          <w:noProof/>
        </w:rPr>
        <w:t xml:space="preserve"> 2004;134(5):1175-80.</w:t>
      </w:r>
      <w:bookmarkEnd w:id="47"/>
    </w:p>
    <w:p w:rsidR="00646DA5" w:rsidRDefault="00646DA5" w:rsidP="00646DA5">
      <w:pPr>
        <w:spacing w:after="0" w:line="240" w:lineRule="auto"/>
        <w:ind w:left="720" w:hanging="720"/>
        <w:rPr>
          <w:noProof/>
        </w:rPr>
      </w:pPr>
      <w:bookmarkStart w:id="48" w:name="_ENREF_48"/>
      <w:r>
        <w:rPr>
          <w:noProof/>
        </w:rPr>
        <w:t>48.</w:t>
      </w:r>
      <w:r>
        <w:rPr>
          <w:noProof/>
        </w:rPr>
        <w:tab/>
        <w:t xml:space="preserve">Dauchet L, Amouyel P, Hercberg S, Dallongeville J. Fruit and vegetable consumption and risk of coronary heart disease: A meta-analysis of cohort studies. </w:t>
      </w:r>
      <w:r w:rsidRPr="00646DA5">
        <w:rPr>
          <w:i/>
          <w:noProof/>
        </w:rPr>
        <w:t>Journal of Nutrition</w:t>
      </w:r>
      <w:r>
        <w:rPr>
          <w:noProof/>
        </w:rPr>
        <w:t xml:space="preserve"> 2006;136(10):2588-93.</w:t>
      </w:r>
      <w:bookmarkEnd w:id="48"/>
    </w:p>
    <w:p w:rsidR="00646DA5" w:rsidRDefault="00646DA5" w:rsidP="00646DA5">
      <w:pPr>
        <w:spacing w:after="0" w:line="240" w:lineRule="auto"/>
        <w:ind w:left="720" w:hanging="720"/>
        <w:rPr>
          <w:noProof/>
        </w:rPr>
      </w:pPr>
      <w:bookmarkStart w:id="49" w:name="_ENREF_49"/>
      <w:r>
        <w:rPr>
          <w:noProof/>
        </w:rPr>
        <w:t>49.</w:t>
      </w:r>
      <w:r>
        <w:rPr>
          <w:noProof/>
        </w:rPr>
        <w:tab/>
        <w:t xml:space="preserve">Pavia M, Pileggi C, Nobile CGA, Angelillo IF. Association between fruit and vegetable consumption and oral cancer: a meta-analysis of observational studies. </w:t>
      </w:r>
      <w:r w:rsidRPr="00646DA5">
        <w:rPr>
          <w:i/>
          <w:noProof/>
        </w:rPr>
        <w:t>American Journal of Clinical Nutrition</w:t>
      </w:r>
      <w:r>
        <w:rPr>
          <w:noProof/>
        </w:rPr>
        <w:t xml:space="preserve"> 2006;83(5):1126-34.</w:t>
      </w:r>
      <w:bookmarkEnd w:id="49"/>
    </w:p>
    <w:p w:rsidR="00646DA5" w:rsidRDefault="00646DA5" w:rsidP="00646DA5">
      <w:pPr>
        <w:spacing w:after="0" w:line="240" w:lineRule="auto"/>
        <w:ind w:left="720" w:hanging="720"/>
        <w:rPr>
          <w:noProof/>
        </w:rPr>
      </w:pPr>
      <w:bookmarkStart w:id="50" w:name="_ENREF_50"/>
      <w:r>
        <w:rPr>
          <w:noProof/>
        </w:rPr>
        <w:t>50.</w:t>
      </w:r>
      <w:r>
        <w:rPr>
          <w:noProof/>
        </w:rPr>
        <w:tab/>
        <w:t xml:space="preserve">DCRS Support Team. </w:t>
      </w:r>
      <w:r w:rsidRPr="00646DA5">
        <w:rPr>
          <w:i/>
          <w:noProof/>
        </w:rPr>
        <w:t>DCRS National Report: 2011/12 Health Trainers Service Review</w:t>
      </w:r>
      <w:r>
        <w:rPr>
          <w:noProof/>
        </w:rPr>
        <w:t>. 2012.</w:t>
      </w:r>
      <w:bookmarkEnd w:id="50"/>
    </w:p>
    <w:p w:rsidR="00646DA5" w:rsidRDefault="00646DA5" w:rsidP="00646DA5">
      <w:pPr>
        <w:spacing w:after="0" w:line="240" w:lineRule="auto"/>
        <w:ind w:left="720" w:hanging="720"/>
        <w:rPr>
          <w:noProof/>
        </w:rPr>
      </w:pPr>
      <w:bookmarkStart w:id="51" w:name="_ENREF_51"/>
      <w:r>
        <w:rPr>
          <w:noProof/>
        </w:rPr>
        <w:t>51.</w:t>
      </w:r>
      <w:r>
        <w:rPr>
          <w:noProof/>
        </w:rPr>
        <w:tab/>
        <w:t xml:space="preserve">Gowers A. </w:t>
      </w:r>
      <w:r w:rsidRPr="00646DA5">
        <w:rPr>
          <w:i/>
          <w:noProof/>
        </w:rPr>
        <w:t>Health Trainers DCRS: December 2010</w:t>
      </w:r>
      <w:r>
        <w:rPr>
          <w:noProof/>
        </w:rPr>
        <w:t>. Birmingham, 2011.</w:t>
      </w:r>
      <w:bookmarkEnd w:id="51"/>
    </w:p>
    <w:p w:rsidR="00646DA5" w:rsidRDefault="00646DA5" w:rsidP="00646DA5">
      <w:pPr>
        <w:spacing w:after="0" w:line="240" w:lineRule="auto"/>
        <w:ind w:left="720" w:hanging="720"/>
        <w:rPr>
          <w:noProof/>
        </w:rPr>
      </w:pPr>
      <w:bookmarkStart w:id="52" w:name="_ENREF_52"/>
      <w:r>
        <w:rPr>
          <w:noProof/>
        </w:rPr>
        <w:t>52.</w:t>
      </w:r>
      <w:r>
        <w:rPr>
          <w:noProof/>
        </w:rPr>
        <w:tab/>
        <w:t xml:space="preserve">Ball L, Nasr N. A qualitative exploration of a health trainer programme in two UK primary care trusts. </w:t>
      </w:r>
      <w:r w:rsidRPr="00646DA5">
        <w:rPr>
          <w:i/>
          <w:noProof/>
        </w:rPr>
        <w:t>Perspectives in Public Health</w:t>
      </w:r>
      <w:r>
        <w:rPr>
          <w:noProof/>
        </w:rPr>
        <w:t xml:space="preserve"> 2011;131(1):24-31.</w:t>
      </w:r>
      <w:bookmarkEnd w:id="52"/>
    </w:p>
    <w:p w:rsidR="00646DA5" w:rsidRDefault="00646DA5" w:rsidP="00646DA5">
      <w:pPr>
        <w:spacing w:after="0" w:line="240" w:lineRule="auto"/>
        <w:ind w:left="720" w:hanging="720"/>
        <w:rPr>
          <w:noProof/>
        </w:rPr>
      </w:pPr>
      <w:bookmarkStart w:id="53" w:name="_ENREF_53"/>
      <w:r>
        <w:rPr>
          <w:noProof/>
        </w:rPr>
        <w:t>53.</w:t>
      </w:r>
      <w:r>
        <w:rPr>
          <w:noProof/>
        </w:rPr>
        <w:tab/>
        <w:t xml:space="preserve">Betzlbacher A-F, Grady K, Savas L, Cotterill S, Boaden R, Summers L, et al. Behaviour change among people with impaired glucose tolerance: Comparison of telephone-based and face-to-face advice. </w:t>
      </w:r>
      <w:r w:rsidRPr="00646DA5">
        <w:rPr>
          <w:i/>
          <w:noProof/>
        </w:rPr>
        <w:t>Journal of Health Services Research &amp; Policy</w:t>
      </w:r>
      <w:r>
        <w:rPr>
          <w:noProof/>
        </w:rPr>
        <w:t xml:space="preserve"> 2013;18(1 suppl):2-6.</w:t>
      </w:r>
      <w:bookmarkEnd w:id="53"/>
    </w:p>
    <w:p w:rsidR="00646DA5" w:rsidRDefault="00646DA5" w:rsidP="00646DA5">
      <w:pPr>
        <w:spacing w:after="0" w:line="240" w:lineRule="auto"/>
        <w:ind w:left="720" w:hanging="720"/>
        <w:rPr>
          <w:noProof/>
        </w:rPr>
      </w:pPr>
      <w:bookmarkStart w:id="54" w:name="_ENREF_54"/>
      <w:r>
        <w:rPr>
          <w:noProof/>
        </w:rPr>
        <w:t>54.</w:t>
      </w:r>
      <w:r>
        <w:rPr>
          <w:noProof/>
        </w:rPr>
        <w:tab/>
        <w:t xml:space="preserve">Gardner B, Cane J, Rumsey N, Michie S. Behaviour change among overweight and socially disadvantaged adults: A longitudinal study of the NHS Health Trainer Service. </w:t>
      </w:r>
      <w:r w:rsidRPr="00646DA5">
        <w:rPr>
          <w:i/>
          <w:noProof/>
        </w:rPr>
        <w:t>Psychology &amp; Health</w:t>
      </w:r>
      <w:r>
        <w:rPr>
          <w:noProof/>
        </w:rPr>
        <w:t xml:space="preserve"> 2012;27(10):1178-93.</w:t>
      </w:r>
      <w:bookmarkEnd w:id="54"/>
    </w:p>
    <w:p w:rsidR="00646DA5" w:rsidRDefault="00646DA5" w:rsidP="00646DA5">
      <w:pPr>
        <w:spacing w:after="0" w:line="240" w:lineRule="auto"/>
        <w:ind w:left="720" w:hanging="720"/>
        <w:rPr>
          <w:noProof/>
        </w:rPr>
      </w:pPr>
      <w:bookmarkStart w:id="55" w:name="_ENREF_55"/>
      <w:r>
        <w:rPr>
          <w:noProof/>
        </w:rPr>
        <w:t>55.</w:t>
      </w:r>
      <w:r>
        <w:rPr>
          <w:noProof/>
        </w:rPr>
        <w:tab/>
        <w:t xml:space="preserve">North West Public Health Observatory. </w:t>
      </w:r>
      <w:r w:rsidRPr="00646DA5">
        <w:rPr>
          <w:i/>
          <w:noProof/>
        </w:rPr>
        <w:t>Health Trainers in the North West: A Report Commissioned by the North West Health Trainer Partnership</w:t>
      </w:r>
      <w:r>
        <w:rPr>
          <w:noProof/>
        </w:rPr>
        <w:t>. Liverpool: North West Public Health Observatory, 2011.</w:t>
      </w:r>
      <w:bookmarkEnd w:id="55"/>
    </w:p>
    <w:p w:rsidR="00646DA5" w:rsidRDefault="00646DA5" w:rsidP="00646DA5">
      <w:pPr>
        <w:spacing w:after="0" w:line="240" w:lineRule="auto"/>
        <w:ind w:left="720" w:hanging="720"/>
        <w:rPr>
          <w:noProof/>
        </w:rPr>
      </w:pPr>
      <w:bookmarkStart w:id="56" w:name="_ENREF_56"/>
      <w:r>
        <w:rPr>
          <w:noProof/>
        </w:rPr>
        <w:t>56.</w:t>
      </w:r>
      <w:r>
        <w:rPr>
          <w:noProof/>
        </w:rPr>
        <w:tab/>
        <w:t xml:space="preserve">Jackson EJ, Parks CP. Recruitment and Training Issues from Selected Lay Health Advisor Programs among African Americans: A 20-Year Perspective. </w:t>
      </w:r>
      <w:r w:rsidRPr="00646DA5">
        <w:rPr>
          <w:i/>
          <w:noProof/>
        </w:rPr>
        <w:t>Health Education &amp; Behavior</w:t>
      </w:r>
      <w:r>
        <w:rPr>
          <w:noProof/>
        </w:rPr>
        <w:t xml:space="preserve"> 1997;24(4):418-31.</w:t>
      </w:r>
      <w:bookmarkEnd w:id="56"/>
    </w:p>
    <w:p w:rsidR="00646DA5" w:rsidRDefault="00646DA5" w:rsidP="00646DA5">
      <w:pPr>
        <w:spacing w:after="0" w:line="240" w:lineRule="auto"/>
        <w:ind w:left="720" w:hanging="720"/>
        <w:rPr>
          <w:noProof/>
        </w:rPr>
      </w:pPr>
      <w:bookmarkStart w:id="57" w:name="_ENREF_57"/>
      <w:r>
        <w:rPr>
          <w:noProof/>
        </w:rPr>
        <w:t>57.</w:t>
      </w:r>
      <w:r>
        <w:rPr>
          <w:noProof/>
        </w:rPr>
        <w:tab/>
        <w:t xml:space="preserve">Eng E, Parker E, Harlan C. Lay health advisor intervention strategies: a continuum from natural helping to paraprofessional helping. </w:t>
      </w:r>
      <w:r w:rsidRPr="00646DA5">
        <w:rPr>
          <w:i/>
          <w:noProof/>
        </w:rPr>
        <w:t>Health Educ.Behav.</w:t>
      </w:r>
      <w:r>
        <w:rPr>
          <w:noProof/>
        </w:rPr>
        <w:t xml:space="preserve"> 1997;24(4):413-7.</w:t>
      </w:r>
      <w:bookmarkEnd w:id="57"/>
    </w:p>
    <w:p w:rsidR="00646DA5" w:rsidRDefault="00646DA5" w:rsidP="00646DA5">
      <w:pPr>
        <w:spacing w:after="0" w:line="240" w:lineRule="auto"/>
        <w:ind w:left="720" w:hanging="720"/>
        <w:rPr>
          <w:noProof/>
        </w:rPr>
      </w:pPr>
      <w:bookmarkStart w:id="58" w:name="_ENREF_58"/>
      <w:r>
        <w:rPr>
          <w:noProof/>
        </w:rPr>
        <w:t>58.</w:t>
      </w:r>
      <w:r>
        <w:rPr>
          <w:noProof/>
        </w:rPr>
        <w:tab/>
        <w:t xml:space="preserve">Smith D, Gardner B, Michie S. </w:t>
      </w:r>
      <w:r w:rsidRPr="00646DA5">
        <w:rPr>
          <w:i/>
          <w:noProof/>
        </w:rPr>
        <w:t>National Health Trainer End of Year Report 07/08</w:t>
      </w:r>
      <w:r>
        <w:rPr>
          <w:noProof/>
        </w:rPr>
        <w:t>. London: Centre for Outcome Research and Effectiveness, University College London &amp; Department of Health, 2009.</w:t>
      </w:r>
      <w:bookmarkEnd w:id="58"/>
    </w:p>
    <w:p w:rsidR="00646DA5" w:rsidRDefault="00646DA5" w:rsidP="00646DA5">
      <w:pPr>
        <w:spacing w:after="0" w:line="240" w:lineRule="auto"/>
        <w:ind w:left="720" w:hanging="720"/>
        <w:rPr>
          <w:noProof/>
        </w:rPr>
      </w:pPr>
      <w:bookmarkStart w:id="59" w:name="_ENREF_59"/>
      <w:r>
        <w:rPr>
          <w:noProof/>
        </w:rPr>
        <w:t>59.</w:t>
      </w:r>
      <w:r>
        <w:rPr>
          <w:noProof/>
        </w:rPr>
        <w:tab/>
        <w:t xml:space="preserve">Smith J, Gardner B, Michie S. </w:t>
      </w:r>
      <w:r w:rsidRPr="00646DA5">
        <w:rPr>
          <w:i/>
          <w:noProof/>
        </w:rPr>
        <w:t>Health Trainers National End of Year Report: 2008-09</w:t>
      </w:r>
      <w:r>
        <w:rPr>
          <w:noProof/>
        </w:rPr>
        <w:t>. London: Centre for Outcome Research and Effectiveness, University College London &amp; Department of Health, 2010.</w:t>
      </w:r>
      <w:bookmarkEnd w:id="59"/>
    </w:p>
    <w:p w:rsidR="00646DA5" w:rsidRDefault="00646DA5" w:rsidP="00646DA5">
      <w:pPr>
        <w:spacing w:after="0" w:line="240" w:lineRule="auto"/>
        <w:ind w:left="720" w:hanging="720"/>
        <w:rPr>
          <w:noProof/>
        </w:rPr>
      </w:pPr>
      <w:bookmarkStart w:id="60" w:name="_ENREF_60"/>
      <w:r>
        <w:rPr>
          <w:noProof/>
        </w:rPr>
        <w:t>60.</w:t>
      </w:r>
      <w:r>
        <w:rPr>
          <w:noProof/>
        </w:rPr>
        <w:tab/>
        <w:t xml:space="preserve">Trayers T, Lawlor DA. Bridging the gap in health inequalities with the help of health trainers: a realistic task in hostile environments? A short report for debate. </w:t>
      </w:r>
      <w:r w:rsidRPr="00646DA5">
        <w:rPr>
          <w:i/>
          <w:noProof/>
        </w:rPr>
        <w:t>J.Public Health (Oxf)</w:t>
      </w:r>
      <w:r>
        <w:rPr>
          <w:noProof/>
        </w:rPr>
        <w:t xml:space="preserve"> 2007;29(3):218-21.</w:t>
      </w:r>
      <w:bookmarkEnd w:id="60"/>
    </w:p>
    <w:p w:rsidR="00646DA5" w:rsidRDefault="00646DA5" w:rsidP="00646DA5">
      <w:pPr>
        <w:spacing w:after="0" w:line="240" w:lineRule="auto"/>
        <w:ind w:left="720" w:hanging="720"/>
        <w:rPr>
          <w:noProof/>
        </w:rPr>
      </w:pPr>
      <w:bookmarkStart w:id="61" w:name="_ENREF_61"/>
      <w:r>
        <w:rPr>
          <w:noProof/>
        </w:rPr>
        <w:lastRenderedPageBreak/>
        <w:t>61.</w:t>
      </w:r>
      <w:r>
        <w:rPr>
          <w:noProof/>
        </w:rPr>
        <w:tab/>
        <w:t xml:space="preserve">Campbell JP, Maxey VA, Watson WA. Hawthorne effect: implications for prehospital research. </w:t>
      </w:r>
      <w:r w:rsidRPr="00646DA5">
        <w:rPr>
          <w:i/>
          <w:noProof/>
        </w:rPr>
        <w:t>Ann.Emerg.Med.</w:t>
      </w:r>
      <w:r>
        <w:rPr>
          <w:noProof/>
        </w:rPr>
        <w:t xml:space="preserve"> 1995;26(5):590-4.</w:t>
      </w:r>
      <w:bookmarkEnd w:id="61"/>
    </w:p>
    <w:p w:rsidR="00646DA5" w:rsidRDefault="00646DA5" w:rsidP="00646DA5">
      <w:pPr>
        <w:spacing w:after="0" w:line="240" w:lineRule="auto"/>
        <w:ind w:left="720" w:hanging="720"/>
        <w:rPr>
          <w:noProof/>
        </w:rPr>
      </w:pPr>
      <w:bookmarkStart w:id="62" w:name="_ENREF_62"/>
      <w:r>
        <w:rPr>
          <w:noProof/>
        </w:rPr>
        <w:t>62.</w:t>
      </w:r>
      <w:r>
        <w:rPr>
          <w:noProof/>
        </w:rPr>
        <w:tab/>
        <w:t xml:space="preserve">Hebert JR, Clemow L, Pbert L, Ockene IS, Ockene JK. Social desirability bias in dietary self-report may compromise the validity of dietary intake measures. </w:t>
      </w:r>
      <w:r w:rsidRPr="00646DA5">
        <w:rPr>
          <w:i/>
          <w:noProof/>
        </w:rPr>
        <w:t>Int J Epidemiol</w:t>
      </w:r>
      <w:r>
        <w:rPr>
          <w:noProof/>
        </w:rPr>
        <w:t xml:space="preserve"> 1995;24(2):389-98.</w:t>
      </w:r>
      <w:bookmarkEnd w:id="62"/>
    </w:p>
    <w:p w:rsidR="00646DA5" w:rsidRDefault="00646DA5" w:rsidP="00646DA5">
      <w:pPr>
        <w:spacing w:after="0" w:line="240" w:lineRule="auto"/>
        <w:ind w:left="720" w:hanging="720"/>
        <w:rPr>
          <w:noProof/>
        </w:rPr>
      </w:pPr>
      <w:bookmarkStart w:id="63" w:name="_ENREF_63"/>
      <w:r>
        <w:rPr>
          <w:noProof/>
        </w:rPr>
        <w:t>63.</w:t>
      </w:r>
      <w:r>
        <w:rPr>
          <w:noProof/>
        </w:rPr>
        <w:tab/>
        <w:t xml:space="preserve">Krebs-Smith SM, Heimendinger J, Subar AF, Patterson BH, Pivonka E. Using Food frequency questionnaires to estimate fruit and vegetable intake - association between the number of questions and total intakes. </w:t>
      </w:r>
      <w:r w:rsidRPr="00646DA5">
        <w:rPr>
          <w:i/>
          <w:noProof/>
        </w:rPr>
        <w:t>Journal of Nutrition Education</w:t>
      </w:r>
      <w:r>
        <w:rPr>
          <w:noProof/>
        </w:rPr>
        <w:t xml:space="preserve"> 1995;27(2):80-5.</w:t>
      </w:r>
      <w:bookmarkEnd w:id="63"/>
    </w:p>
    <w:p w:rsidR="00646DA5" w:rsidRDefault="00646DA5" w:rsidP="00646DA5">
      <w:pPr>
        <w:spacing w:after="0" w:line="240" w:lineRule="auto"/>
        <w:ind w:left="720" w:hanging="720"/>
        <w:rPr>
          <w:noProof/>
        </w:rPr>
      </w:pPr>
      <w:bookmarkStart w:id="64" w:name="_ENREF_64"/>
      <w:r>
        <w:rPr>
          <w:noProof/>
        </w:rPr>
        <w:t>64.</w:t>
      </w:r>
      <w:r>
        <w:rPr>
          <w:noProof/>
        </w:rPr>
        <w:tab/>
        <w:t xml:space="preserve">Cade J, Thompson R, Burley V, Warm D. Development, validation and utilisation of food-frequency questionnaires - a review. </w:t>
      </w:r>
      <w:r w:rsidRPr="00646DA5">
        <w:rPr>
          <w:i/>
          <w:noProof/>
        </w:rPr>
        <w:t>Public Health Nutrition</w:t>
      </w:r>
      <w:r>
        <w:rPr>
          <w:noProof/>
        </w:rPr>
        <w:t xml:space="preserve"> 2002;5(4):567-87.</w:t>
      </w:r>
      <w:bookmarkEnd w:id="64"/>
    </w:p>
    <w:p w:rsidR="00646DA5" w:rsidRDefault="00646DA5" w:rsidP="00646DA5">
      <w:pPr>
        <w:spacing w:line="240" w:lineRule="auto"/>
        <w:ind w:left="720" w:hanging="720"/>
        <w:rPr>
          <w:noProof/>
        </w:rPr>
      </w:pPr>
      <w:bookmarkStart w:id="65" w:name="_ENREF_65"/>
      <w:r>
        <w:rPr>
          <w:noProof/>
        </w:rPr>
        <w:t>65.</w:t>
      </w:r>
      <w:r>
        <w:rPr>
          <w:noProof/>
        </w:rPr>
        <w:tab/>
        <w:t xml:space="preserve">Smith J, Gardner B, Michie S. </w:t>
      </w:r>
      <w:r w:rsidRPr="00646DA5">
        <w:rPr>
          <w:i/>
          <w:noProof/>
        </w:rPr>
        <w:t>National Health trainer Data Collection &amp; Reporting System: Updated National Report</w:t>
      </w:r>
      <w:r>
        <w:rPr>
          <w:noProof/>
        </w:rPr>
        <w:t>. London: Department of Health, 2009.</w:t>
      </w:r>
      <w:bookmarkEnd w:id="65"/>
    </w:p>
    <w:p w:rsidR="00646DA5" w:rsidRDefault="00646DA5" w:rsidP="00646DA5">
      <w:pPr>
        <w:spacing w:line="240" w:lineRule="auto"/>
        <w:rPr>
          <w:noProof/>
        </w:rPr>
      </w:pPr>
    </w:p>
    <w:p w:rsidR="00033BE1" w:rsidRDefault="00223629" w:rsidP="006D7B6E">
      <w:r>
        <w:fldChar w:fldCharType="end"/>
      </w:r>
    </w:p>
    <w:p w:rsidR="00033BE1" w:rsidRDefault="00033BE1" w:rsidP="00033BE1">
      <w:r>
        <w:br w:type="page"/>
      </w:r>
    </w:p>
    <w:p w:rsidR="00033BE1" w:rsidRDefault="00033BE1" w:rsidP="00033BE1">
      <w:pPr>
        <w:pStyle w:val="Heading1"/>
      </w:pPr>
      <w:r>
        <w:lastRenderedPageBreak/>
        <w:t>Figures &amp; Tables Captions</w:t>
      </w:r>
    </w:p>
    <w:p w:rsidR="00033BE1" w:rsidRDefault="00033BE1" w:rsidP="00033BE1">
      <w:pPr>
        <w:keepNext/>
        <w:jc w:val="center"/>
      </w:pPr>
      <w:r>
        <w:rPr>
          <w:noProof/>
          <w:lang w:eastAsia="en-GB"/>
        </w:rPr>
        <w:drawing>
          <wp:inline distT="0" distB="0" distL="0" distR="0" wp14:anchorId="4C66CA04" wp14:editId="1E60E09C">
            <wp:extent cx="4962525" cy="5695950"/>
            <wp:effectExtent l="0" t="0" r="47625" b="19050"/>
            <wp:docPr id="95" name="Diagram 9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033BE1" w:rsidRDefault="00033BE1" w:rsidP="00033BE1">
      <w:pPr>
        <w:pStyle w:val="Caption"/>
        <w:jc w:val="center"/>
      </w:pPr>
      <w:r>
        <w:t xml:space="preserve">Figure </w:t>
      </w:r>
      <w:r w:rsidR="004D11C3">
        <w:fldChar w:fldCharType="begin"/>
      </w:r>
      <w:r w:rsidR="004D11C3">
        <w:instrText xml:space="preserve"> SEQ Figure \* ARABIC </w:instrText>
      </w:r>
      <w:r w:rsidR="004D11C3">
        <w:fldChar w:fldCharType="separate"/>
      </w:r>
      <w:r w:rsidR="00F44EEF">
        <w:rPr>
          <w:noProof/>
        </w:rPr>
        <w:t>1</w:t>
      </w:r>
      <w:r w:rsidR="004D11C3">
        <w:rPr>
          <w:noProof/>
        </w:rPr>
        <w:fldChar w:fldCharType="end"/>
      </w:r>
      <w:r>
        <w:t>: LHT Intervention</w:t>
      </w:r>
    </w:p>
    <w:p w:rsidR="00033BE1" w:rsidRDefault="00033BE1" w:rsidP="00033BE1">
      <w:pPr>
        <w:rPr>
          <w:b/>
        </w:rPr>
      </w:pPr>
    </w:p>
    <w:p w:rsidR="00033BE1" w:rsidRDefault="00033BE1" w:rsidP="00033BE1">
      <w:pPr>
        <w:keepNext/>
      </w:pPr>
      <w:r>
        <w:rPr>
          <w:noProof/>
          <w:lang w:eastAsia="en-GB"/>
        </w:rPr>
        <w:lastRenderedPageBreak/>
        <mc:AlternateContent>
          <mc:Choice Requires="wpc">
            <w:drawing>
              <wp:inline distT="0" distB="0" distL="0" distR="0" wp14:anchorId="05957C65" wp14:editId="52D1D940">
                <wp:extent cx="6134100" cy="7848600"/>
                <wp:effectExtent l="19050" t="19050" r="19050" b="1905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lt1">
                            <a:lumMod val="100000"/>
                            <a:lumOff val="0"/>
                          </a:schemeClr>
                        </a:solidFill>
                      </wpc:bg>
                      <wpc:whole>
                        <a:ln w="31750" cap="flat" cmpd="sng" algn="ctr">
                          <a:solidFill>
                            <a:schemeClr val="dk1">
                              <a:lumMod val="100000"/>
                              <a:lumOff val="0"/>
                            </a:schemeClr>
                          </a:solidFill>
                          <a:prstDash val="solid"/>
                          <a:miter lim="800000"/>
                          <a:headEnd type="none" w="med" len="med"/>
                          <a:tailEnd type="none" w="med" len="med"/>
                        </a:ln>
                      </wpc:whole>
                      <wps:wsp>
                        <wps:cNvPr id="66" name="Text Box 70"/>
                        <wps:cNvSpPr txBox="1">
                          <a:spLocks noChangeArrowheads="1"/>
                        </wps:cNvSpPr>
                        <wps:spPr bwMode="auto">
                          <a:xfrm>
                            <a:off x="1275218" y="924511"/>
                            <a:ext cx="2018697" cy="549349"/>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sidRPr="008C65CF">
                                <w:rPr>
                                  <w:b/>
                                </w:rPr>
                                <w:t>162</w:t>
                              </w:r>
                              <w:r w:rsidRPr="008C65CF">
                                <w:t xml:space="preserve"> initiated contact and assessed for eligibility</w:t>
                              </w:r>
                            </w:p>
                          </w:txbxContent>
                        </wps:txbx>
                        <wps:bodyPr rot="0" vert="horz" wrap="square" lIns="91440" tIns="45720" rIns="91440" bIns="45720" anchor="ctr" anchorCtr="0" upright="1">
                          <a:spAutoFit/>
                        </wps:bodyPr>
                      </wps:wsp>
                      <wps:wsp>
                        <wps:cNvPr id="67" name="Text Box 71"/>
                        <wps:cNvSpPr txBox="1">
                          <a:spLocks noChangeArrowheads="1"/>
                        </wps:cNvSpPr>
                        <wps:spPr bwMode="auto">
                          <a:xfrm>
                            <a:off x="1275218" y="162588"/>
                            <a:ext cx="2018697" cy="549349"/>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sidRPr="008C65CF">
                                <w:rPr>
                                  <w:b/>
                                </w:rPr>
                                <w:t>2275</w:t>
                              </w:r>
                              <w:r w:rsidRPr="008C65CF">
                                <w:t xml:space="preserve"> </w:t>
                              </w:r>
                              <w:r>
                                <w:t xml:space="preserve">potential participants </w:t>
                              </w:r>
                              <w:r w:rsidRPr="008C65CF">
                                <w:t>contacted via mail shot</w:t>
                              </w:r>
                            </w:p>
                          </w:txbxContent>
                        </wps:txbx>
                        <wps:bodyPr rot="0" vert="horz" wrap="square" lIns="91440" tIns="45720" rIns="91440" bIns="45720" anchor="ctr" anchorCtr="0" upright="1">
                          <a:spAutoFit/>
                        </wps:bodyPr>
                      </wps:wsp>
                      <wps:wsp>
                        <wps:cNvPr id="68" name="Text Box 72"/>
                        <wps:cNvSpPr txBox="1">
                          <a:spLocks noChangeArrowheads="1"/>
                        </wps:cNvSpPr>
                        <wps:spPr bwMode="auto">
                          <a:xfrm>
                            <a:off x="3334511" y="1473861"/>
                            <a:ext cx="2742275" cy="852686"/>
                          </a:xfrm>
                          <a:prstGeom prst="rect">
                            <a:avLst/>
                          </a:prstGeom>
                          <a:solidFill>
                            <a:srgbClr val="FFFFFF"/>
                          </a:solidFill>
                          <a:ln w="9525">
                            <a:solidFill>
                              <a:srgbClr val="000000"/>
                            </a:solidFill>
                            <a:miter lim="800000"/>
                            <a:headEnd/>
                            <a:tailEnd/>
                          </a:ln>
                        </wps:spPr>
                        <wps:txbx>
                          <w:txbxContent>
                            <w:p w:rsidR="004661BD" w:rsidRDefault="004661BD" w:rsidP="00033BE1">
                              <w:pPr>
                                <w:pStyle w:val="NoSpacing"/>
                              </w:pPr>
                              <w:r>
                                <w:t>Excluded (n=17)</w:t>
                              </w:r>
                            </w:p>
                            <w:p w:rsidR="004661BD" w:rsidRPr="008C65CF" w:rsidRDefault="004661BD" w:rsidP="00033BE1">
                              <w:pPr>
                                <w:pStyle w:val="NoSpacing"/>
                              </w:pPr>
                              <w:r>
                                <w:t xml:space="preserve"> </w:t>
                              </w:r>
                              <w:r w:rsidRPr="008C65CF">
                                <w:t xml:space="preserve">Not meeting inclusion criteria </w:t>
                              </w:r>
                              <w:r>
                                <w:t xml:space="preserve">      </w:t>
                              </w:r>
                              <w:r w:rsidRPr="008C65CF">
                                <w:t>(n=</w:t>
                              </w:r>
                              <w:r>
                                <w:t>3</w:t>
                              </w:r>
                              <w:r w:rsidRPr="008C65CF">
                                <w:t>)</w:t>
                              </w:r>
                            </w:p>
                            <w:p w:rsidR="004661BD" w:rsidRDefault="004661BD" w:rsidP="00033BE1">
                              <w:pPr>
                                <w:pStyle w:val="NoSpacing"/>
                              </w:pPr>
                              <w:r>
                                <w:t xml:space="preserve"> </w:t>
                              </w:r>
                              <w:r w:rsidRPr="008C65CF">
                                <w:t xml:space="preserve">Refused to participate </w:t>
                              </w:r>
                              <w:r>
                                <w:tab/>
                                <w:t xml:space="preserve">         (n=9</w:t>
                              </w:r>
                              <w:r w:rsidRPr="008C65CF">
                                <w:t>)</w:t>
                              </w:r>
                            </w:p>
                            <w:p w:rsidR="004661BD" w:rsidRDefault="004661BD" w:rsidP="00033BE1">
                              <w:pPr>
                                <w:pStyle w:val="NoSpacing"/>
                              </w:pPr>
                              <w:r>
                                <w:t xml:space="preserve"> Unable to participate at that time (n=5)</w:t>
                              </w:r>
                            </w:p>
                            <w:p w:rsidR="004661BD" w:rsidRDefault="004661BD" w:rsidP="00033BE1">
                              <w:pPr>
                                <w:pStyle w:val="NoSpacing"/>
                              </w:pPr>
                              <w:r>
                                <w:t xml:space="preserve"> </w:t>
                              </w:r>
                            </w:p>
                            <w:p w:rsidR="004661BD" w:rsidRPr="008C65CF" w:rsidRDefault="004661BD" w:rsidP="00033BE1">
                              <w:pPr>
                                <w:pStyle w:val="NoSpacing"/>
                              </w:pPr>
                            </w:p>
                          </w:txbxContent>
                        </wps:txbx>
                        <wps:bodyPr rot="0" vert="horz" wrap="square" lIns="91440" tIns="45720" rIns="91440" bIns="45720" anchor="ctr" anchorCtr="0" upright="1">
                          <a:noAutofit/>
                        </wps:bodyPr>
                      </wps:wsp>
                      <wps:wsp>
                        <wps:cNvPr id="69" name="Text Box 73"/>
                        <wps:cNvSpPr txBox="1">
                          <a:spLocks noChangeArrowheads="1"/>
                        </wps:cNvSpPr>
                        <wps:spPr bwMode="auto">
                          <a:xfrm>
                            <a:off x="1276810" y="2340081"/>
                            <a:ext cx="2018697" cy="549349"/>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Pr>
                                  <w:b/>
                                </w:rPr>
                                <w:t>145</w:t>
                              </w:r>
                              <w:r w:rsidRPr="008C65CF">
                                <w:t xml:space="preserve"> </w:t>
                              </w:r>
                              <w:r>
                                <w:t>invited for baseline data collection</w:t>
                              </w:r>
                            </w:p>
                          </w:txbxContent>
                        </wps:txbx>
                        <wps:bodyPr rot="0" vert="horz" wrap="square" lIns="91440" tIns="45720" rIns="91440" bIns="45720" anchor="ctr" anchorCtr="0" upright="1">
                          <a:spAutoFit/>
                        </wps:bodyPr>
                      </wps:wsp>
                      <wps:wsp>
                        <wps:cNvPr id="70" name="Text Box 74"/>
                        <wps:cNvSpPr txBox="1">
                          <a:spLocks noChangeArrowheads="1"/>
                        </wps:cNvSpPr>
                        <wps:spPr bwMode="auto">
                          <a:xfrm>
                            <a:off x="1276810" y="3794663"/>
                            <a:ext cx="2018697" cy="363844"/>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sidRPr="008C65CF">
                                <w:rPr>
                                  <w:b/>
                                </w:rPr>
                                <w:t>114</w:t>
                              </w:r>
                              <w:r w:rsidRPr="008C65CF">
                                <w:t xml:space="preserve"> randomised </w:t>
                              </w:r>
                              <w:r>
                                <w:t>(2:1 Ratio)</w:t>
                              </w:r>
                            </w:p>
                          </w:txbxContent>
                        </wps:txbx>
                        <wps:bodyPr rot="0" vert="horz" wrap="square" lIns="91440" tIns="45720" rIns="91440" bIns="45720" anchor="ctr" anchorCtr="0" upright="1">
                          <a:spAutoFit/>
                        </wps:bodyPr>
                      </wps:wsp>
                      <wps:wsp>
                        <wps:cNvPr id="71" name="Text Box 75"/>
                        <wps:cNvSpPr txBox="1">
                          <a:spLocks noChangeArrowheads="1"/>
                        </wps:cNvSpPr>
                        <wps:spPr bwMode="auto">
                          <a:xfrm>
                            <a:off x="3334511" y="2949143"/>
                            <a:ext cx="2742275" cy="706193"/>
                          </a:xfrm>
                          <a:prstGeom prst="rect">
                            <a:avLst/>
                          </a:prstGeom>
                          <a:solidFill>
                            <a:srgbClr val="FFFFFF"/>
                          </a:solidFill>
                          <a:ln w="9525">
                            <a:solidFill>
                              <a:srgbClr val="000000"/>
                            </a:solidFill>
                            <a:miter lim="800000"/>
                            <a:headEnd/>
                            <a:tailEnd/>
                          </a:ln>
                        </wps:spPr>
                        <wps:txbx>
                          <w:txbxContent>
                            <w:p w:rsidR="004661BD" w:rsidRDefault="004661BD" w:rsidP="00033BE1">
                              <w:pPr>
                                <w:pStyle w:val="NoSpacing"/>
                              </w:pPr>
                              <w:r>
                                <w:t>Excluded (n=31)</w:t>
                              </w:r>
                            </w:p>
                            <w:p w:rsidR="004661BD" w:rsidRDefault="004661BD" w:rsidP="00033BE1">
                              <w:pPr>
                                <w:pStyle w:val="NoSpacing"/>
                              </w:pPr>
                              <w:r>
                                <w:t xml:space="preserve"> N</w:t>
                              </w:r>
                              <w:r w:rsidRPr="008C65CF">
                                <w:t>ot meeting inclusion criteria</w:t>
                              </w:r>
                              <w:r>
                                <w:t xml:space="preserve">       (n=3)</w:t>
                              </w:r>
                            </w:p>
                            <w:p w:rsidR="004661BD" w:rsidRDefault="004661BD" w:rsidP="00033BE1">
                              <w:pPr>
                                <w:pStyle w:val="NoSpacing"/>
                              </w:pPr>
                              <w:r>
                                <w:t xml:space="preserve"> Did not attend</w:t>
                              </w:r>
                              <w:r>
                                <w:tab/>
                              </w:r>
                              <w:r>
                                <w:tab/>
                                <w:t xml:space="preserve">        (n=28)</w:t>
                              </w:r>
                            </w:p>
                            <w:p w:rsidR="004661BD" w:rsidRDefault="004661BD" w:rsidP="00033BE1">
                              <w:pPr>
                                <w:pStyle w:val="NoSpacing"/>
                              </w:pPr>
                              <w:r>
                                <w:t xml:space="preserve"> </w:t>
                              </w:r>
                            </w:p>
                          </w:txbxContent>
                        </wps:txbx>
                        <wps:bodyPr rot="0" vert="horz" wrap="square" lIns="91440" tIns="45720" rIns="91440" bIns="45720" anchor="ctr" anchorCtr="0" upright="1">
                          <a:noAutofit/>
                        </wps:bodyPr>
                      </wps:wsp>
                      <wps:wsp>
                        <wps:cNvPr id="72" name="Text Box 76"/>
                        <wps:cNvSpPr txBox="1">
                          <a:spLocks noChangeArrowheads="1"/>
                        </wps:cNvSpPr>
                        <wps:spPr bwMode="auto">
                          <a:xfrm>
                            <a:off x="571540" y="4531906"/>
                            <a:ext cx="1752827" cy="549349"/>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sidRPr="008C65CF">
                                <w:rPr>
                                  <w:b/>
                                </w:rPr>
                                <w:t>76</w:t>
                              </w:r>
                              <w:r w:rsidRPr="008C65CF">
                                <w:t xml:space="preserve"> were assigned to Intervention Group </w:t>
                              </w:r>
                            </w:p>
                          </w:txbxContent>
                        </wps:txbx>
                        <wps:bodyPr rot="0" vert="horz" wrap="square" lIns="91440" tIns="45720" rIns="91440" bIns="45720" anchor="ctr" anchorCtr="0" upright="1">
                          <a:spAutoFit/>
                        </wps:bodyPr>
                      </wps:wsp>
                      <wps:wsp>
                        <wps:cNvPr id="73" name="Text Box 77"/>
                        <wps:cNvSpPr txBox="1">
                          <a:spLocks noChangeArrowheads="1"/>
                        </wps:cNvSpPr>
                        <wps:spPr bwMode="auto">
                          <a:xfrm>
                            <a:off x="2446953" y="4531906"/>
                            <a:ext cx="1795812" cy="549349"/>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sidRPr="008C65CF">
                                <w:rPr>
                                  <w:b/>
                                </w:rPr>
                                <w:t>38</w:t>
                              </w:r>
                              <w:r w:rsidRPr="008C65CF">
                                <w:t xml:space="preserve"> were assigned to Control Group </w:t>
                              </w:r>
                            </w:p>
                          </w:txbxContent>
                        </wps:txbx>
                        <wps:bodyPr rot="0" vert="horz" wrap="square" lIns="91440" tIns="45720" rIns="91440" bIns="45720" anchor="ctr" anchorCtr="0" upright="1">
                          <a:spAutoFit/>
                        </wps:bodyPr>
                      </wps:wsp>
                      <wps:wsp>
                        <wps:cNvPr id="74" name="AutoShape 78"/>
                        <wps:cNvCnPr>
                          <a:cxnSpLocks noChangeShapeType="1"/>
                          <a:stCxn id="69" idx="2"/>
                          <a:endCxn id="70" idx="0"/>
                        </wps:cNvCnPr>
                        <wps:spPr bwMode="auto">
                          <a:xfrm>
                            <a:off x="2286954" y="2889431"/>
                            <a:ext cx="796" cy="9052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79"/>
                        <wps:cNvCnPr>
                          <a:cxnSpLocks noChangeShapeType="1"/>
                          <a:stCxn id="70" idx="2"/>
                          <a:endCxn id="72" idx="0"/>
                        </wps:cNvCnPr>
                        <wps:spPr bwMode="auto">
                          <a:xfrm flipH="1">
                            <a:off x="1447953" y="4158507"/>
                            <a:ext cx="839001" cy="373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80"/>
                        <wps:cNvCnPr>
                          <a:cxnSpLocks noChangeShapeType="1"/>
                          <a:stCxn id="70" idx="2"/>
                          <a:endCxn id="73" idx="0"/>
                        </wps:cNvCnPr>
                        <wps:spPr bwMode="auto">
                          <a:xfrm>
                            <a:off x="2286954" y="4158507"/>
                            <a:ext cx="1057905" cy="3733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81"/>
                        <wps:cNvCnPr>
                          <a:cxnSpLocks noChangeShapeType="1"/>
                          <a:stCxn id="66" idx="2"/>
                          <a:endCxn id="69" idx="0"/>
                        </wps:cNvCnPr>
                        <wps:spPr bwMode="auto">
                          <a:xfrm>
                            <a:off x="2284566" y="1473861"/>
                            <a:ext cx="2388" cy="866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 name="AutoShape 82"/>
                        <wps:cNvCnPr>
                          <a:cxnSpLocks noChangeShapeType="1"/>
                          <a:stCxn id="67" idx="2"/>
                          <a:endCxn id="66" idx="0"/>
                        </wps:cNvCnPr>
                        <wps:spPr bwMode="auto">
                          <a:xfrm>
                            <a:off x="2284566" y="711937"/>
                            <a:ext cx="796" cy="2125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Text Box 83"/>
                        <wps:cNvSpPr txBox="1">
                          <a:spLocks noChangeArrowheads="1"/>
                        </wps:cNvSpPr>
                        <wps:spPr bwMode="auto">
                          <a:xfrm>
                            <a:off x="579933" y="5627273"/>
                            <a:ext cx="1752827" cy="887717"/>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pPr>
                              <w:r w:rsidRPr="00ED4E7F">
                                <w:rPr>
                                  <w:b/>
                                </w:rPr>
                                <w:t>44</w:t>
                              </w:r>
                              <w:r w:rsidRPr="008C65CF">
                                <w:t xml:space="preserve"> Completed</w:t>
                              </w:r>
                              <w:r>
                                <w:t xml:space="preserve"> ‘Visit Two’</w:t>
                              </w:r>
                            </w:p>
                            <w:p w:rsidR="004661BD" w:rsidRPr="008C65CF" w:rsidRDefault="004661BD" w:rsidP="00033BE1">
                              <w:pPr>
                                <w:spacing w:after="0" w:line="240" w:lineRule="auto"/>
                              </w:pPr>
                              <w:r>
                                <w:rPr>
                                  <w:b/>
                                </w:rPr>
                                <w:t>2</w:t>
                              </w:r>
                              <w:r>
                                <w:t xml:space="preserve"> </w:t>
                              </w:r>
                              <w:r w:rsidRPr="008C65CF">
                                <w:t>Withdrew</w:t>
                              </w:r>
                            </w:p>
                            <w:p w:rsidR="004661BD" w:rsidRPr="008C65CF" w:rsidRDefault="004661BD" w:rsidP="00033BE1">
                              <w:pPr>
                                <w:spacing w:after="0" w:line="240" w:lineRule="auto"/>
                              </w:pPr>
                              <w:r w:rsidRPr="00ED4E7F">
                                <w:rPr>
                                  <w:b/>
                                </w:rPr>
                                <w:t>30</w:t>
                              </w:r>
                              <w:r>
                                <w:t xml:space="preserve"> </w:t>
                              </w:r>
                              <w:r w:rsidRPr="008C65CF">
                                <w:t>Lost to follow up</w:t>
                              </w:r>
                            </w:p>
                          </w:txbxContent>
                        </wps:txbx>
                        <wps:bodyPr rot="0" vert="horz" wrap="square" lIns="91440" tIns="45720" rIns="91440" bIns="45720" anchor="ctr" anchorCtr="0" upright="1">
                          <a:spAutoFit/>
                        </wps:bodyPr>
                      </wps:wsp>
                      <wps:wsp>
                        <wps:cNvPr id="80" name="Text Box 84"/>
                        <wps:cNvSpPr txBox="1">
                          <a:spLocks noChangeArrowheads="1"/>
                        </wps:cNvSpPr>
                        <wps:spPr bwMode="auto">
                          <a:xfrm>
                            <a:off x="2446953" y="5632794"/>
                            <a:ext cx="1795812" cy="887717"/>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pPr>
                              <w:r w:rsidRPr="002004A6">
                                <w:rPr>
                                  <w:b/>
                                </w:rPr>
                                <w:t>24</w:t>
                              </w:r>
                              <w:r>
                                <w:t xml:space="preserve"> </w:t>
                              </w:r>
                              <w:r w:rsidRPr="008C65CF">
                                <w:t>Completed</w:t>
                              </w:r>
                              <w:r>
                                <w:t xml:space="preserve"> ‘Visit Two’</w:t>
                              </w:r>
                            </w:p>
                            <w:p w:rsidR="004661BD" w:rsidRPr="008C65CF" w:rsidRDefault="004661BD" w:rsidP="00033BE1">
                              <w:pPr>
                                <w:spacing w:after="0" w:line="240" w:lineRule="auto"/>
                              </w:pPr>
                              <w:r w:rsidRPr="00ED4E7F">
                                <w:rPr>
                                  <w:b/>
                                </w:rPr>
                                <w:t>2</w:t>
                              </w:r>
                              <w:r>
                                <w:t xml:space="preserve"> </w:t>
                              </w:r>
                              <w:r w:rsidRPr="008C65CF">
                                <w:t>Withdrew</w:t>
                              </w:r>
                            </w:p>
                            <w:p w:rsidR="004661BD" w:rsidRPr="008C65CF" w:rsidRDefault="004661BD" w:rsidP="00033BE1">
                              <w:pPr>
                                <w:spacing w:after="0" w:line="240" w:lineRule="auto"/>
                              </w:pPr>
                              <w:r w:rsidRPr="00621611">
                                <w:rPr>
                                  <w:b/>
                                </w:rPr>
                                <w:t>12</w:t>
                              </w:r>
                              <w:r>
                                <w:t xml:space="preserve"> </w:t>
                              </w:r>
                              <w:r w:rsidRPr="008C65CF">
                                <w:t>Lost to follow up</w:t>
                              </w:r>
                            </w:p>
                          </w:txbxContent>
                        </wps:txbx>
                        <wps:bodyPr rot="0" vert="horz" wrap="square" lIns="91440" tIns="45720" rIns="91440" bIns="45720" anchor="ctr" anchorCtr="0" upright="1">
                          <a:spAutoFit/>
                        </wps:bodyPr>
                      </wps:wsp>
                      <wps:wsp>
                        <wps:cNvPr id="81" name="AutoShape 85"/>
                        <wps:cNvCnPr>
                          <a:cxnSpLocks noChangeShapeType="1"/>
                          <a:stCxn id="72" idx="2"/>
                          <a:endCxn id="79" idx="0"/>
                        </wps:cNvCnPr>
                        <wps:spPr bwMode="auto">
                          <a:xfrm>
                            <a:off x="1447954" y="5081255"/>
                            <a:ext cx="8393" cy="5460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86"/>
                        <wps:cNvCnPr>
                          <a:cxnSpLocks noChangeShapeType="1"/>
                          <a:stCxn id="73" idx="2"/>
                          <a:endCxn id="80" idx="0"/>
                        </wps:cNvCnPr>
                        <wps:spPr bwMode="auto">
                          <a:xfrm>
                            <a:off x="3344859" y="5081255"/>
                            <a:ext cx="0" cy="5515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Text Box 87"/>
                        <wps:cNvSpPr txBox="1">
                          <a:spLocks noChangeArrowheads="1"/>
                        </wps:cNvSpPr>
                        <wps:spPr bwMode="auto">
                          <a:xfrm>
                            <a:off x="579933" y="7000875"/>
                            <a:ext cx="1752827" cy="734854"/>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Pr>
                                  <w:b/>
                                </w:rPr>
                                <w:t>76</w:t>
                              </w:r>
                              <w:r w:rsidRPr="008C65CF">
                                <w:t xml:space="preserve"> </w:t>
                              </w:r>
                              <w:r>
                                <w:t>were included in Intention-to-treat analysis</w:t>
                              </w:r>
                            </w:p>
                          </w:txbxContent>
                        </wps:txbx>
                        <wps:bodyPr rot="0" vert="horz" wrap="square" lIns="91440" tIns="45720" rIns="91440" bIns="45720" anchor="ctr" anchorCtr="0" upright="1">
                          <a:spAutoFit/>
                        </wps:bodyPr>
                      </wps:wsp>
                      <wps:wsp>
                        <wps:cNvPr id="84" name="Text Box 88"/>
                        <wps:cNvSpPr txBox="1">
                          <a:spLocks noChangeArrowheads="1"/>
                        </wps:cNvSpPr>
                        <wps:spPr bwMode="auto">
                          <a:xfrm>
                            <a:off x="66069" y="35999"/>
                            <a:ext cx="449749" cy="1638494"/>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4661BD" w:rsidRPr="008C65CF" w:rsidRDefault="004661BD" w:rsidP="00033BE1">
                              <w:pPr>
                                <w:spacing w:after="0" w:line="240" w:lineRule="auto"/>
                                <w:jc w:val="center"/>
                              </w:pPr>
                              <w:r w:rsidRPr="008C65CF">
                                <w:rPr>
                                  <w:b/>
                                </w:rPr>
                                <w:t>Recruitment</w:t>
                              </w:r>
                            </w:p>
                          </w:txbxContent>
                        </wps:txbx>
                        <wps:bodyPr rot="0" vert="vert270" wrap="square" lIns="91440" tIns="45720" rIns="91440" bIns="45720" anchor="ctr" anchorCtr="0" upright="1">
                          <a:spAutoFit/>
                        </wps:bodyPr>
                      </wps:wsp>
                      <wps:wsp>
                        <wps:cNvPr id="85" name="AutoShape 89"/>
                        <wps:cNvCnPr>
                          <a:cxnSpLocks noChangeShapeType="1"/>
                          <a:stCxn id="66" idx="2"/>
                          <a:endCxn id="68" idx="1"/>
                        </wps:cNvCnPr>
                        <wps:spPr bwMode="auto">
                          <a:xfrm rot="16200000" flipH="1">
                            <a:off x="2596566" y="1161861"/>
                            <a:ext cx="426741" cy="104994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90"/>
                        <wps:cNvSpPr txBox="1">
                          <a:spLocks noChangeArrowheads="1"/>
                        </wps:cNvSpPr>
                        <wps:spPr bwMode="auto">
                          <a:xfrm>
                            <a:off x="66069" y="3375087"/>
                            <a:ext cx="449749" cy="1812853"/>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4661BD" w:rsidRPr="008C65CF" w:rsidRDefault="004661BD" w:rsidP="00033BE1">
                              <w:pPr>
                                <w:spacing w:after="0" w:line="240" w:lineRule="auto"/>
                                <w:jc w:val="center"/>
                                <w:rPr>
                                  <w:b/>
                                </w:rPr>
                              </w:pPr>
                              <w:r w:rsidRPr="008C65CF">
                                <w:rPr>
                                  <w:b/>
                                </w:rPr>
                                <w:t>Randomisation</w:t>
                              </w:r>
                            </w:p>
                          </w:txbxContent>
                        </wps:txbx>
                        <wps:bodyPr rot="0" vert="vert270" wrap="square" lIns="91440" tIns="45720" rIns="91440" bIns="45720" anchor="ctr" anchorCtr="0" upright="1">
                          <a:spAutoFit/>
                        </wps:bodyPr>
                      </wps:wsp>
                      <wps:wsp>
                        <wps:cNvPr id="87" name="Text Box 91"/>
                        <wps:cNvSpPr txBox="1">
                          <a:spLocks noChangeArrowheads="1"/>
                        </wps:cNvSpPr>
                        <wps:spPr bwMode="auto">
                          <a:xfrm>
                            <a:off x="66069" y="5187940"/>
                            <a:ext cx="449749" cy="1812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61BD" w:rsidRPr="008C65CF" w:rsidRDefault="004661BD" w:rsidP="00033BE1">
                              <w:pPr>
                                <w:spacing w:after="0" w:line="240" w:lineRule="auto"/>
                                <w:jc w:val="center"/>
                                <w:rPr>
                                  <w:b/>
                                </w:rPr>
                              </w:pPr>
                              <w:r w:rsidRPr="008C65CF">
                                <w:rPr>
                                  <w:b/>
                                </w:rPr>
                                <w:t>Follow-up</w:t>
                              </w:r>
                            </w:p>
                          </w:txbxContent>
                        </wps:txbx>
                        <wps:bodyPr rot="0" vert="vert270" wrap="square" lIns="91440" tIns="45720" rIns="91440" bIns="45720" anchor="ctr" anchorCtr="0" upright="1">
                          <a:spAutoFit/>
                        </wps:bodyPr>
                      </wps:wsp>
                      <wps:wsp>
                        <wps:cNvPr id="88" name="Text Box 92"/>
                        <wps:cNvSpPr txBox="1">
                          <a:spLocks noChangeArrowheads="1"/>
                        </wps:cNvSpPr>
                        <wps:spPr bwMode="auto">
                          <a:xfrm>
                            <a:off x="66069" y="6845679"/>
                            <a:ext cx="449749" cy="890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61BD" w:rsidRPr="008C65CF" w:rsidRDefault="004661BD" w:rsidP="00033BE1">
                              <w:pPr>
                                <w:spacing w:after="0" w:line="240" w:lineRule="auto"/>
                                <w:jc w:val="center"/>
                                <w:rPr>
                                  <w:b/>
                                </w:rPr>
                              </w:pPr>
                              <w:r w:rsidRPr="008C65CF">
                                <w:rPr>
                                  <w:b/>
                                </w:rPr>
                                <w:t>Analysis</w:t>
                              </w:r>
                            </w:p>
                          </w:txbxContent>
                        </wps:txbx>
                        <wps:bodyPr rot="0" vert="vert270" wrap="square" lIns="91440" tIns="45720" rIns="91440" bIns="45720" anchor="ctr" anchorCtr="0" upright="1">
                          <a:spAutoFit/>
                        </wps:bodyPr>
                      </wps:wsp>
                      <wps:wsp>
                        <wps:cNvPr id="89" name="Text Box 93"/>
                        <wps:cNvSpPr txBox="1">
                          <a:spLocks noChangeArrowheads="1"/>
                        </wps:cNvSpPr>
                        <wps:spPr bwMode="auto">
                          <a:xfrm>
                            <a:off x="2535744" y="6997344"/>
                            <a:ext cx="1654121" cy="734854"/>
                          </a:xfrm>
                          <a:prstGeom prst="rect">
                            <a:avLst/>
                          </a:prstGeom>
                          <a:solidFill>
                            <a:srgbClr val="FFFFFF"/>
                          </a:solidFill>
                          <a:ln w="9525">
                            <a:solidFill>
                              <a:srgbClr val="000000"/>
                            </a:solidFill>
                            <a:miter lim="800000"/>
                            <a:headEnd/>
                            <a:tailEnd/>
                          </a:ln>
                        </wps:spPr>
                        <wps:txbx>
                          <w:txbxContent>
                            <w:p w:rsidR="004661BD" w:rsidRPr="008C65CF" w:rsidRDefault="004661BD" w:rsidP="00033BE1">
                              <w:pPr>
                                <w:spacing w:after="0" w:line="240" w:lineRule="auto"/>
                                <w:jc w:val="center"/>
                              </w:pPr>
                              <w:r>
                                <w:rPr>
                                  <w:b/>
                                </w:rPr>
                                <w:t>38</w:t>
                              </w:r>
                              <w:r w:rsidRPr="008C65CF">
                                <w:t xml:space="preserve"> </w:t>
                              </w:r>
                              <w:r>
                                <w:t>were included in Intention-to-treat analysis</w:t>
                              </w:r>
                            </w:p>
                          </w:txbxContent>
                        </wps:txbx>
                        <wps:bodyPr rot="0" vert="horz" wrap="square" lIns="91440" tIns="45720" rIns="91440" bIns="45720" anchor="ctr" anchorCtr="0" upright="1">
                          <a:spAutoFit/>
                        </wps:bodyPr>
                      </wps:wsp>
                      <wps:wsp>
                        <wps:cNvPr id="90" name="AutoShape 94"/>
                        <wps:cNvCnPr>
                          <a:cxnSpLocks noChangeShapeType="1"/>
                          <a:stCxn id="79" idx="2"/>
                          <a:endCxn id="83" idx="0"/>
                        </wps:cNvCnPr>
                        <wps:spPr bwMode="auto">
                          <a:xfrm>
                            <a:off x="1456347" y="6514990"/>
                            <a:ext cx="0" cy="485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95"/>
                        <wps:cNvCnPr>
                          <a:cxnSpLocks noChangeShapeType="1"/>
                          <a:stCxn id="80" idx="2"/>
                          <a:endCxn id="89" idx="0"/>
                        </wps:cNvCnPr>
                        <wps:spPr bwMode="auto">
                          <a:xfrm>
                            <a:off x="3344859" y="6520511"/>
                            <a:ext cx="17946" cy="47683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96"/>
                        <wps:cNvCnPr>
                          <a:cxnSpLocks noChangeShapeType="1"/>
                          <a:stCxn id="69" idx="2"/>
                          <a:endCxn id="71" idx="1"/>
                        </wps:cNvCnPr>
                        <wps:spPr bwMode="auto">
                          <a:xfrm rot="16200000" flipH="1">
                            <a:off x="2603732" y="2572653"/>
                            <a:ext cx="413206" cy="1047557"/>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Text Box 97"/>
                        <wps:cNvSpPr txBox="1">
                          <a:spLocks noChangeArrowheads="1"/>
                        </wps:cNvSpPr>
                        <wps:spPr bwMode="auto">
                          <a:xfrm>
                            <a:off x="66069" y="1674493"/>
                            <a:ext cx="449749" cy="170059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4661BD" w:rsidRPr="008C65CF" w:rsidRDefault="004661BD" w:rsidP="00033BE1">
                              <w:pPr>
                                <w:spacing w:after="0" w:line="240" w:lineRule="auto"/>
                                <w:jc w:val="center"/>
                              </w:pPr>
                              <w:r>
                                <w:rPr>
                                  <w:b/>
                                </w:rPr>
                                <w:t>Enrolment</w:t>
                              </w:r>
                            </w:p>
                          </w:txbxContent>
                        </wps:txbx>
                        <wps:bodyPr rot="0" vert="vert270" wrap="square" lIns="91440" tIns="45720" rIns="91440" bIns="45720" anchor="ctr" anchorCtr="0" upright="1">
                          <a:spAutoFit/>
                        </wps:bodyPr>
                      </wps:wsp>
                    </wpc:wpc>
                  </a:graphicData>
                </a:graphic>
              </wp:inline>
            </w:drawing>
          </mc:Choice>
          <mc:Fallback>
            <w:pict>
              <v:group id="Canvas 94" o:spid="_x0000_s1026" editas="canvas" style="width:483pt;height:618pt;mso-position-horizontal-relative:char;mso-position-vertical-relative:line" coordsize="61341,78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">
                <v:shape id="_x0000_s1027" type="#_x0000_t75" style="position:absolute;width:61341;height:78486;visibility:visible;mso-wrap-style:square" filled="t" fillcolor="white [3201]" stroked="t" strokecolor="black [3200]" strokeweight="2.5pt">
                  <v:fill o:detectmouseclick="t"/>
                  <v:path o:connecttype="none"/>
                </v:shape>
                <v:shapetype id="_x0000_t202" coordsize="21600,21600" o:spt="202" path="m,l,21600r21600,l21600,xe">
                  <v:stroke joinstyle="miter"/>
                  <v:path gradientshapeok="t" o:connecttype="rect"/>
                </v:shapetype>
                <v:shape id="Text Box 70" o:spid="_x0000_s1028" type="#_x0000_t202" style="position:absolute;left:12752;top:9245;width:20187;height:5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oOsUA&#10;AADbAAAADwAAAGRycy9kb3ducmV2LnhtbESPQWvCQBSE70L/w/KE3sxGkSCpq4jU4qFQoobg7ZF9&#10;JqHZtyG7Nem/7xYEj8PMfMOst6NpxZ1611hWMI9iEMSl1Q1XCi7nw2wFwnlkja1lUvBLDrabl8ka&#10;U20Hzuh+8pUIEHYpKqi971IpXVmTQRfZjjh4N9sb9EH2ldQ9DgFuWrmI40QabDgs1NjRvqby+/Rj&#10;FOS343IZX98/vrprNa7aT86KvFDqdTru3kB4Gv0z/GgftYIkgf8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WCg6xQAAANsAAAAPAAAAAAAAAAAAAAAAAJgCAABkcnMv&#10;ZG93bnJldi54bWxQSwUGAAAAAAQABAD1AAAAigMAAAAA&#10;">
                  <v:textbox style="mso-fit-shape-to-text:t">
                    <w:txbxContent>
                      <w:p w:rsidR="004661BD" w:rsidRPr="008C65CF" w:rsidRDefault="004661BD" w:rsidP="00033BE1">
                        <w:pPr>
                          <w:spacing w:after="0" w:line="240" w:lineRule="auto"/>
                          <w:jc w:val="center"/>
                        </w:pPr>
                        <w:r w:rsidRPr="008C65CF">
                          <w:rPr>
                            <w:b/>
                          </w:rPr>
                          <w:t>162</w:t>
                        </w:r>
                        <w:r w:rsidRPr="008C65CF">
                          <w:t xml:space="preserve"> initiated contact and assessed for eligibility</w:t>
                        </w:r>
                      </w:p>
                    </w:txbxContent>
                  </v:textbox>
                </v:shape>
                <v:shape id="Text Box 71" o:spid="_x0000_s1029" type="#_x0000_t202" style="position:absolute;left:12752;top:1625;width:20187;height:5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SNocQA&#10;AADbAAAADwAAAGRycy9kb3ducmV2LnhtbESPT4vCMBTE78J+h/AWvGmqiCvVKLKs4kEQ/1F6ezTP&#10;tti8lCZq/fZGWPA4zMxvmNmiNZW4U+NKywoG/QgEcWZ1ybmC03HVm4BwHlljZZkUPMnBYv7VmWGs&#10;7YP3dD/4XAQIuxgVFN7XsZQuK8ig69uaOHgX2xj0QTa51A0+AtxUchhFY2mw5LBQYE2/BWXXw80o&#10;OF82o1GU/q13dZq3k2rL++ScKNX9bpdTEJ5a/wn/tzdawfgH3l/CD5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UjaHEAAAA2wAAAA8AAAAAAAAAAAAAAAAAmAIAAGRycy9k&#10;b3ducmV2LnhtbFBLBQYAAAAABAAEAPUAAACJAwAAAAA=&#10;">
                  <v:textbox style="mso-fit-shape-to-text:t">
                    <w:txbxContent>
                      <w:p w:rsidR="004661BD" w:rsidRPr="008C65CF" w:rsidRDefault="004661BD" w:rsidP="00033BE1">
                        <w:pPr>
                          <w:spacing w:after="0" w:line="240" w:lineRule="auto"/>
                          <w:jc w:val="center"/>
                        </w:pPr>
                        <w:r w:rsidRPr="008C65CF">
                          <w:rPr>
                            <w:b/>
                          </w:rPr>
                          <w:t>2275</w:t>
                        </w:r>
                        <w:r w:rsidRPr="008C65CF">
                          <w:t xml:space="preserve"> </w:t>
                        </w:r>
                        <w:r>
                          <w:t xml:space="preserve">potential participants </w:t>
                        </w:r>
                        <w:r w:rsidRPr="008C65CF">
                          <w:t>contacted via mail shot</w:t>
                        </w:r>
                      </w:p>
                    </w:txbxContent>
                  </v:textbox>
                </v:shape>
                <v:shape id="Text Box 72" o:spid="_x0000_s1030" type="#_x0000_t202" style="position:absolute;left:33345;top:14738;width:27422;height:8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ICL8A&#10;AADbAAAADwAAAGRycy9kb3ducmV2LnhtbERPPWvDMBDdC/0P4grZajkdTHGtBJMQ6JJA3dL5kC62&#10;W+skJMVx/n00FDo+3nezXewkZgpxdKxgXZQgiLUzI/cKvj4Pz68gYkI2ODkmBTeKsN08PjRYG3fl&#10;D5q71IscwrFGBUNKvpYy6oEsxsJ54sydXbCYMgy9NAGvOdxO8qUsK2lx5NwwoKfdQPq3u1gFx/a4&#10;K09htq3/Pv9M6LXe+6jU6mlp30AkWtK/+M/9bhRUeWz+kn+A3N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AgIvwAAANsAAAAPAAAAAAAAAAAAAAAAAJgCAABkcnMvZG93bnJl&#10;di54bWxQSwUGAAAAAAQABAD1AAAAhAMAAAAA&#10;">
                  <v:textbox>
                    <w:txbxContent>
                      <w:p w:rsidR="004661BD" w:rsidRDefault="004661BD" w:rsidP="00033BE1">
                        <w:pPr>
                          <w:pStyle w:val="NoSpacing"/>
                        </w:pPr>
                        <w:r>
                          <w:t>Excluded (n=17)</w:t>
                        </w:r>
                      </w:p>
                      <w:p w:rsidR="004661BD" w:rsidRPr="008C65CF" w:rsidRDefault="004661BD" w:rsidP="00033BE1">
                        <w:pPr>
                          <w:pStyle w:val="NoSpacing"/>
                        </w:pPr>
                        <w:r>
                          <w:t xml:space="preserve"> </w:t>
                        </w:r>
                        <w:r w:rsidRPr="008C65CF">
                          <w:t xml:space="preserve">Not meeting inclusion criteria </w:t>
                        </w:r>
                        <w:r>
                          <w:t xml:space="preserve">      </w:t>
                        </w:r>
                        <w:r w:rsidRPr="008C65CF">
                          <w:t>(n=</w:t>
                        </w:r>
                        <w:r>
                          <w:t>3</w:t>
                        </w:r>
                        <w:r w:rsidRPr="008C65CF">
                          <w:t>)</w:t>
                        </w:r>
                      </w:p>
                      <w:p w:rsidR="004661BD" w:rsidRDefault="004661BD" w:rsidP="00033BE1">
                        <w:pPr>
                          <w:pStyle w:val="NoSpacing"/>
                        </w:pPr>
                        <w:r>
                          <w:t xml:space="preserve"> </w:t>
                        </w:r>
                        <w:r w:rsidRPr="008C65CF">
                          <w:t xml:space="preserve">Refused to participate </w:t>
                        </w:r>
                        <w:r>
                          <w:tab/>
                          <w:t xml:space="preserve">         (n=9</w:t>
                        </w:r>
                        <w:r w:rsidRPr="008C65CF">
                          <w:t>)</w:t>
                        </w:r>
                      </w:p>
                      <w:p w:rsidR="004661BD" w:rsidRDefault="004661BD" w:rsidP="00033BE1">
                        <w:pPr>
                          <w:pStyle w:val="NoSpacing"/>
                        </w:pPr>
                        <w:r>
                          <w:t xml:space="preserve"> Unable to participate at that time (n=5)</w:t>
                        </w:r>
                      </w:p>
                      <w:p w:rsidR="004661BD" w:rsidRDefault="004661BD" w:rsidP="00033BE1">
                        <w:pPr>
                          <w:pStyle w:val="NoSpacing"/>
                        </w:pPr>
                        <w:r>
                          <w:t xml:space="preserve"> </w:t>
                        </w:r>
                      </w:p>
                      <w:p w:rsidR="004661BD" w:rsidRPr="008C65CF" w:rsidRDefault="004661BD" w:rsidP="00033BE1">
                        <w:pPr>
                          <w:pStyle w:val="NoSpacing"/>
                        </w:pPr>
                      </w:p>
                    </w:txbxContent>
                  </v:textbox>
                </v:shape>
                <v:shape id="Text Box 73" o:spid="_x0000_s1031" type="#_x0000_t202" style="position:absolute;left:12768;top:23400;width:20187;height:5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8SMQA&#10;AADbAAAADwAAAGRycy9kb3ducmV2LnhtbESPT4vCMBTE78J+h/AW9qbpiojWRpHFXTwI4p8ivT2a&#10;Z1tsXkqT1frtjSB4HGbmN0yy6EwtrtS6yrKC70EEgji3uuJCwfHw25+AcB5ZY22ZFNzJwWL+0Usw&#10;1vbGO7rufSEChF2MCkrvm1hKl5dk0A1sQxy8s20N+iDbQuoWbwFuajmMorE0WHFYKLGhn5Lyy/7f&#10;KEjP69EoylZ/2yYrukm94d0pPSn19dktZyA8df4dfrXXWsF4Cs8v4Q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HvEjEAAAA2wAAAA8AAAAAAAAAAAAAAAAAmAIAAGRycy9k&#10;b3ducmV2LnhtbFBLBQYAAAAABAAEAPUAAACJAwAAAAA=&#10;">
                  <v:textbox style="mso-fit-shape-to-text:t">
                    <w:txbxContent>
                      <w:p w:rsidR="004661BD" w:rsidRPr="008C65CF" w:rsidRDefault="004661BD" w:rsidP="00033BE1">
                        <w:pPr>
                          <w:spacing w:after="0" w:line="240" w:lineRule="auto"/>
                          <w:jc w:val="center"/>
                        </w:pPr>
                        <w:r>
                          <w:rPr>
                            <w:b/>
                          </w:rPr>
                          <w:t>145</w:t>
                        </w:r>
                        <w:r w:rsidRPr="008C65CF">
                          <w:t xml:space="preserve"> </w:t>
                        </w:r>
                        <w:r>
                          <w:t>invited for baseline data collection</w:t>
                        </w:r>
                      </w:p>
                    </w:txbxContent>
                  </v:textbox>
                </v:shape>
                <v:shape id="Text Box 74" o:spid="_x0000_s1032" type="#_x0000_t202" style="position:absolute;left:12768;top:37946;width:20187;height:36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SDCL4A&#10;AADbAAAADwAAAGRycy9kb3ducmV2LnhtbERP3QoBQRS+V95hOsodsyS0DEnIhZK/5O60c+xuds5s&#10;O4P19uZCufz6/qfz2hTiRZXLLSvodSMQxInVOacKzqd1ZwzCeWSNhWVS8CEH81mzMcVY2zcf6HX0&#10;qQgh7GJUkHlfxlK6JCODrmtL4sDdbWXQB1ilUlf4DuGmkP0oGkqDOYeGDEtaZpQ8jk+j4HLfDgbR&#10;bbXZl7e0Hhc7PlwvV6XarXoxAeGp9n/xz73VCkZhffgSfoCcf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Ukgwi+AAAA2wAAAA8AAAAAAAAAAAAAAAAAmAIAAGRycy9kb3ducmV2&#10;LnhtbFBLBQYAAAAABAAEAPUAAACDAwAAAAA=&#10;">
                  <v:textbox style="mso-fit-shape-to-text:t">
                    <w:txbxContent>
                      <w:p w:rsidR="004661BD" w:rsidRPr="008C65CF" w:rsidRDefault="004661BD" w:rsidP="00033BE1">
                        <w:pPr>
                          <w:spacing w:after="0" w:line="240" w:lineRule="auto"/>
                          <w:jc w:val="center"/>
                        </w:pPr>
                        <w:r w:rsidRPr="008C65CF">
                          <w:rPr>
                            <w:b/>
                          </w:rPr>
                          <w:t>114</w:t>
                        </w:r>
                        <w:r w:rsidRPr="008C65CF">
                          <w:t xml:space="preserve"> randomised </w:t>
                        </w:r>
                        <w:r>
                          <w:t>(2:1 Ratio)</w:t>
                        </w:r>
                      </w:p>
                    </w:txbxContent>
                  </v:textbox>
                </v:shape>
                <v:shape id="Text Box 75" o:spid="_x0000_s1033" type="#_x0000_t202" style="position:absolute;left:33345;top:29491;width:27422;height:7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M3SMEA&#10;AADbAAAADwAAAGRycy9kb3ducmV2LnhtbESPQWsCMRSE7wX/Q3iCt5q1B5XVKItS8GJBLT0/kufu&#10;6uYlJHHd/vumUOhxmJlvmPV2sJ3oKcTWsYLZtABBrJ1puVbweXl/XYKICdlg55gUfFOE7Wb0ssbS&#10;uCefqD+nWmQIxxIVNCn5UsqoG7IYp84TZ+/qgsWUZailCfjMcNvJt6KYS4st54UGPe0a0vfzwyo4&#10;Vsdd8RF6W/mv661Dr/XeR6Um46FagUg0pP/wX/tgFCxm8Psl/wC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DN0jBAAAA2wAAAA8AAAAAAAAAAAAAAAAAmAIAAGRycy9kb3du&#10;cmV2LnhtbFBLBQYAAAAABAAEAPUAAACGAwAAAAA=&#10;">
                  <v:textbox>
                    <w:txbxContent>
                      <w:p w:rsidR="004661BD" w:rsidRDefault="004661BD" w:rsidP="00033BE1">
                        <w:pPr>
                          <w:pStyle w:val="NoSpacing"/>
                        </w:pPr>
                        <w:r>
                          <w:t>Excluded (n=31)</w:t>
                        </w:r>
                      </w:p>
                      <w:p w:rsidR="004661BD" w:rsidRDefault="004661BD" w:rsidP="00033BE1">
                        <w:pPr>
                          <w:pStyle w:val="NoSpacing"/>
                        </w:pPr>
                        <w:r>
                          <w:t xml:space="preserve"> N</w:t>
                        </w:r>
                        <w:r w:rsidRPr="008C65CF">
                          <w:t>ot meeting inclusion criteria</w:t>
                        </w:r>
                        <w:r>
                          <w:t xml:space="preserve">       (n=3)</w:t>
                        </w:r>
                      </w:p>
                      <w:p w:rsidR="004661BD" w:rsidRDefault="004661BD" w:rsidP="00033BE1">
                        <w:pPr>
                          <w:pStyle w:val="NoSpacing"/>
                        </w:pPr>
                        <w:r>
                          <w:t xml:space="preserve"> Did not attend</w:t>
                        </w:r>
                        <w:r>
                          <w:tab/>
                        </w:r>
                        <w:r>
                          <w:tab/>
                          <w:t xml:space="preserve">        (n=28)</w:t>
                        </w:r>
                      </w:p>
                      <w:p w:rsidR="004661BD" w:rsidRDefault="004661BD" w:rsidP="00033BE1">
                        <w:pPr>
                          <w:pStyle w:val="NoSpacing"/>
                        </w:pPr>
                        <w:r>
                          <w:t xml:space="preserve"> </w:t>
                        </w:r>
                      </w:p>
                    </w:txbxContent>
                  </v:textbox>
                </v:shape>
                <v:shape id="Text Box 76" o:spid="_x0000_s1034" type="#_x0000_t202" style="position:absolute;left:5715;top:45319;width:17528;height:5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q45MQA&#10;AADbAAAADwAAAGRycy9kb3ducmV2LnhtbESPQWvCQBSE70L/w/IKvZmNIlaiq4hoyaEgsQ3i7ZF9&#10;JsHs25BdNf33rlDwOMzMN8xi1ZtG3KhztWUFoygGQVxYXXOp4PdnN5yBcB5ZY2OZFPyRg9XybbDA&#10;RNs7Z3Q7+FIECLsEFVTet4mUrqjIoItsSxy8s+0M+iC7UuoO7wFuGjmO46k0WHNYqLClTUXF5XA1&#10;CvJzOpnEp+3Xvj2V/az55uyYH5X6eO/XcxCeev8K/7dTreBzDM8v4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6uOTEAAAA2wAAAA8AAAAAAAAAAAAAAAAAmAIAAGRycy9k&#10;b3ducmV2LnhtbFBLBQYAAAAABAAEAPUAAACJAwAAAAA=&#10;">
                  <v:textbox style="mso-fit-shape-to-text:t">
                    <w:txbxContent>
                      <w:p w:rsidR="004661BD" w:rsidRPr="008C65CF" w:rsidRDefault="004661BD" w:rsidP="00033BE1">
                        <w:pPr>
                          <w:spacing w:after="0" w:line="240" w:lineRule="auto"/>
                          <w:jc w:val="center"/>
                        </w:pPr>
                        <w:r w:rsidRPr="008C65CF">
                          <w:rPr>
                            <w:b/>
                          </w:rPr>
                          <w:t>76</w:t>
                        </w:r>
                        <w:r w:rsidRPr="008C65CF">
                          <w:t xml:space="preserve"> were assigned to Intervention Group </w:t>
                        </w:r>
                      </w:p>
                    </w:txbxContent>
                  </v:textbox>
                </v:shape>
                <v:shape id="Text Box 77" o:spid="_x0000_s1035" type="#_x0000_t202" style="position:absolute;left:24469;top:45319;width:17958;height:5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Ydf8UA&#10;AADbAAAADwAAAGRycy9kb3ducmV2LnhtbESPQWvCQBSE74L/YXmCN7PRhlZSVxGxxUNBTCvi7ZF9&#10;JsHs25BdY/rvu0LB4zAz3zCLVW9q0VHrKssKplEMgji3uuJCwc/3x2QOwnlkjbVlUvBLDlbL4WCB&#10;qbZ3PlCX+UIECLsUFZTeN6mULi/JoItsQxy8i20N+iDbQuoW7wFuajmL41dpsOKwUGJDm5Lya3Yz&#10;Co6XXZLE5+3nvjkX/bz+4sPpeFJqPOrX7yA89f4Z/m/vtIK3F3h8C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h1/xQAAANsAAAAPAAAAAAAAAAAAAAAAAJgCAABkcnMv&#10;ZG93bnJldi54bWxQSwUGAAAAAAQABAD1AAAAigMAAAAA&#10;">
                  <v:textbox style="mso-fit-shape-to-text:t">
                    <w:txbxContent>
                      <w:p w:rsidR="004661BD" w:rsidRPr="008C65CF" w:rsidRDefault="004661BD" w:rsidP="00033BE1">
                        <w:pPr>
                          <w:spacing w:after="0" w:line="240" w:lineRule="auto"/>
                          <w:jc w:val="center"/>
                        </w:pPr>
                        <w:r w:rsidRPr="008C65CF">
                          <w:rPr>
                            <w:b/>
                          </w:rPr>
                          <w:t>38</w:t>
                        </w:r>
                        <w:r w:rsidRPr="008C65CF">
                          <w:t xml:space="preserve"> were assigned to Control Group </w:t>
                        </w:r>
                      </w:p>
                    </w:txbxContent>
                  </v:textbox>
                </v:shape>
                <v:shapetype id="_x0000_t32" coordsize="21600,21600" o:spt="32" o:oned="t" path="m,l21600,21600e" filled="f">
                  <v:path arrowok="t" fillok="f" o:connecttype="none"/>
                  <o:lock v:ext="edit" shapetype="t"/>
                </v:shapetype>
                <v:shape id="AutoShape 78" o:spid="_x0000_s1036" type="#_x0000_t32" style="position:absolute;left:22869;top:28894;width:8;height:90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shape id="AutoShape 79" o:spid="_x0000_s1037" type="#_x0000_t32" style="position:absolute;left:14479;top:41585;width:8390;height:3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WY8MAAADbAAAADwAAAGRycy9kb3ducmV2LnhtbESPT2sCMRTE74V+h/AK3rrZFrSyGqUV&#10;BPFS/AN6fGyeu8HNy7KJm/XbN4LQ4zAzv2Hmy8E2oqfOG8cKPrIcBHHptOFKwfGwfp+C8AFZY+OY&#10;FNzJw3Lx+jLHQrvIO+r3oRIJwr5ABXUIbSGlL2uy6DPXEifv4jqLIcmukrrDmOC2kZ95PpEWDaeF&#10;Glta1VRe9zerwMRf07ebVfzZns5eRzL3sTNKjd6G7xmIQEP4Dz/bG63gaw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SVmPDAAAA2wAAAA8AAAAAAAAAAAAA&#10;AAAAoQIAAGRycy9kb3ducmV2LnhtbFBLBQYAAAAABAAEAPkAAACRAwAAAAA=&#10;">
                  <v:stroke endarrow="block"/>
                </v:shape>
                <v:shape id="AutoShape 80" o:spid="_x0000_s1038" type="#_x0000_t32" style="position:absolute;left:22869;top:41585;width:10579;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swNsUAAADbAAAADwAAAGRycy9kb3ducmV2LnhtbESPQWvCQBSE74X+h+UVvNWNHmyNrlIK&#10;FbF4qJGgt0f2mYRm34bdVaO/3hUEj8PMfMNM551pxImcry0rGPQTEMSF1TWXCrbZz/snCB+QNTaW&#10;ScGFPMxnry9TTLU98x+dNqEUEcI+RQVVCG0qpS8qMuj7tiWO3sE6gyFKV0rt8BzhppHDJBlJgzXH&#10;hQpb+q6o+N8cjYLd7/iYX/I1rfLBeLVHZ/w1WyjVe+u+JiACdeEZfrSXWsHHC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swNsUAAADbAAAADwAAAAAAAAAA&#10;AAAAAAChAgAAZHJzL2Rvd25yZXYueG1sUEsFBgAAAAAEAAQA+QAAAJMDAAAAAA==&#10;">
                  <v:stroke endarrow="block"/>
                </v:shape>
                <v:shape id="AutoShape 81" o:spid="_x0000_s1039" type="#_x0000_t32" style="position:absolute;left:22845;top:14738;width:24;height:86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eVrcUAAADbAAAADwAAAGRycy9kb3ducmV2LnhtbESPQWvCQBSE7wX/w/KE3uomPdQaXUUE&#10;S7H0UC1Bb4/sMwlm34bd1UR/vVsQehxm5htmtuhNIy7kfG1ZQTpKQBAXVtdcKvjdrV/eQfiArLGx&#10;TAqu5GExHzzNMNO24x+6bEMpIoR9hgqqENpMSl9UZNCPbEscvaN1BkOUrpTaYRfhppGvSfImDdYc&#10;FypsaVVRcdqejYL91+ScX/Nv2uTpZHNAZ/xt96HU87BfTkEE6sN/+NH+1ArGY/j7En+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eVrcUAAADbAAAADwAAAAAAAAAA&#10;AAAAAAChAgAAZHJzL2Rvd25yZXYueG1sUEsFBgAAAAAEAAQA+QAAAJMDAAAAAA==&#10;">
                  <v:stroke endarrow="block"/>
                </v:shape>
                <v:shape id="AutoShape 82" o:spid="_x0000_s1040" type="#_x0000_t32" style="position:absolute;left:22845;top:7119;width:8;height:21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B38EAAADbAAAADwAAAGRycy9kb3ducmV2LnhtbERPy4rCMBTdC/MP4Q6409RZ+KhGGQZG&#10;RHHhg6K7S3OnLdPclCRq9evNQnB5OO/ZojW1uJLzlWUFg34Cgji3uuJCwfHw2xuD8AFZY22ZFNzJ&#10;w2L+0Zlhqu2Nd3Tdh0LEEPYpKihDaFIpfV6SQd+3DXHk/qwzGCJ0hdQObzHc1PIrSYbSYMWxocSG&#10;fkrK//cXo+C0mVyye7aldTaYrM/ojH8clkp1P9vvKYhAbXiLX+6VVjCKY+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qAHfwQAAANsAAAAPAAAAAAAAAAAAAAAA&#10;AKECAABkcnMvZG93bnJldi54bWxQSwUGAAAAAAQABAD5AAAAjwMAAAAA&#10;">
                  <v:stroke endarrow="block"/>
                </v:shape>
                <v:shape id="Text Box 83" o:spid="_x0000_s1041" type="#_x0000_t202" style="position:absolute;left:5799;top:56272;width:17528;height:8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4qlcUA&#10;AADbAAAADwAAAGRycy9kb3ducmV2LnhtbESPT2vCQBTE7wW/w/IEb3VjkTZGV5HSlhyE4j/E2yP7&#10;TILZtyG7Jum37wqCx2FmfsMsVr2pREuNKy0rmIwjEMSZ1SXnCg7779cYhPPIGivLpOCPHKyWg5cF&#10;Jtp2vKV253MRIOwSVFB4XydSuqwgg25sa+LgXWxj0AfZ5FI32AW4qeRbFL1LgyWHhQJr+iwou+5u&#10;RsHxkk6n0fnr57c+531cbXh7Op6UGg379RyEp94/w492qhV8zOD+JfwA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iqVxQAAANsAAAAPAAAAAAAAAAAAAAAAAJgCAABkcnMv&#10;ZG93bnJldi54bWxQSwUGAAAAAAQABAD1AAAAigMAAAAA&#10;">
                  <v:textbox style="mso-fit-shape-to-text:t">
                    <w:txbxContent>
                      <w:p w:rsidR="004661BD" w:rsidRPr="008C65CF" w:rsidRDefault="004661BD" w:rsidP="00033BE1">
                        <w:pPr>
                          <w:spacing w:after="0" w:line="240" w:lineRule="auto"/>
                        </w:pPr>
                        <w:r w:rsidRPr="00ED4E7F">
                          <w:rPr>
                            <w:b/>
                          </w:rPr>
                          <w:t>44</w:t>
                        </w:r>
                        <w:r w:rsidRPr="008C65CF">
                          <w:t xml:space="preserve"> Completed</w:t>
                        </w:r>
                        <w:r>
                          <w:t xml:space="preserve"> ‘Visit Two’</w:t>
                        </w:r>
                      </w:p>
                      <w:p w:rsidR="004661BD" w:rsidRPr="008C65CF" w:rsidRDefault="004661BD" w:rsidP="00033BE1">
                        <w:pPr>
                          <w:spacing w:after="0" w:line="240" w:lineRule="auto"/>
                        </w:pPr>
                        <w:r>
                          <w:rPr>
                            <w:b/>
                          </w:rPr>
                          <w:t>2</w:t>
                        </w:r>
                        <w:r>
                          <w:t xml:space="preserve"> </w:t>
                        </w:r>
                        <w:r w:rsidRPr="008C65CF">
                          <w:t>Withdrew</w:t>
                        </w:r>
                      </w:p>
                      <w:p w:rsidR="004661BD" w:rsidRPr="008C65CF" w:rsidRDefault="004661BD" w:rsidP="00033BE1">
                        <w:pPr>
                          <w:spacing w:after="0" w:line="240" w:lineRule="auto"/>
                        </w:pPr>
                        <w:r w:rsidRPr="00ED4E7F">
                          <w:rPr>
                            <w:b/>
                          </w:rPr>
                          <w:t>30</w:t>
                        </w:r>
                        <w:r>
                          <w:t xml:space="preserve"> </w:t>
                        </w:r>
                        <w:r w:rsidRPr="008C65CF">
                          <w:t>Lost to follow up</w:t>
                        </w:r>
                      </w:p>
                    </w:txbxContent>
                  </v:textbox>
                </v:shape>
                <v:shape id="Text Box 84" o:spid="_x0000_s1042" type="#_x0000_t202" style="position:absolute;left:24469;top:56327;width:17958;height:8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HzL74A&#10;AADbAAAADwAAAGRycy9kb3ducmV2LnhtbERPSwrCMBDdC94hjOBOU0WkVKOIqLgQxB/ibmjGtthM&#10;ShO13t4sBJeP95/OG1OKF9WusKxg0I9AEKdWF5wpOJ/WvRiE88gaS8uk4EMO5rN2a4qJtm8+0Ovo&#10;MxFC2CWoIPe+SqR0aU4GXd9WxIG729qgD7DOpK7xHcJNKYdRNJYGCw4NOVa0zCl9HJ9GweW+HY2i&#10;22qzr25ZE5c7PlwvV6W6nWYxAeGp8X/xz73VCuKwPnwJP0DO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8y++AAAA2wAAAA8AAAAAAAAAAAAAAAAAmAIAAGRycy9kb3ducmV2&#10;LnhtbFBLBQYAAAAABAAEAPUAAACDAwAAAAA=&#10;">
                  <v:textbox style="mso-fit-shape-to-text:t">
                    <w:txbxContent>
                      <w:p w:rsidR="004661BD" w:rsidRPr="008C65CF" w:rsidRDefault="004661BD" w:rsidP="00033BE1">
                        <w:pPr>
                          <w:spacing w:after="0" w:line="240" w:lineRule="auto"/>
                        </w:pPr>
                        <w:r w:rsidRPr="002004A6">
                          <w:rPr>
                            <w:b/>
                          </w:rPr>
                          <w:t>24</w:t>
                        </w:r>
                        <w:r>
                          <w:t xml:space="preserve"> </w:t>
                        </w:r>
                        <w:r w:rsidRPr="008C65CF">
                          <w:t>Completed</w:t>
                        </w:r>
                        <w:r>
                          <w:t xml:space="preserve"> ‘Visit Two’</w:t>
                        </w:r>
                      </w:p>
                      <w:p w:rsidR="004661BD" w:rsidRPr="008C65CF" w:rsidRDefault="004661BD" w:rsidP="00033BE1">
                        <w:pPr>
                          <w:spacing w:after="0" w:line="240" w:lineRule="auto"/>
                        </w:pPr>
                        <w:r w:rsidRPr="00ED4E7F">
                          <w:rPr>
                            <w:b/>
                          </w:rPr>
                          <w:t>2</w:t>
                        </w:r>
                        <w:r>
                          <w:t xml:space="preserve"> </w:t>
                        </w:r>
                        <w:r w:rsidRPr="008C65CF">
                          <w:t>Withdrew</w:t>
                        </w:r>
                      </w:p>
                      <w:p w:rsidR="004661BD" w:rsidRPr="008C65CF" w:rsidRDefault="004661BD" w:rsidP="00033BE1">
                        <w:pPr>
                          <w:spacing w:after="0" w:line="240" w:lineRule="auto"/>
                        </w:pPr>
                        <w:r w:rsidRPr="00621611">
                          <w:rPr>
                            <w:b/>
                          </w:rPr>
                          <w:t>12</w:t>
                        </w:r>
                        <w:r>
                          <w:t xml:space="preserve"> </w:t>
                        </w:r>
                        <w:r w:rsidRPr="008C65CF">
                          <w:t>Lost to follow up</w:t>
                        </w:r>
                      </w:p>
                    </w:txbxContent>
                  </v:textbox>
                </v:shape>
                <v:shape id="AutoShape 85" o:spid="_x0000_s1043" type="#_x0000_t32" style="position:absolute;left:14479;top:50812;width:84;height:54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fYZcUAAADbAAAADwAAAGRycy9kb3ducmV2LnhtbESPT2vCQBTE7wW/w/IKvTWbeCiaukop&#10;KMXiwT+Eentkn0lo9m3YXTX66V1B8DjMzG+Yyaw3rTiR841lBVmSgiAurW64UrDbzt9HIHxA1tha&#10;JgUX8jCbDl4mmGt75jWdNqESEcI+RwV1CF0upS9rMugT2xFH72CdwRClq6R2eI5w08phmn5Igw3H&#10;hRo7+q6p/N8cjYK/3/GxuBQrWhbZeLlHZ/x1u1Dq7bX/+gQRqA/P8KP9oxWMMrh/iT9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fYZcUAAADbAAAADwAAAAAAAAAA&#10;AAAAAAChAgAAZHJzL2Rvd25yZXYueG1sUEsFBgAAAAAEAAQA+QAAAJMDAAAAAA==&#10;">
                  <v:stroke endarrow="block"/>
                </v:shape>
                <v:shape id="AutoShape 86" o:spid="_x0000_s1044" type="#_x0000_t32" style="position:absolute;left:33448;top:50812;width:0;height:5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VGEsUAAADbAAAADwAAAAAAAAAA&#10;AAAAAAChAgAAZHJzL2Rvd25yZXYueG1sUEsFBgAAAAAEAAQA+QAAAJMDAAAAAA==&#10;">
                  <v:stroke endarrow="block"/>
                </v:shape>
                <v:shape id="Text Box 87" o:spid="_x0000_s1045" type="#_x0000_t202" style="position:absolute;left:5799;top:70008;width:17528;height:7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NtWMYA&#10;AADbAAAADwAAAGRycy9kb3ducmV2LnhtbESPT2vCQBTE7wW/w/IK3uqmNZSQZhWRKjkUirYi3h7Z&#10;lz+YfRuyaxK/fbdQ6HGYmd8w2XoyrRiod41lBc+LCARxYXXDlYLvr91TAsJ5ZI2tZVJwJwfr1ewh&#10;w1TbkQ80HH0lAoRdigpq77tUSlfUZNAtbEccvNL2Bn2QfSV1j2OAm1a+RNGrNNhwWKixo21NxfV4&#10;MwpOZR7H0eV9/9ldqilpP/hwPp2Vmj9OmzcQnib/H/5r51pBsoTfL+E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CNtWMYAAADbAAAADwAAAAAAAAAAAAAAAACYAgAAZHJz&#10;L2Rvd25yZXYueG1sUEsFBgAAAAAEAAQA9QAAAIsDAAAAAA==&#10;">
                  <v:textbox style="mso-fit-shape-to-text:t">
                    <w:txbxContent>
                      <w:p w:rsidR="004661BD" w:rsidRPr="008C65CF" w:rsidRDefault="004661BD" w:rsidP="00033BE1">
                        <w:pPr>
                          <w:spacing w:after="0" w:line="240" w:lineRule="auto"/>
                          <w:jc w:val="center"/>
                        </w:pPr>
                        <w:r>
                          <w:rPr>
                            <w:b/>
                          </w:rPr>
                          <w:t>76</w:t>
                        </w:r>
                        <w:r w:rsidRPr="008C65CF">
                          <w:t xml:space="preserve"> </w:t>
                        </w:r>
                        <w:r>
                          <w:t>were included in Intention-to-treat analysis</w:t>
                        </w:r>
                      </w:p>
                    </w:txbxContent>
                  </v:textbox>
                </v:shape>
                <v:shape id="Text Box 88" o:spid="_x0000_s1046" type="#_x0000_t202" style="position:absolute;left:660;top:359;width:4498;height:163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WcGsIA&#10;AADbAAAADwAAAGRycy9kb3ducmV2LnhtbESPwWrDMBBE74X+g9hCbo2cEIrrRjYhaSDUp6bNfbHW&#10;lrG1MpYaO38fFQo9DjPzhtkWs+3FlUbfOlawWiYgiCunW24UfH8dn1MQPiBr7B2Tght5KPLHhy1m&#10;2k38SddzaESEsM9QgQlhyKT0lSGLfukG4ujVbrQYohwbqUecItz2cp0kL9Jiy3HB4EB7Q1V3/rEK&#10;XFfvLtPrhw3vvHJGX8rDISmVWjzNuzcQgebwH/5rn7SCdAO/X+IP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dZwawgAAANsAAAAPAAAAAAAAAAAAAAAAAJgCAABkcnMvZG93&#10;bnJldi54bWxQSwUGAAAAAAQABAD1AAAAhwMAAAAA&#10;" stroked="f" strokecolor="black [3213]">
                  <v:textbox style="layout-flow:vertical;mso-layout-flow-alt:bottom-to-top;mso-fit-shape-to-text:t">
                    <w:txbxContent>
                      <w:p w:rsidR="004661BD" w:rsidRPr="008C65CF" w:rsidRDefault="004661BD" w:rsidP="00033BE1">
                        <w:pPr>
                          <w:spacing w:after="0" w:line="240" w:lineRule="auto"/>
                          <w:jc w:val="center"/>
                        </w:pPr>
                        <w:r w:rsidRPr="008C65CF">
                          <w:rPr>
                            <w:b/>
                          </w:rPr>
                          <w:t>Recruitment</w:t>
                        </w:r>
                      </w:p>
                    </w:txbxContent>
                  </v:textbox>
                </v:shape>
                <v:shapetype id="_x0000_t33" coordsize="21600,21600" o:spt="33" o:oned="t" path="m,l21600,r,21600e" filled="f">
                  <v:stroke joinstyle="miter"/>
                  <v:path arrowok="t" fillok="f" o:connecttype="none"/>
                  <o:lock v:ext="edit" shapetype="t"/>
                </v:shapetype>
                <v:shape id="AutoShape 89" o:spid="_x0000_s1047" type="#_x0000_t33" style="position:absolute;left:25965;top:11618;width:4268;height:1050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fJqsIAAADbAAAADwAAAGRycy9kb3ducmV2LnhtbESPQYvCMBSE74L/ITxhb5q6oEi3qYi6&#10;ICwedAU9PprXpti8lCZq999vBMHjMDPfMNmyt424U+drxwqmkwQEceF0zZWC0+/3eAHCB2SNjWNS&#10;8EcelvlwkGGq3YMPdD+GSkQI+xQVmBDaVEpfGLLoJ64ljl7pOoshyq6SusNHhNtGfibJXFqsOS4Y&#10;bGltqLgeb1bBj7vI0l3MutyYs7/621af9yelPkb96gtEoD68w6/2TitYzOD5Jf4Am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fJqsIAAADbAAAADwAAAAAAAAAAAAAA&#10;AAChAgAAZHJzL2Rvd25yZXYueG1sUEsFBgAAAAAEAAQA+QAAAJADAAAAAA==&#10;">
                  <v:stroke endarrow="block"/>
                </v:shape>
                <v:shape id="Text Box 90" o:spid="_x0000_s1048" type="#_x0000_t202" style="position:absolute;left:660;top:33750;width:4498;height:18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un9r8A&#10;AADbAAAADwAAAGRycy9kb3ducmV2LnhtbESPS6vCMBSE94L/IRzBnaa6EK1GER8g15Wv/aE5NsXm&#10;pDTR1n9vLgguh5n5hlmsWluKF9W+cKxgNExAEGdOF5wruF72gykIH5A1lo5JwZs8rJbdzgJT7Ro+&#10;0escchEh7FNUYEKoUil9ZsiiH7qKOHp3V1sMUda51DU2EW5LOU6SibRYcFwwWNHGUPY4P60C97iv&#10;b83sz4Ydj5zRt+N2mxyV6vfa9RxEoDb8wt/2QSuYTuD/S/wBcv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66f2vwAAANsAAAAPAAAAAAAAAAAAAAAAAJgCAABkcnMvZG93bnJl&#10;di54bWxQSwUGAAAAAAQABAD1AAAAhAMAAAAA&#10;" stroked="f" strokecolor="black [3213]">
                  <v:textbox style="layout-flow:vertical;mso-layout-flow-alt:bottom-to-top;mso-fit-shape-to-text:t">
                    <w:txbxContent>
                      <w:p w:rsidR="004661BD" w:rsidRPr="008C65CF" w:rsidRDefault="004661BD" w:rsidP="00033BE1">
                        <w:pPr>
                          <w:spacing w:after="0" w:line="240" w:lineRule="auto"/>
                          <w:jc w:val="center"/>
                          <w:rPr>
                            <w:b/>
                          </w:rPr>
                        </w:pPr>
                        <w:r w:rsidRPr="008C65CF">
                          <w:rPr>
                            <w:b/>
                          </w:rPr>
                          <w:t>Randomisation</w:t>
                        </w:r>
                      </w:p>
                    </w:txbxContent>
                  </v:textbox>
                </v:shape>
                <v:shape id="Text Box 91" o:spid="_x0000_s1049" type="#_x0000_t202" style="position:absolute;left:660;top:51879;width:4498;height:18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wdeb8A&#10;AADbAAAADwAAAGRycy9kb3ducmV2LnhtbESPSwvCMBCE74L/IazgTVMVVKpRRPFx8OLrvjRrW2w2&#10;pYla/fVGEDwOM/MNM53XphAPqlxuWUGvG4EgTqzOOVVwPq07YxDOI2ssLJOCFzmYz5qNKcbaPvlA&#10;j6NPRYCwi1FB5n0ZS+mSjAy6ri2Jg3e1lUEfZJVKXeEzwE0h+1E0lAZzDgsZlrTMKLkd70bBdT24&#10;aFztD5uz1G4Y3VbbZe+tVLtVLyYgPNX+H/61d1rBeATfL+EHyN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3B15vwAAANsAAAAPAAAAAAAAAAAAAAAAAJgCAABkcnMvZG93bnJl&#10;di54bWxQSwUGAAAAAAQABAD1AAAAhAMAAAAA&#10;" stroked="f">
                  <v:textbox style="layout-flow:vertical;mso-layout-flow-alt:bottom-to-top;mso-fit-shape-to-text:t">
                    <w:txbxContent>
                      <w:p w:rsidR="004661BD" w:rsidRPr="008C65CF" w:rsidRDefault="004661BD" w:rsidP="00033BE1">
                        <w:pPr>
                          <w:spacing w:after="0" w:line="240" w:lineRule="auto"/>
                          <w:jc w:val="center"/>
                          <w:rPr>
                            <w:b/>
                          </w:rPr>
                        </w:pPr>
                        <w:r w:rsidRPr="008C65CF">
                          <w:rPr>
                            <w:b/>
                          </w:rPr>
                          <w:t>Follow-up</w:t>
                        </w:r>
                      </w:p>
                    </w:txbxContent>
                  </v:textbox>
                </v:shape>
                <v:shape id="Text Box 92" o:spid="_x0000_s1050" type="#_x0000_t202" style="position:absolute;left:660;top:68456;width:4498;height:89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OJC7wA&#10;AADbAAAADwAAAGRycy9kb3ducmV2LnhtbERPyQrCMBC9C/5DGMGbpiqIVFMRxeXgxe0+NGNb2kxK&#10;E7X69eYgeHy8fbFsTSWe1LjCsoLRMAJBnFpdcKbgetkOZiCcR9ZYWSYFb3KwTLqdBcbavvhEz7PP&#10;RAhhF6OC3Ps6ltKlORl0Q1sTB+5uG4M+wCaTusFXCDeVHEfRVBosODTkWNM6p7Q8P4yC+3Zy07g5&#10;nnZXqd00Kjf79eijVL/XruYgPLX+L/65D1rBLIwNX8IPkMk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Q4kLvAAAANsAAAAPAAAAAAAAAAAAAAAAAJgCAABkcnMvZG93bnJldi54&#10;bWxQSwUGAAAAAAQABAD1AAAAgQMAAAAA&#10;" stroked="f">
                  <v:textbox style="layout-flow:vertical;mso-layout-flow-alt:bottom-to-top;mso-fit-shape-to-text:t">
                    <w:txbxContent>
                      <w:p w:rsidR="004661BD" w:rsidRPr="008C65CF" w:rsidRDefault="004661BD" w:rsidP="00033BE1">
                        <w:pPr>
                          <w:spacing w:after="0" w:line="240" w:lineRule="auto"/>
                          <w:jc w:val="center"/>
                          <w:rPr>
                            <w:b/>
                          </w:rPr>
                        </w:pPr>
                        <w:r w:rsidRPr="008C65CF">
                          <w:rPr>
                            <w:b/>
                          </w:rPr>
                          <w:t>Analysis</w:t>
                        </w:r>
                      </w:p>
                    </w:txbxContent>
                  </v:textbox>
                </v:shape>
                <v:shape id="Text Box 93" o:spid="_x0000_s1051" type="#_x0000_t202" style="position:absolute;left:25357;top:69973;width:16541;height:7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tassUA&#10;AADbAAAADwAAAGRycy9kb3ducmV2LnhtbESPQWvCQBSE7wX/w/KE3pqNJUiMriJixYNQtAbx9sg+&#10;k2D2bciuMf333UKhx2FmvmEWq8E0oqfO1ZYVTKIYBHFhdc2lgvPXx1sKwnlkjY1lUvBNDlbL0csC&#10;M22ffKT+5EsRIOwyVFB532ZSuqIigy6yLXHwbrYz6IPsSqk7fAa4aeR7HE+lwZrDQoUtbSoq7qeH&#10;UZDf9kkSX7e7z/ZaDmlz4OMlvyj1Oh7WcxCeBv8f/mvvtYJ0Br9fwg+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y1qyxQAAANsAAAAPAAAAAAAAAAAAAAAAAJgCAABkcnMv&#10;ZG93bnJldi54bWxQSwUGAAAAAAQABAD1AAAAigMAAAAA&#10;">
                  <v:textbox style="mso-fit-shape-to-text:t">
                    <w:txbxContent>
                      <w:p w:rsidR="004661BD" w:rsidRPr="008C65CF" w:rsidRDefault="004661BD" w:rsidP="00033BE1">
                        <w:pPr>
                          <w:spacing w:after="0" w:line="240" w:lineRule="auto"/>
                          <w:jc w:val="center"/>
                        </w:pPr>
                        <w:r>
                          <w:rPr>
                            <w:b/>
                          </w:rPr>
                          <w:t>38</w:t>
                        </w:r>
                        <w:r w:rsidRPr="008C65CF">
                          <w:t xml:space="preserve"> </w:t>
                        </w:r>
                        <w:r>
                          <w:t>were included in Intention-to-treat analysis</w:t>
                        </w:r>
                      </w:p>
                    </w:txbxContent>
                  </v:textbox>
                </v:shape>
                <v:shape id="AutoShape 94" o:spid="_x0000_s1052" type="#_x0000_t32" style="position:absolute;left:14563;top:65149;width:0;height:4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LrI8IAAADbAAAADwAAAGRycy9kb3ducmV2LnhtbERPz2vCMBS+C/sfwhvspqk7DNsZZQw2&#10;RoeHVSnu9miebbF5KUm07f765SB4/Ph+r7ej6cSVnG8tK1guEhDEldUt1woO+4/5CoQPyBo7y6Rg&#10;Ig/bzcNsjZm2A//QtQi1iCHsM1TQhNBnUvqqIYN+YXviyJ2sMxgidLXUDocYbjr5nCQv0mDLsaHB&#10;nt4bqs7FxSg4fqeXcip3lJfLNP9FZ/zf/lOpp8fx7RVEoDHcxTf3l1aQxvX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LrI8IAAADbAAAADwAAAAAAAAAAAAAA&#10;AAChAgAAZHJzL2Rvd25yZXYueG1sUEsFBgAAAAAEAAQA+QAAAJADAAAAAA==&#10;">
                  <v:stroke endarrow="block"/>
                </v:shape>
                <v:shape id="AutoShape 95" o:spid="_x0000_s1053" type="#_x0000_t32" style="position:absolute;left:33448;top:65205;width:180;height:47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5OuMQAAADbAAAADwAAAGRycy9kb3ducmV2LnhtbESPQWvCQBSE74L/YXmCN93EgzTRVUqh&#10;RSw9qCXU2yP7TILZt2F31dhf7xYKHoeZ+YZZrnvTiis531hWkE4TEMSl1Q1XCr4P75MXED4ga2wt&#10;k4I7eVivhoMl5treeEfXfahEhLDPUUEdQpdL6cuaDPqp7Yijd7LOYIjSVVI7vEW4aeUsSebSYMNx&#10;ocaO3moqz/uLUfDzmV2Ke/FF2yLNtkd0xv8ePpQaj/rXBYhAfXiG/9sbrSBL4e9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nk64xAAAANsAAAAPAAAAAAAAAAAA&#10;AAAAAKECAABkcnMvZG93bnJldi54bWxQSwUGAAAAAAQABAD5AAAAkgMAAAAA&#10;">
                  <v:stroke endarrow="block"/>
                </v:shape>
                <v:shape id="AutoShape 96" o:spid="_x0000_s1054" type="#_x0000_t33" style="position:absolute;left:26037;top:25726;width:4132;height:1047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fHA8MAAADbAAAADwAAAGRycy9kb3ducmV2LnhtbESPQWvCQBSE74L/YXlCb7ppDqWmrlLS&#10;FgriwVTQ4yP7kg1m34bsauK/dwuCx2FmvmFWm9G24kq9bxwreF0kIIhLpxuuFRz+fubvIHxA1tg6&#10;JgU38rBZTycrzLQbeE/XItQiQthnqMCE0GVS+tKQRb9wHXH0KtdbDFH2tdQ9DhFuW5kmyZu02HBc&#10;MNhRbqg8FxerYOtOsnInk1df5ujP/vKtj7uDUi+z8fMDRKAxPMOP9q9WsEzh/0v8A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3xwPDAAAA2wAAAA8AAAAAAAAAAAAA&#10;AAAAoQIAAGRycy9kb3ducmV2LnhtbFBLBQYAAAAABAAEAPkAAACRAwAAAAA=&#10;">
                  <v:stroke endarrow="block"/>
                </v:shape>
                <v:shape id="Text Box 97" o:spid="_x0000_s1055" type="#_x0000_t202" style="position:absolute;left:660;top:16744;width:4498;height:17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WSs8EA&#10;AADbAAAADwAAAGRycy9kb3ducmV2LnhtbESPT4vCMBTE78J+h/AWvGnqCqLdRpFVQdaT/+6P5rUp&#10;Ni+lydr67TeC4HGYmd8w2aq3tbhT6yvHCibjBARx7nTFpYLLeTeag/ABWWPtmBQ8yMNq+THIMNWu&#10;4yPdT6EUEcI+RQUmhCaV0ueGLPqxa4ijV7jWYoiyLaVusYtwW8uvJJlJixXHBYMN/RjKb6c/q8Dd&#10;ivW1W/zasOWJM/p62GySg1LDz379DSJQH97hV3uvFSym8PwSf4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FkrPBAAAA2wAAAA8AAAAAAAAAAAAAAAAAmAIAAGRycy9kb3du&#10;cmV2LnhtbFBLBQYAAAAABAAEAPUAAACGAwAAAAA=&#10;" stroked="f" strokecolor="black [3213]">
                  <v:textbox style="layout-flow:vertical;mso-layout-flow-alt:bottom-to-top;mso-fit-shape-to-text:t">
                    <w:txbxContent>
                      <w:p w:rsidR="004661BD" w:rsidRPr="008C65CF" w:rsidRDefault="004661BD" w:rsidP="00033BE1">
                        <w:pPr>
                          <w:spacing w:after="0" w:line="240" w:lineRule="auto"/>
                          <w:jc w:val="center"/>
                        </w:pPr>
                        <w:r>
                          <w:rPr>
                            <w:b/>
                          </w:rPr>
                          <w:t>Enrolment</w:t>
                        </w:r>
                      </w:p>
                    </w:txbxContent>
                  </v:textbox>
                </v:shape>
                <w10:anchorlock/>
              </v:group>
            </w:pict>
          </mc:Fallback>
        </mc:AlternateContent>
      </w:r>
    </w:p>
    <w:p w:rsidR="00033BE1" w:rsidRDefault="00033BE1" w:rsidP="00033BE1">
      <w:pPr>
        <w:pStyle w:val="Caption"/>
      </w:pPr>
      <w:r>
        <w:t xml:space="preserve">Figure </w:t>
      </w:r>
      <w:r w:rsidR="004D11C3">
        <w:fldChar w:fldCharType="begin"/>
      </w:r>
      <w:r w:rsidR="004D11C3">
        <w:instrText xml:space="preserve"> SEQ Figure \* ARABIC </w:instrText>
      </w:r>
      <w:r w:rsidR="004D11C3">
        <w:fldChar w:fldCharType="separate"/>
      </w:r>
      <w:r w:rsidR="00F44EEF">
        <w:rPr>
          <w:noProof/>
        </w:rPr>
        <w:t>2</w:t>
      </w:r>
      <w:r w:rsidR="004D11C3">
        <w:rPr>
          <w:noProof/>
        </w:rPr>
        <w:fldChar w:fldCharType="end"/>
      </w:r>
      <w:r>
        <w:t>: Participant recruitment, allocation and retention by trial group (Consort flow diagram)</w:t>
      </w:r>
    </w:p>
    <w:p w:rsidR="00033BE1" w:rsidRDefault="00033BE1" w:rsidP="00033BE1"/>
    <w:p w:rsidR="00033BE1" w:rsidRDefault="00033BE1" w:rsidP="00033BE1">
      <w:pPr>
        <w:pStyle w:val="Caption"/>
        <w:keepNext/>
      </w:pPr>
      <w:r>
        <w:lastRenderedPageBreak/>
        <w:t xml:space="preserve">Table </w:t>
      </w:r>
      <w:r w:rsidR="004D11C3">
        <w:fldChar w:fldCharType="begin"/>
      </w:r>
      <w:r w:rsidR="004D11C3">
        <w:instrText xml:space="preserve"> SEQ Table \* ARABIC </w:instrText>
      </w:r>
      <w:r w:rsidR="004D11C3">
        <w:fldChar w:fldCharType="separate"/>
      </w:r>
      <w:r w:rsidR="00F44EEF">
        <w:rPr>
          <w:noProof/>
        </w:rPr>
        <w:t>1</w:t>
      </w:r>
      <w:r w:rsidR="004D11C3">
        <w:rPr>
          <w:noProof/>
        </w:rPr>
        <w:fldChar w:fldCharType="end"/>
      </w:r>
      <w:r>
        <w:t>:</w:t>
      </w:r>
      <w:r w:rsidRPr="00921A86">
        <w:t xml:space="preserve"> </w:t>
      </w:r>
      <w:r w:rsidRPr="00DE2DDC">
        <w:t>Characteristics of participants at baseline</w:t>
      </w:r>
    </w:p>
    <w:tbl>
      <w:tblPr>
        <w:tblStyle w:val="TableGrid"/>
        <w:tblW w:w="9039" w:type="dxa"/>
        <w:tblBorders>
          <w:insideH w:val="none" w:sz="0" w:space="0" w:color="auto"/>
          <w:insideV w:val="none" w:sz="0" w:space="0" w:color="auto"/>
        </w:tblBorders>
        <w:tblLook w:val="04A0" w:firstRow="1" w:lastRow="0" w:firstColumn="1" w:lastColumn="0" w:noHBand="0" w:noVBand="1"/>
      </w:tblPr>
      <w:tblGrid>
        <w:gridCol w:w="3820"/>
        <w:gridCol w:w="2525"/>
        <w:gridCol w:w="2694"/>
      </w:tblGrid>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Characteristics</w:t>
            </w:r>
          </w:p>
        </w:tc>
        <w:tc>
          <w:tcPr>
            <w:tcW w:w="2525" w:type="dxa"/>
            <w:noWrap/>
            <w:hideMark/>
          </w:tcPr>
          <w:p w:rsidR="000D3032" w:rsidRPr="005F65A7" w:rsidRDefault="000D3032" w:rsidP="00C235C4">
            <w:pPr>
              <w:spacing w:before="0" w:after="0" w:line="240" w:lineRule="auto"/>
              <w:jc w:val="center"/>
              <w:rPr>
                <w:rFonts w:eastAsia="Times New Roman"/>
                <w:b/>
                <w:bCs/>
                <w:color w:val="000000"/>
                <w:sz w:val="22"/>
                <w:szCs w:val="22"/>
                <w:lang w:eastAsia="en-GB"/>
              </w:rPr>
            </w:pPr>
            <w:r w:rsidRPr="005F65A7">
              <w:rPr>
                <w:rFonts w:eastAsia="Times New Roman"/>
                <w:b/>
                <w:bCs/>
                <w:color w:val="000000"/>
                <w:sz w:val="22"/>
                <w:szCs w:val="22"/>
                <w:lang w:eastAsia="en-GB"/>
              </w:rPr>
              <w:t>Intervention Group</w:t>
            </w:r>
          </w:p>
        </w:tc>
        <w:tc>
          <w:tcPr>
            <w:tcW w:w="2694" w:type="dxa"/>
            <w:noWrap/>
            <w:hideMark/>
          </w:tcPr>
          <w:p w:rsidR="000D3032" w:rsidRPr="005F65A7" w:rsidRDefault="000D3032" w:rsidP="00C235C4">
            <w:pPr>
              <w:spacing w:before="0" w:after="0" w:line="240" w:lineRule="auto"/>
              <w:jc w:val="center"/>
              <w:rPr>
                <w:rFonts w:eastAsia="Times New Roman"/>
                <w:b/>
                <w:bCs/>
                <w:color w:val="000000"/>
                <w:sz w:val="22"/>
                <w:szCs w:val="22"/>
                <w:lang w:eastAsia="en-GB"/>
              </w:rPr>
            </w:pPr>
            <w:r w:rsidRPr="005F65A7">
              <w:rPr>
                <w:rFonts w:eastAsia="Times New Roman"/>
                <w:b/>
                <w:bCs/>
                <w:color w:val="000000"/>
                <w:sz w:val="22"/>
                <w:szCs w:val="22"/>
                <w:lang w:eastAsia="en-GB"/>
              </w:rPr>
              <w:t>Control Group</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w:t>
            </w:r>
          </w:p>
        </w:tc>
        <w:tc>
          <w:tcPr>
            <w:tcW w:w="2525" w:type="dxa"/>
            <w:noWrap/>
            <w:hideMark/>
          </w:tcPr>
          <w:p w:rsidR="000D3032" w:rsidRPr="005F65A7" w:rsidRDefault="000D3032" w:rsidP="00C235C4">
            <w:pPr>
              <w:spacing w:before="0" w:after="0" w:line="240" w:lineRule="auto"/>
              <w:jc w:val="center"/>
              <w:rPr>
                <w:rFonts w:eastAsia="Times New Roman"/>
                <w:b/>
                <w:bCs/>
                <w:color w:val="000000"/>
                <w:sz w:val="22"/>
                <w:szCs w:val="22"/>
                <w:lang w:eastAsia="en-GB"/>
              </w:rPr>
            </w:pPr>
            <w:r w:rsidRPr="005F65A7">
              <w:rPr>
                <w:rFonts w:eastAsia="Times New Roman"/>
                <w:b/>
                <w:bCs/>
                <w:color w:val="000000"/>
                <w:sz w:val="22"/>
                <w:szCs w:val="22"/>
                <w:lang w:eastAsia="en-GB"/>
              </w:rPr>
              <w:t>(n = 76)</w:t>
            </w:r>
            <w:r w:rsidR="00EE729C">
              <w:rPr>
                <w:rFonts w:eastAsia="Times New Roman"/>
                <w:b/>
                <w:bCs/>
                <w:color w:val="000000"/>
                <w:sz w:val="22"/>
                <w:szCs w:val="22"/>
                <w:lang w:eastAsia="en-GB"/>
              </w:rPr>
              <w:t>*</w:t>
            </w:r>
          </w:p>
        </w:tc>
        <w:tc>
          <w:tcPr>
            <w:tcW w:w="2694" w:type="dxa"/>
            <w:noWrap/>
            <w:hideMark/>
          </w:tcPr>
          <w:p w:rsidR="000D3032" w:rsidRPr="005F65A7" w:rsidRDefault="000D3032" w:rsidP="00C235C4">
            <w:pPr>
              <w:spacing w:before="0" w:after="0" w:line="240" w:lineRule="auto"/>
              <w:jc w:val="center"/>
              <w:rPr>
                <w:rFonts w:eastAsia="Times New Roman"/>
                <w:b/>
                <w:bCs/>
                <w:color w:val="000000"/>
                <w:sz w:val="22"/>
                <w:szCs w:val="22"/>
                <w:lang w:eastAsia="en-GB"/>
              </w:rPr>
            </w:pPr>
            <w:r w:rsidRPr="005F65A7">
              <w:rPr>
                <w:rFonts w:eastAsia="Times New Roman"/>
                <w:b/>
                <w:bCs/>
                <w:color w:val="000000"/>
                <w:sz w:val="22"/>
                <w:szCs w:val="22"/>
                <w:lang w:eastAsia="en-GB"/>
              </w:rPr>
              <w:t>(n = 38)</w:t>
            </w:r>
            <w:r w:rsidR="00EE729C">
              <w:rPr>
                <w:rFonts w:eastAsia="Times New Roman"/>
                <w:b/>
                <w:bCs/>
                <w:color w:val="000000"/>
                <w:sz w:val="22"/>
                <w:szCs w:val="22"/>
                <w:lang w:eastAsia="en-GB"/>
              </w:rPr>
              <w:t>*</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Age, years, mean (SD, range)</w:t>
            </w:r>
          </w:p>
        </w:tc>
        <w:tc>
          <w:tcPr>
            <w:tcW w:w="2525"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53.7</w:t>
            </w:r>
          </w:p>
        </w:tc>
        <w:tc>
          <w:tcPr>
            <w:tcW w:w="2694"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52.6</w:t>
            </w:r>
          </w:p>
        </w:tc>
      </w:tr>
      <w:tr w:rsidR="000D3032" w:rsidRPr="005F65A7" w:rsidTr="000D3032">
        <w:trPr>
          <w:trHeight w:val="340"/>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w:t>
            </w:r>
          </w:p>
        </w:tc>
        <w:tc>
          <w:tcPr>
            <w:tcW w:w="2525"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2.5, 21 to 78)</w:t>
            </w:r>
          </w:p>
        </w:tc>
        <w:tc>
          <w:tcPr>
            <w:tcW w:w="2694"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4.2, 28 to 78)</w:t>
            </w:r>
          </w:p>
        </w:tc>
      </w:tr>
      <w:tr w:rsidR="00EE729C" w:rsidRPr="005F65A7" w:rsidTr="00EE729C">
        <w:trPr>
          <w:trHeight w:val="283"/>
        </w:trPr>
        <w:tc>
          <w:tcPr>
            <w:tcW w:w="9039" w:type="dxa"/>
            <w:gridSpan w:val="3"/>
            <w:hideMark/>
          </w:tcPr>
          <w:p w:rsidR="00EE729C" w:rsidRPr="00EE729C" w:rsidRDefault="00EE729C" w:rsidP="00EE729C">
            <w:pPr>
              <w:spacing w:before="0" w:after="0" w:line="240" w:lineRule="auto"/>
              <w:jc w:val="left"/>
              <w:rPr>
                <w:rFonts w:eastAsia="Times New Roman"/>
                <w:b/>
                <w:bCs/>
                <w:color w:val="000000"/>
                <w:sz w:val="22"/>
                <w:szCs w:val="22"/>
                <w:lang w:eastAsia="en-GB"/>
              </w:rPr>
            </w:pPr>
            <w:r w:rsidRPr="005F65A7">
              <w:rPr>
                <w:rFonts w:eastAsia="Times New Roman"/>
                <w:b/>
                <w:bCs/>
                <w:color w:val="000000"/>
                <w:sz w:val="22"/>
                <w:szCs w:val="22"/>
                <w:lang w:eastAsia="en-GB"/>
              </w:rPr>
              <w:t>Demographic details, n (%)</w:t>
            </w:r>
          </w:p>
        </w:tc>
      </w:tr>
      <w:tr w:rsidR="00EE729C" w:rsidRPr="005F65A7" w:rsidTr="00C235C4">
        <w:trPr>
          <w:trHeight w:val="283"/>
        </w:trPr>
        <w:tc>
          <w:tcPr>
            <w:tcW w:w="9039" w:type="dxa"/>
            <w:gridSpan w:val="3"/>
          </w:tcPr>
          <w:p w:rsidR="00EE729C" w:rsidRPr="005F65A7" w:rsidRDefault="00EE729C" w:rsidP="00C235C4">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 xml:space="preserve">  Gender</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Female</w:t>
            </w:r>
          </w:p>
        </w:tc>
        <w:tc>
          <w:tcPr>
            <w:tcW w:w="2525"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45 (59.3)</w:t>
            </w:r>
          </w:p>
        </w:tc>
        <w:tc>
          <w:tcPr>
            <w:tcW w:w="2694"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3 (60.5)</w:t>
            </w:r>
          </w:p>
        </w:tc>
      </w:tr>
      <w:tr w:rsidR="00EE729C" w:rsidRPr="005F65A7" w:rsidTr="00EE729C">
        <w:trPr>
          <w:trHeight w:val="283"/>
        </w:trPr>
        <w:tc>
          <w:tcPr>
            <w:tcW w:w="9039" w:type="dxa"/>
            <w:gridSpan w:val="3"/>
            <w:hideMark/>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 xml:space="preserve">  Ethnicity </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White</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74 (97.4)</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7 (97.4)</w:t>
            </w:r>
          </w:p>
        </w:tc>
      </w:tr>
      <w:tr w:rsidR="000D3032" w:rsidRPr="005F65A7" w:rsidTr="00C235C4">
        <w:trPr>
          <w:trHeight w:val="283"/>
        </w:trPr>
        <w:tc>
          <w:tcPr>
            <w:tcW w:w="3820" w:type="dxa"/>
          </w:tcPr>
          <w:p w:rsidR="000D3032" w:rsidRPr="005F65A7" w:rsidRDefault="00B73432" w:rsidP="00B73432">
            <w:pPr>
              <w:spacing w:before="0" w:after="0" w:line="240" w:lineRule="auto"/>
              <w:rPr>
                <w:rFonts w:eastAsia="Times New Roman"/>
                <w:b/>
                <w:bCs/>
                <w:color w:val="000000"/>
                <w:sz w:val="22"/>
                <w:szCs w:val="22"/>
                <w:lang w:eastAsia="en-GB"/>
              </w:rPr>
            </w:pPr>
            <w:r>
              <w:rPr>
                <w:rFonts w:eastAsia="Times New Roman"/>
                <w:b/>
                <w:bCs/>
                <w:color w:val="000000"/>
                <w:sz w:val="22"/>
                <w:szCs w:val="22"/>
                <w:lang w:eastAsia="en-GB"/>
              </w:rPr>
              <w:t xml:space="preserve">       Black</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3)</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0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0)</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Mixed ethnicity</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3)</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2.6)</w:t>
            </w:r>
          </w:p>
        </w:tc>
      </w:tr>
      <w:tr w:rsidR="00EE729C" w:rsidRPr="005F65A7" w:rsidTr="00EE729C">
        <w:trPr>
          <w:trHeight w:val="283"/>
        </w:trPr>
        <w:tc>
          <w:tcPr>
            <w:tcW w:w="9039" w:type="dxa"/>
            <w:gridSpan w:val="3"/>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 xml:space="preserve">  Accommodation</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Home Owner</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57 (75.0)</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0 (78.9)</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Rented</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7 (22.4)</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7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8.5)</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Other arrangements</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2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2.6)</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2.6)</w:t>
            </w:r>
          </w:p>
        </w:tc>
      </w:tr>
      <w:tr w:rsidR="00EE729C" w:rsidRPr="005F65A7" w:rsidTr="00EE729C">
        <w:trPr>
          <w:trHeight w:val="283"/>
        </w:trPr>
        <w:tc>
          <w:tcPr>
            <w:tcW w:w="9039" w:type="dxa"/>
            <w:gridSpan w:val="3"/>
            <w:hideMark/>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 xml:space="preserve">  Highest Qualification </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Degree</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6 (21.1)</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0 (26.3)</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Trade or professional</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7 (22.4)</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4 (36.8)</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NVQ</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6 (21.1)</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2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5.3)</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A or AS Level</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3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3.9)</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2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5.3)</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O level/CSE/GCSE</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7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9.2)</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4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0.5)</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No qualifications</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7 (22.4)</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6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5.8)</w:t>
            </w:r>
          </w:p>
        </w:tc>
      </w:tr>
      <w:tr w:rsidR="00EE729C" w:rsidRPr="005F65A7" w:rsidTr="00EE729C">
        <w:trPr>
          <w:trHeight w:val="283"/>
        </w:trPr>
        <w:tc>
          <w:tcPr>
            <w:tcW w:w="9039" w:type="dxa"/>
            <w:gridSpan w:val="3"/>
            <w:hideMark/>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 xml:space="preserve">  Employment</w:t>
            </w:r>
            <w:r w:rsidRPr="005F65A7">
              <w:rPr>
                <w:rFonts w:eastAsia="Times New Roman"/>
                <w:color w:val="000000"/>
                <w:sz w:val="22"/>
                <w:szCs w:val="22"/>
                <w:lang w:eastAsia="en-GB"/>
              </w:rPr>
              <w:t> </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In paid work (full/part-time)</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9 (51.3)</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3 (60.5)</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Retired</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0 (26.3)</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2 (31.6)</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Long-term disability/ill health</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1 (14.5)</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2 </w:t>
            </w:r>
            <w:r w:rsidR="00EE729C">
              <w:rPr>
                <w:rFonts w:eastAsia="Times New Roman"/>
                <w:color w:val="000000"/>
                <w:sz w:val="22"/>
                <w:szCs w:val="22"/>
                <w:lang w:eastAsia="en-GB"/>
              </w:rPr>
              <w:t xml:space="preserve">  (5.3</w:t>
            </w:r>
            <w:r w:rsidRPr="005F65A7">
              <w:rPr>
                <w:rFonts w:eastAsia="Times New Roman"/>
                <w:color w:val="000000"/>
                <w:sz w:val="22"/>
                <w:szCs w:val="22"/>
                <w:lang w:eastAsia="en-GB"/>
              </w:rPr>
              <w:t>)</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Unemployed</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5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6.6)</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0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0)</w:t>
            </w:r>
          </w:p>
        </w:tc>
      </w:tr>
      <w:tr w:rsidR="000D3032" w:rsidRPr="005F65A7" w:rsidTr="00C235C4">
        <w:trPr>
          <w:trHeight w:val="283"/>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Home carer</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0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0)</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2.6)</w:t>
            </w:r>
          </w:p>
        </w:tc>
      </w:tr>
      <w:tr w:rsidR="000D3032" w:rsidRPr="005F65A7" w:rsidTr="00EE729C">
        <w:trPr>
          <w:trHeight w:val="397"/>
        </w:trPr>
        <w:tc>
          <w:tcPr>
            <w:tcW w:w="3820" w:type="dxa"/>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Other</w:t>
            </w:r>
          </w:p>
        </w:tc>
        <w:tc>
          <w:tcPr>
            <w:tcW w:w="2525"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1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3)</w:t>
            </w:r>
          </w:p>
        </w:tc>
        <w:tc>
          <w:tcPr>
            <w:tcW w:w="2694" w:type="dxa"/>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0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0)</w:t>
            </w:r>
          </w:p>
        </w:tc>
      </w:tr>
      <w:tr w:rsidR="000D3032" w:rsidRPr="005F65A7" w:rsidTr="000D3032">
        <w:trPr>
          <w:trHeight w:val="209"/>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IMD 2007 Average Score (SD, range) </w:t>
            </w:r>
          </w:p>
        </w:tc>
        <w:tc>
          <w:tcPr>
            <w:tcW w:w="2525"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9.89</w:t>
            </w:r>
          </w:p>
        </w:tc>
        <w:tc>
          <w:tcPr>
            <w:tcW w:w="2694"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8.73</w:t>
            </w:r>
          </w:p>
        </w:tc>
      </w:tr>
      <w:tr w:rsidR="000D3032" w:rsidRPr="005F65A7" w:rsidTr="000D3032">
        <w:trPr>
          <w:trHeight w:val="340"/>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w:t>
            </w:r>
          </w:p>
        </w:tc>
        <w:tc>
          <w:tcPr>
            <w:tcW w:w="2525"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6.32, 13.21 to 82.26)</w:t>
            </w:r>
          </w:p>
        </w:tc>
        <w:tc>
          <w:tcPr>
            <w:tcW w:w="2694" w:type="dxa"/>
            <w:hideMark/>
          </w:tcPr>
          <w:p w:rsidR="000D3032" w:rsidRPr="005F65A7" w:rsidRDefault="000D3032" w:rsidP="00C235C4">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6.32, 13.79 to 66.59)</w:t>
            </w:r>
          </w:p>
        </w:tc>
      </w:tr>
      <w:tr w:rsidR="00EE729C" w:rsidRPr="005F65A7" w:rsidTr="00EE729C">
        <w:trPr>
          <w:trHeight w:val="283"/>
        </w:trPr>
        <w:tc>
          <w:tcPr>
            <w:tcW w:w="9039" w:type="dxa"/>
            <w:gridSpan w:val="3"/>
            <w:hideMark/>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Medical History</w:t>
            </w:r>
            <w:r>
              <w:rPr>
                <w:rFonts w:eastAsia="Times New Roman"/>
                <w:b/>
                <w:bCs/>
                <w:color w:val="000000"/>
                <w:sz w:val="22"/>
                <w:szCs w:val="22"/>
                <w:lang w:eastAsia="en-GB"/>
              </w:rPr>
              <w:t xml:space="preserve"> (self-reported)</w:t>
            </w:r>
            <w:r w:rsidRPr="005F65A7">
              <w:rPr>
                <w:rFonts w:eastAsia="Times New Roman"/>
                <w:b/>
                <w:bCs/>
                <w:color w:val="000000"/>
                <w:sz w:val="22"/>
                <w:szCs w:val="22"/>
                <w:lang w:eastAsia="en-GB"/>
              </w:rPr>
              <w:t>, n (%)</w:t>
            </w:r>
            <w:r w:rsidRPr="005F65A7">
              <w:rPr>
                <w:rFonts w:eastAsia="Times New Roman"/>
                <w:color w:val="000000"/>
                <w:sz w:val="22"/>
                <w:szCs w:val="22"/>
                <w:lang w:eastAsia="en-GB"/>
              </w:rPr>
              <w:t> </w:t>
            </w:r>
          </w:p>
        </w:tc>
      </w:tr>
      <w:tr w:rsidR="000D3032" w:rsidRPr="005F65A7" w:rsidTr="00C235C4">
        <w:trPr>
          <w:trHeight w:val="283"/>
        </w:trPr>
        <w:tc>
          <w:tcPr>
            <w:tcW w:w="3820" w:type="dxa"/>
            <w:hideMark/>
          </w:tcPr>
          <w:p w:rsidR="000D3032" w:rsidRPr="001546AA" w:rsidRDefault="000D3032" w:rsidP="00F6095E">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Hypertension</w:t>
            </w:r>
            <w:r w:rsidR="00F6095E">
              <w:rPr>
                <w:rFonts w:eastAsia="Times New Roman"/>
                <w:b/>
                <w:bCs/>
                <w:color w:val="000000"/>
                <w:sz w:val="22"/>
                <w:szCs w:val="22"/>
                <w:lang w:eastAsia="en-GB"/>
              </w:rPr>
              <w:t xml:space="preserve"> (&gt;140/90 mmHg)</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1 (40.8)</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4 (36.8)</w:t>
            </w:r>
          </w:p>
        </w:tc>
      </w:tr>
      <w:tr w:rsidR="000D3032" w:rsidRPr="005F65A7" w:rsidTr="00C235C4">
        <w:trPr>
          <w:trHeight w:val="283"/>
        </w:trPr>
        <w:tc>
          <w:tcPr>
            <w:tcW w:w="3820" w:type="dxa"/>
            <w:hideMark/>
          </w:tcPr>
          <w:p w:rsidR="000D3032" w:rsidRPr="005F65A7" w:rsidRDefault="000D3032" w:rsidP="001546AA">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Raised Cholesterol</w:t>
            </w:r>
            <w:r w:rsidR="001546AA">
              <w:rPr>
                <w:rFonts w:eastAsia="Times New Roman"/>
                <w:b/>
                <w:bCs/>
                <w:color w:val="000000"/>
                <w:sz w:val="22"/>
                <w:szCs w:val="22"/>
                <w:lang w:eastAsia="en-GB"/>
              </w:rPr>
              <w:t xml:space="preserve"> (≥5.2 mmol/l)</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8 (50.0)</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0 (52.6)</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Diabetes</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0 (13.2)</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5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3.2)</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Overweight (BMI&gt;30)</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48 (63.2)</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4 (63.2)</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Ever Smoked</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49 (64.5)</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4 (63.2)</w:t>
            </w:r>
          </w:p>
        </w:tc>
      </w:tr>
      <w:tr w:rsidR="000D3032" w:rsidRPr="005F65A7" w:rsidTr="000D3032">
        <w:trPr>
          <w:trHeight w:val="454"/>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Current Smoker</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7 (22.0)</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8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21.0)</w:t>
            </w:r>
          </w:p>
        </w:tc>
      </w:tr>
      <w:tr w:rsidR="00EE729C" w:rsidRPr="005F65A7" w:rsidTr="00EE729C">
        <w:trPr>
          <w:trHeight w:val="283"/>
        </w:trPr>
        <w:tc>
          <w:tcPr>
            <w:tcW w:w="9039" w:type="dxa"/>
            <w:gridSpan w:val="3"/>
            <w:noWrap/>
            <w:hideMark/>
          </w:tcPr>
          <w:p w:rsidR="00EE729C" w:rsidRPr="005F65A7" w:rsidRDefault="00EE729C" w:rsidP="00EE729C">
            <w:pPr>
              <w:spacing w:before="0" w:after="0" w:line="240" w:lineRule="auto"/>
              <w:jc w:val="left"/>
              <w:rPr>
                <w:rFonts w:eastAsia="Times New Roman"/>
                <w:color w:val="000000"/>
                <w:sz w:val="22"/>
                <w:szCs w:val="22"/>
                <w:lang w:eastAsia="en-GB"/>
              </w:rPr>
            </w:pPr>
            <w:r w:rsidRPr="005F65A7">
              <w:rPr>
                <w:rFonts w:eastAsia="Times New Roman"/>
                <w:b/>
                <w:bCs/>
                <w:color w:val="000000"/>
                <w:sz w:val="22"/>
                <w:szCs w:val="22"/>
                <w:lang w:eastAsia="en-GB"/>
              </w:rPr>
              <w:t>Level of Physical Activity (IPAQ-Long category score), n (%)</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Low </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3 (17.1)</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 xml:space="preserve">6 </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15.8)</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Moderate</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29 (38.2)</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9 (50.0)</w:t>
            </w:r>
          </w:p>
        </w:tc>
      </w:tr>
      <w:tr w:rsidR="000D3032" w:rsidRPr="005F65A7" w:rsidTr="00C235C4">
        <w:trPr>
          <w:trHeight w:val="283"/>
        </w:trPr>
        <w:tc>
          <w:tcPr>
            <w:tcW w:w="3820" w:type="dxa"/>
            <w:hideMark/>
          </w:tcPr>
          <w:p w:rsidR="000D3032" w:rsidRPr="005F65A7" w:rsidRDefault="000D3032" w:rsidP="00C235C4">
            <w:pPr>
              <w:spacing w:before="0" w:after="0" w:line="240" w:lineRule="auto"/>
              <w:rPr>
                <w:rFonts w:eastAsia="Times New Roman"/>
                <w:b/>
                <w:bCs/>
                <w:color w:val="000000"/>
                <w:sz w:val="22"/>
                <w:szCs w:val="22"/>
                <w:lang w:eastAsia="en-GB"/>
              </w:rPr>
            </w:pPr>
            <w:r w:rsidRPr="005F65A7">
              <w:rPr>
                <w:rFonts w:eastAsia="Times New Roman"/>
                <w:b/>
                <w:bCs/>
                <w:color w:val="000000"/>
                <w:sz w:val="22"/>
                <w:szCs w:val="22"/>
                <w:lang w:eastAsia="en-GB"/>
              </w:rPr>
              <w:t xml:space="preserve">      High</w:t>
            </w:r>
          </w:p>
        </w:tc>
        <w:tc>
          <w:tcPr>
            <w:tcW w:w="2525"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34</w:t>
            </w:r>
            <w:r w:rsidR="00EE729C">
              <w:rPr>
                <w:rFonts w:eastAsia="Times New Roman"/>
                <w:color w:val="000000"/>
                <w:sz w:val="22"/>
                <w:szCs w:val="22"/>
                <w:lang w:eastAsia="en-GB"/>
              </w:rPr>
              <w:t xml:space="preserve"> </w:t>
            </w:r>
            <w:r w:rsidRPr="005F65A7">
              <w:rPr>
                <w:rFonts w:eastAsia="Times New Roman"/>
                <w:color w:val="000000"/>
                <w:sz w:val="22"/>
                <w:szCs w:val="22"/>
                <w:lang w:eastAsia="en-GB"/>
              </w:rPr>
              <w:t>(44.7)</w:t>
            </w:r>
          </w:p>
        </w:tc>
        <w:tc>
          <w:tcPr>
            <w:tcW w:w="2694" w:type="dxa"/>
            <w:hideMark/>
          </w:tcPr>
          <w:p w:rsidR="000D3032" w:rsidRPr="005F65A7" w:rsidRDefault="000D3032" w:rsidP="00EE729C">
            <w:pPr>
              <w:spacing w:before="0" w:after="0" w:line="240" w:lineRule="auto"/>
              <w:jc w:val="center"/>
              <w:rPr>
                <w:rFonts w:eastAsia="Times New Roman"/>
                <w:color w:val="000000"/>
                <w:sz w:val="22"/>
                <w:szCs w:val="22"/>
                <w:lang w:eastAsia="en-GB"/>
              </w:rPr>
            </w:pPr>
            <w:r w:rsidRPr="005F65A7">
              <w:rPr>
                <w:rFonts w:eastAsia="Times New Roman"/>
                <w:color w:val="000000"/>
                <w:sz w:val="22"/>
                <w:szCs w:val="22"/>
                <w:lang w:eastAsia="en-GB"/>
              </w:rPr>
              <w:t>13 (34.2)</w:t>
            </w:r>
          </w:p>
        </w:tc>
      </w:tr>
    </w:tbl>
    <w:p w:rsidR="00033BE1" w:rsidRPr="00EE729C" w:rsidRDefault="00EE729C" w:rsidP="00033BE1">
      <w:pPr>
        <w:rPr>
          <w:i/>
        </w:rPr>
        <w:sectPr w:rsidR="00033BE1" w:rsidRPr="00EE729C" w:rsidSect="00E53C64">
          <w:headerReference w:type="default" r:id="rId15"/>
          <w:footerReference w:type="default" r:id="rId16"/>
          <w:pgSz w:w="11906" w:h="16838"/>
          <w:pgMar w:top="1440" w:right="1440" w:bottom="1440" w:left="1440" w:header="708" w:footer="708" w:gutter="0"/>
          <w:cols w:space="708"/>
          <w:docGrid w:linePitch="360"/>
        </w:sectPr>
      </w:pPr>
      <w:r>
        <w:rPr>
          <w:i/>
        </w:rPr>
        <w:t>*</w:t>
      </w:r>
      <w:r w:rsidRPr="00EE729C">
        <w:rPr>
          <w:i/>
        </w:rPr>
        <w:t>P-values for comparison between the two groups: all &gt;0.05. Missing data were excluded.</w:t>
      </w:r>
    </w:p>
    <w:p w:rsidR="00033BE1" w:rsidRDefault="00033BE1" w:rsidP="00033BE1">
      <w:pPr>
        <w:pStyle w:val="Caption"/>
        <w:keepNext/>
      </w:pPr>
      <w:r>
        <w:lastRenderedPageBreak/>
        <w:t xml:space="preserve">Table </w:t>
      </w:r>
      <w:r w:rsidR="004D11C3">
        <w:fldChar w:fldCharType="begin"/>
      </w:r>
      <w:r w:rsidR="004D11C3">
        <w:instrText xml:space="preserve"> SEQ Table \* ARABIC </w:instrText>
      </w:r>
      <w:r w:rsidR="004D11C3">
        <w:fldChar w:fldCharType="separate"/>
      </w:r>
      <w:r w:rsidR="00F44EEF">
        <w:rPr>
          <w:noProof/>
        </w:rPr>
        <w:t>2</w:t>
      </w:r>
      <w:r w:rsidR="004D11C3">
        <w:rPr>
          <w:noProof/>
        </w:rPr>
        <w:fldChar w:fldCharType="end"/>
      </w:r>
      <w:r>
        <w:t>:</w:t>
      </w:r>
      <w:r w:rsidRPr="00921A86">
        <w:t xml:space="preserve"> Primary and Secondary Outcome measure: Effects by randomisation group</w:t>
      </w:r>
      <w:r w:rsidR="00AC1B93" w:rsidRPr="00AC1B93">
        <w:rPr>
          <w:rFonts w:eastAsia="Times New Roman"/>
          <w:bCs w:val="0"/>
          <w:color w:val="4F81BD" w:themeColor="accent1"/>
          <w:vertAlign w:val="superscript"/>
          <w:lang w:eastAsia="en-GB"/>
        </w:rPr>
        <w:sym w:font="Symbol" w:char="F061"/>
      </w:r>
      <w:r w:rsidRPr="00AC1B93">
        <w:t xml:space="preserve"> </w:t>
      </w:r>
    </w:p>
    <w:tbl>
      <w:tblPr>
        <w:tblW w:w="14190" w:type="dxa"/>
        <w:tblInd w:w="93" w:type="dxa"/>
        <w:tblLook w:val="04A0" w:firstRow="1" w:lastRow="0" w:firstColumn="1" w:lastColumn="0" w:noHBand="0" w:noVBand="1"/>
      </w:tblPr>
      <w:tblGrid>
        <w:gridCol w:w="1615"/>
        <w:gridCol w:w="1162"/>
        <w:gridCol w:w="1004"/>
        <w:gridCol w:w="945"/>
        <w:gridCol w:w="764"/>
        <w:gridCol w:w="946"/>
        <w:gridCol w:w="945"/>
        <w:gridCol w:w="945"/>
        <w:gridCol w:w="945"/>
        <w:gridCol w:w="945"/>
        <w:gridCol w:w="931"/>
        <w:gridCol w:w="1378"/>
        <w:gridCol w:w="390"/>
        <w:gridCol w:w="141"/>
        <w:gridCol w:w="1134"/>
      </w:tblGrid>
      <w:tr w:rsidR="00033BE1" w:rsidRPr="00921A86" w:rsidTr="00AC1B93">
        <w:trPr>
          <w:trHeight w:val="340"/>
        </w:trPr>
        <w:tc>
          <w:tcPr>
            <w:tcW w:w="1615" w:type="dxa"/>
            <w:tcBorders>
              <w:top w:val="single" w:sz="8" w:space="0" w:color="auto"/>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left"/>
              <w:rPr>
                <w:rFonts w:eastAsia="Times New Roman"/>
                <w:color w:val="000000"/>
                <w:sz w:val="20"/>
                <w:szCs w:val="20"/>
                <w:lang w:eastAsia="en-GB"/>
              </w:rPr>
            </w:pPr>
            <w:r w:rsidRPr="00921A86">
              <w:rPr>
                <w:rFonts w:eastAsia="Times New Roman"/>
                <w:color w:val="000000"/>
                <w:sz w:val="20"/>
                <w:szCs w:val="20"/>
                <w:lang w:eastAsia="en-GB"/>
              </w:rPr>
              <w:t> </w:t>
            </w:r>
          </w:p>
        </w:tc>
        <w:tc>
          <w:tcPr>
            <w:tcW w:w="4821" w:type="dxa"/>
            <w:gridSpan w:val="5"/>
            <w:tcBorders>
              <w:top w:val="single" w:sz="8" w:space="0" w:color="auto"/>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LHT Intervention Group (n = 76)</w:t>
            </w:r>
          </w:p>
        </w:tc>
        <w:tc>
          <w:tcPr>
            <w:tcW w:w="4711" w:type="dxa"/>
            <w:gridSpan w:val="5"/>
            <w:tcBorders>
              <w:top w:val="single" w:sz="8" w:space="0" w:color="auto"/>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Control Group (n=38</w:t>
            </w:r>
            <w:r w:rsidR="008E5750">
              <w:rPr>
                <w:rFonts w:eastAsia="Times New Roman"/>
                <w:b/>
                <w:bCs/>
                <w:color w:val="000000"/>
                <w:lang w:eastAsia="en-GB"/>
              </w:rPr>
              <w:t>)</w:t>
            </w:r>
          </w:p>
        </w:tc>
        <w:tc>
          <w:tcPr>
            <w:tcW w:w="3043" w:type="dxa"/>
            <w:gridSpan w:val="4"/>
            <w:tcBorders>
              <w:top w:val="single" w:sz="8" w:space="0" w:color="auto"/>
              <w:left w:val="nil"/>
              <w:bottom w:val="nil"/>
              <w:right w:val="single" w:sz="8" w:space="0" w:color="000000"/>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ANCOVA</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rPr>
                <w:rFonts w:eastAsia="Times New Roman"/>
                <w:b/>
                <w:bCs/>
                <w:color w:val="000000"/>
                <w:lang w:eastAsia="en-GB"/>
              </w:rPr>
            </w:pPr>
            <w:r w:rsidRPr="00921A86">
              <w:rPr>
                <w:rFonts w:eastAsia="Times New Roman"/>
                <w:b/>
                <w:bCs/>
                <w:color w:val="000000"/>
                <w:lang w:eastAsia="en-GB"/>
              </w:rPr>
              <w:t> </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ean</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SD</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in</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ax</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n</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ean</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SD</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in</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max</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n</w:t>
            </w:r>
          </w:p>
        </w:tc>
        <w:tc>
          <w:tcPr>
            <w:tcW w:w="1378"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95% CI</w:t>
            </w:r>
          </w:p>
        </w:tc>
        <w:tc>
          <w:tcPr>
            <w:tcW w:w="1665" w:type="dxa"/>
            <w:gridSpan w:val="3"/>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b/>
                <w:bCs/>
                <w:color w:val="000000"/>
                <w:lang w:eastAsia="en-GB"/>
              </w:rPr>
            </w:pPr>
            <w:r w:rsidRPr="00921A86">
              <w:rPr>
                <w:rFonts w:eastAsia="Times New Roman"/>
                <w:b/>
                <w:bCs/>
                <w:color w:val="000000"/>
                <w:lang w:eastAsia="en-GB"/>
              </w:rPr>
              <w:t>Sig(p)</w:t>
            </w:r>
          </w:p>
        </w:tc>
      </w:tr>
      <w:tr w:rsidR="00033BE1" w:rsidRPr="00921A86" w:rsidTr="00AC1B93">
        <w:trPr>
          <w:trHeight w:val="340"/>
        </w:trPr>
        <w:tc>
          <w:tcPr>
            <w:tcW w:w="14190" w:type="dxa"/>
            <w:gridSpan w:val="15"/>
            <w:tcBorders>
              <w:top w:val="nil"/>
              <w:left w:val="single" w:sz="8" w:space="0" w:color="auto"/>
              <w:bottom w:val="nil"/>
              <w:right w:val="single" w:sz="8" w:space="0" w:color="000000"/>
            </w:tcBorders>
            <w:shd w:val="clear" w:color="auto" w:fill="auto"/>
            <w:vAlign w:val="center"/>
            <w:hideMark/>
          </w:tcPr>
          <w:p w:rsidR="00033BE1" w:rsidRPr="00AC1B93" w:rsidRDefault="00033BE1" w:rsidP="00DD3482">
            <w:pPr>
              <w:spacing w:before="0" w:after="0" w:line="240" w:lineRule="auto"/>
              <w:rPr>
                <w:rFonts w:eastAsia="Times New Roman"/>
                <w:bCs/>
                <w:color w:val="000000"/>
                <w:lang w:eastAsia="en-GB"/>
              </w:rPr>
            </w:pPr>
            <w:r w:rsidRPr="00921A86">
              <w:rPr>
                <w:rFonts w:eastAsia="Times New Roman"/>
                <w:b/>
                <w:bCs/>
                <w:color w:val="000000"/>
                <w:lang w:eastAsia="en-GB"/>
              </w:rPr>
              <w:t xml:space="preserve">FFQ Fruit </w:t>
            </w:r>
            <w:r w:rsidR="00DD3482">
              <w:rPr>
                <w:rFonts w:eastAsia="Times New Roman"/>
                <w:b/>
                <w:bCs/>
                <w:color w:val="000000"/>
                <w:lang w:eastAsia="en-GB"/>
              </w:rPr>
              <w:t>and</w:t>
            </w:r>
            <w:r w:rsidRPr="00921A86">
              <w:rPr>
                <w:rFonts w:eastAsia="Times New Roman"/>
                <w:b/>
                <w:bCs/>
                <w:color w:val="000000"/>
                <w:lang w:eastAsia="en-GB"/>
              </w:rPr>
              <w:t xml:space="preserve"> Vegetable</w:t>
            </w:r>
            <w:r w:rsidR="00DD3482">
              <w:rPr>
                <w:rFonts w:eastAsia="Times New Roman"/>
                <w:b/>
                <w:bCs/>
                <w:color w:val="000000"/>
                <w:lang w:eastAsia="en-GB"/>
              </w:rPr>
              <w:t xml:space="preserve"> (</w:t>
            </w:r>
            <w:r w:rsidR="00DD3482" w:rsidRPr="00DD3482">
              <w:rPr>
                <w:b/>
              </w:rPr>
              <w:t>F&amp;V)</w:t>
            </w:r>
            <w:r w:rsidRPr="00921A86">
              <w:rPr>
                <w:rFonts w:eastAsia="Times New Roman"/>
                <w:b/>
                <w:bCs/>
                <w:color w:val="000000"/>
                <w:lang w:eastAsia="en-GB"/>
              </w:rPr>
              <w:t xml:space="preserve"> </w:t>
            </w:r>
            <w:r w:rsidR="00DD3482">
              <w:rPr>
                <w:rFonts w:eastAsia="Times New Roman"/>
                <w:b/>
                <w:bCs/>
                <w:color w:val="000000"/>
                <w:lang w:eastAsia="en-GB"/>
              </w:rPr>
              <w:t>consumption</w:t>
            </w:r>
            <w:r w:rsidRPr="00921A86">
              <w:rPr>
                <w:rFonts w:eastAsia="Times New Roman"/>
                <w:b/>
                <w:bCs/>
                <w:color w:val="000000"/>
                <w:lang w:eastAsia="en-GB"/>
              </w:rPr>
              <w:t xml:space="preserve">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AC1B93">
            <w:pPr>
              <w:spacing w:before="0" w:after="0" w:line="240" w:lineRule="auto"/>
              <w:jc w:val="left"/>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Baseline</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right"/>
              <w:rPr>
                <w:rFonts w:eastAsia="Times New Roman"/>
                <w:color w:val="000000"/>
                <w:lang w:eastAsia="en-GB"/>
              </w:rPr>
            </w:pPr>
            <w:r w:rsidRPr="00921A86">
              <w:rPr>
                <w:rFonts w:eastAsia="Times New Roman"/>
                <w:color w:val="000000"/>
                <w:lang w:eastAsia="en-GB"/>
              </w:rPr>
              <w:t>Grams/day</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09.9</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26.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0.2</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60.8</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12.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18</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0.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59.39</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237290">
            <w:pPr>
              <w:spacing w:before="0" w:after="0" w:line="240" w:lineRule="auto"/>
              <w:jc w:val="right"/>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Portions/day</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6</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3</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2</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7</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9</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6</w:t>
            </w: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6530A6">
            <w:pPr>
              <w:spacing w:before="0" w:after="0" w:line="240" w:lineRule="auto"/>
              <w:jc w:val="left"/>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Follow-up</w:t>
            </w:r>
            <w:r w:rsidR="006530A6" w:rsidRPr="006530A6">
              <w:rPr>
                <w:rFonts w:eastAsia="Times New Roman"/>
                <w:b/>
                <w:bCs/>
                <w:i/>
                <w:iCs/>
                <w:color w:val="000000"/>
                <w:vertAlign w:val="superscript"/>
                <w:lang w:eastAsia="en-GB"/>
              </w:rPr>
              <w:sym w:font="Symbol" w:char="F062"/>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right"/>
              <w:rPr>
                <w:rFonts w:eastAsia="Times New Roman"/>
                <w:color w:val="000000"/>
                <w:lang w:eastAsia="en-GB"/>
              </w:rPr>
            </w:pPr>
            <w:r w:rsidRPr="00921A86">
              <w:rPr>
                <w:rFonts w:eastAsia="Times New Roman"/>
                <w:color w:val="000000"/>
                <w:lang w:eastAsia="en-GB"/>
              </w:rPr>
              <w:t>Grams/day</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76.4</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24.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1.2</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074</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34.1</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44.8</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34.2</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012.6</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right"/>
              <w:rPr>
                <w:rFonts w:eastAsia="Times New Roman"/>
                <w:color w:val="000000"/>
                <w:lang w:eastAsia="en-GB"/>
              </w:rPr>
            </w:pPr>
            <w:r w:rsidRPr="00921A86">
              <w:rPr>
                <w:rFonts w:eastAsia="Times New Roman"/>
                <w:color w:val="000000"/>
                <w:lang w:eastAsia="en-GB"/>
              </w:rPr>
              <w:t>Portions/day</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9</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8</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8</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3.4</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4</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1</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7</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2.7</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0</w:t>
            </w:r>
          </w:p>
        </w:tc>
        <w:tc>
          <w:tcPr>
            <w:tcW w:w="1909" w:type="dxa"/>
            <w:gridSpan w:val="3"/>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xml:space="preserve"> -1.62 to 1.53</w:t>
            </w:r>
          </w:p>
        </w:tc>
        <w:tc>
          <w:tcPr>
            <w:tcW w:w="1134" w:type="dxa"/>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95</w:t>
            </w:r>
          </w:p>
        </w:tc>
      </w:tr>
      <w:tr w:rsidR="00033BE1" w:rsidRPr="00921A86" w:rsidTr="00AC1B93">
        <w:trPr>
          <w:trHeight w:val="340"/>
        </w:trPr>
        <w:tc>
          <w:tcPr>
            <w:tcW w:w="14190" w:type="dxa"/>
            <w:gridSpan w:val="15"/>
            <w:tcBorders>
              <w:top w:val="nil"/>
              <w:left w:val="single" w:sz="8" w:space="0" w:color="auto"/>
              <w:bottom w:val="nil"/>
              <w:right w:val="single" w:sz="8" w:space="0" w:color="000000"/>
            </w:tcBorders>
            <w:shd w:val="clear" w:color="auto" w:fill="auto"/>
            <w:vAlign w:val="center"/>
            <w:hideMark/>
          </w:tcPr>
          <w:p w:rsidR="00033BE1" w:rsidRPr="00921A86" w:rsidRDefault="00033BE1" w:rsidP="00AC1B93">
            <w:pPr>
              <w:spacing w:before="0" w:after="0" w:line="240" w:lineRule="auto"/>
              <w:jc w:val="left"/>
              <w:rPr>
                <w:rFonts w:eastAsia="Times New Roman"/>
                <w:b/>
                <w:bCs/>
                <w:color w:val="000000"/>
                <w:lang w:eastAsia="en-GB"/>
              </w:rPr>
            </w:pPr>
            <w:r w:rsidRPr="00921A86">
              <w:rPr>
                <w:rFonts w:eastAsia="Times New Roman"/>
                <w:b/>
                <w:bCs/>
                <w:color w:val="000000"/>
                <w:lang w:eastAsia="en-GB"/>
              </w:rPr>
              <w:t>EQ-5D score</w:t>
            </w:r>
            <w:r w:rsidR="00AC1B93">
              <w:rPr>
                <w:rFonts w:eastAsia="Times New Roman"/>
                <w:b/>
                <w:bCs/>
                <w:color w:val="000000"/>
                <w:lang w:eastAsia="en-GB"/>
              </w:rPr>
              <w:t xml:space="preserve">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AC1B93">
            <w:pPr>
              <w:spacing w:before="0" w:after="0" w:line="240" w:lineRule="auto"/>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Baseline</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81</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2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02</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8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2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0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8</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AC1B93">
            <w:pPr>
              <w:spacing w:before="0" w:after="0" w:line="240" w:lineRule="auto"/>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Follow-up</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79</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2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18</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4</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84</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22</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0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4</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xml:space="preserve"> -0.09 to 0.09</w:t>
            </w: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00</w:t>
            </w:r>
          </w:p>
        </w:tc>
      </w:tr>
      <w:tr w:rsidR="00033BE1" w:rsidRPr="00921A86" w:rsidTr="00AC1B93">
        <w:trPr>
          <w:trHeight w:val="340"/>
        </w:trPr>
        <w:tc>
          <w:tcPr>
            <w:tcW w:w="14190" w:type="dxa"/>
            <w:gridSpan w:val="15"/>
            <w:tcBorders>
              <w:top w:val="nil"/>
              <w:left w:val="single" w:sz="8" w:space="0" w:color="auto"/>
              <w:bottom w:val="nil"/>
              <w:right w:val="single" w:sz="8" w:space="0" w:color="000000"/>
            </w:tcBorders>
            <w:shd w:val="clear" w:color="auto" w:fill="auto"/>
            <w:vAlign w:val="center"/>
            <w:hideMark/>
          </w:tcPr>
          <w:p w:rsidR="00033BE1" w:rsidRPr="00921A86" w:rsidRDefault="00033BE1" w:rsidP="00237290">
            <w:pPr>
              <w:spacing w:before="0" w:after="0" w:line="240" w:lineRule="auto"/>
              <w:jc w:val="left"/>
              <w:rPr>
                <w:rFonts w:eastAsia="Times New Roman"/>
                <w:b/>
                <w:bCs/>
                <w:color w:val="000000"/>
                <w:lang w:eastAsia="en-GB"/>
              </w:rPr>
            </w:pPr>
            <w:r w:rsidRPr="00921A86">
              <w:rPr>
                <w:rFonts w:eastAsia="Times New Roman"/>
                <w:b/>
                <w:bCs/>
                <w:color w:val="000000"/>
                <w:lang w:eastAsia="en-GB"/>
              </w:rPr>
              <w:t>WHO AUDIT Total score</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AC1B93">
            <w:pPr>
              <w:spacing w:before="0" w:after="0" w:line="240" w:lineRule="auto"/>
              <w:jc w:val="left"/>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Baseline</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2</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2</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1</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8</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7</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AC1B93" w:rsidP="00AC1B93">
            <w:pPr>
              <w:spacing w:before="0" w:after="0" w:line="240" w:lineRule="auto"/>
              <w:jc w:val="left"/>
              <w:rPr>
                <w:rFonts w:eastAsia="Times New Roman"/>
                <w:color w:val="000000"/>
                <w:lang w:eastAsia="en-GB"/>
              </w:rPr>
            </w:pPr>
            <w:r>
              <w:rPr>
                <w:rFonts w:eastAsia="Times New Roman"/>
                <w:color w:val="000000"/>
                <w:lang w:eastAsia="en-GB"/>
              </w:rPr>
              <w:t xml:space="preserve">  </w:t>
            </w:r>
            <w:r w:rsidR="00033BE1" w:rsidRPr="00921A86">
              <w:rPr>
                <w:rFonts w:eastAsia="Times New Roman"/>
                <w:color w:val="000000"/>
                <w:lang w:eastAsia="en-GB"/>
              </w:rPr>
              <w:t>Follow-up</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9</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8</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8</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1.2</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2</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6</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8</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2</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xml:space="preserve"> -0.07 to 1.58</w:t>
            </w: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07</w:t>
            </w:r>
          </w:p>
        </w:tc>
      </w:tr>
      <w:tr w:rsidR="00033BE1" w:rsidRPr="00921A86" w:rsidTr="00AC1B93">
        <w:trPr>
          <w:trHeight w:val="340"/>
        </w:trPr>
        <w:tc>
          <w:tcPr>
            <w:tcW w:w="14190" w:type="dxa"/>
            <w:gridSpan w:val="15"/>
            <w:tcBorders>
              <w:top w:val="nil"/>
              <w:left w:val="single" w:sz="8" w:space="0" w:color="auto"/>
              <w:bottom w:val="nil"/>
              <w:right w:val="single" w:sz="8" w:space="0" w:color="000000"/>
            </w:tcBorders>
            <w:shd w:val="clear" w:color="auto" w:fill="auto"/>
            <w:vAlign w:val="center"/>
            <w:hideMark/>
          </w:tcPr>
          <w:p w:rsidR="00033BE1" w:rsidRPr="00921A86" w:rsidRDefault="00033BE1" w:rsidP="00237290">
            <w:pPr>
              <w:spacing w:before="0" w:after="0" w:line="240" w:lineRule="auto"/>
              <w:jc w:val="left"/>
              <w:rPr>
                <w:rFonts w:eastAsia="Times New Roman"/>
                <w:b/>
                <w:bCs/>
                <w:color w:val="000000"/>
                <w:lang w:eastAsia="en-GB"/>
              </w:rPr>
            </w:pPr>
            <w:r w:rsidRPr="00921A86">
              <w:rPr>
                <w:rFonts w:eastAsia="Times New Roman"/>
                <w:b/>
                <w:bCs/>
                <w:color w:val="000000"/>
                <w:lang w:eastAsia="en-GB"/>
              </w:rPr>
              <w:t>Total Cholesterol (mmol/l)</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Baseline</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1</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8</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1</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4</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8</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1</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Follow-up</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2</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2</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4</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3</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7</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2</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xml:space="preserve"> -0.67 to 0.66</w:t>
            </w: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99</w:t>
            </w:r>
          </w:p>
        </w:tc>
      </w:tr>
      <w:tr w:rsidR="00033BE1" w:rsidRPr="00921A86" w:rsidTr="00AC1B93">
        <w:trPr>
          <w:trHeight w:val="340"/>
        </w:trPr>
        <w:tc>
          <w:tcPr>
            <w:tcW w:w="14190" w:type="dxa"/>
            <w:gridSpan w:val="15"/>
            <w:tcBorders>
              <w:top w:val="nil"/>
              <w:left w:val="single" w:sz="8" w:space="0" w:color="auto"/>
              <w:bottom w:val="nil"/>
              <w:right w:val="single" w:sz="8" w:space="0" w:color="000000"/>
            </w:tcBorders>
            <w:shd w:val="clear" w:color="auto" w:fill="auto"/>
            <w:vAlign w:val="center"/>
            <w:hideMark/>
          </w:tcPr>
          <w:p w:rsidR="00033BE1" w:rsidRPr="00921A86" w:rsidRDefault="00033BE1" w:rsidP="00AC1B93">
            <w:pPr>
              <w:spacing w:before="0" w:after="0" w:line="240" w:lineRule="auto"/>
              <w:jc w:val="left"/>
              <w:rPr>
                <w:rFonts w:eastAsia="Times New Roman"/>
                <w:b/>
                <w:bCs/>
                <w:color w:val="000000"/>
                <w:lang w:eastAsia="en-GB"/>
              </w:rPr>
            </w:pPr>
            <w:r w:rsidRPr="00921A86">
              <w:rPr>
                <w:rFonts w:eastAsia="Times New Roman"/>
                <w:b/>
                <w:bCs/>
                <w:color w:val="000000"/>
                <w:lang w:eastAsia="en-GB"/>
              </w:rPr>
              <w:t>Total Physical Activity (Standard Metabolic Equivalent (MET) hours/day)</w:t>
            </w:r>
            <w:r w:rsidR="00AC1B93" w:rsidRPr="00AC1B93">
              <w:rPr>
                <w:rFonts w:eastAsia="Times New Roman"/>
                <w:bCs/>
                <w:color w:val="000000"/>
                <w:vertAlign w:val="superscript"/>
                <w:lang w:eastAsia="en-GB"/>
              </w:rPr>
              <w:t xml:space="preserve"> </w:t>
            </w:r>
          </w:p>
        </w:tc>
      </w:tr>
      <w:tr w:rsidR="00033BE1" w:rsidRPr="00921A86" w:rsidTr="00AC1B93">
        <w:trPr>
          <w:trHeight w:val="340"/>
        </w:trPr>
        <w:tc>
          <w:tcPr>
            <w:tcW w:w="1615" w:type="dxa"/>
            <w:tcBorders>
              <w:top w:val="nil"/>
              <w:left w:val="single" w:sz="8" w:space="0" w:color="auto"/>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Baseline</w:t>
            </w:r>
          </w:p>
        </w:tc>
        <w:tc>
          <w:tcPr>
            <w:tcW w:w="1162"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4</w:t>
            </w:r>
          </w:p>
        </w:tc>
        <w:tc>
          <w:tcPr>
            <w:tcW w:w="100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9</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764"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9.2</w:t>
            </w:r>
          </w:p>
        </w:tc>
        <w:tc>
          <w:tcPr>
            <w:tcW w:w="946"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74</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5</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2</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945"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7.6</w:t>
            </w:r>
          </w:p>
        </w:tc>
        <w:tc>
          <w:tcPr>
            <w:tcW w:w="931" w:type="dxa"/>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33</w:t>
            </w:r>
          </w:p>
        </w:tc>
        <w:tc>
          <w:tcPr>
            <w:tcW w:w="1768" w:type="dxa"/>
            <w:gridSpan w:val="2"/>
            <w:tcBorders>
              <w:top w:val="nil"/>
              <w:left w:val="nil"/>
              <w:bottom w:val="nil"/>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p>
        </w:tc>
        <w:tc>
          <w:tcPr>
            <w:tcW w:w="1275" w:type="dxa"/>
            <w:gridSpan w:val="2"/>
            <w:tcBorders>
              <w:top w:val="nil"/>
              <w:left w:val="nil"/>
              <w:bottom w:val="nil"/>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w:t>
            </w:r>
          </w:p>
        </w:tc>
      </w:tr>
      <w:tr w:rsidR="00033BE1" w:rsidRPr="00921A86" w:rsidTr="00AC1B93">
        <w:trPr>
          <w:trHeight w:val="340"/>
        </w:trPr>
        <w:tc>
          <w:tcPr>
            <w:tcW w:w="1615" w:type="dxa"/>
            <w:tcBorders>
              <w:top w:val="nil"/>
              <w:left w:val="single" w:sz="8" w:space="0" w:color="auto"/>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Follow-up</w:t>
            </w:r>
          </w:p>
        </w:tc>
        <w:tc>
          <w:tcPr>
            <w:tcW w:w="1162"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4</w:t>
            </w:r>
          </w:p>
        </w:tc>
        <w:tc>
          <w:tcPr>
            <w:tcW w:w="1004"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7</w:t>
            </w:r>
          </w:p>
        </w:tc>
        <w:tc>
          <w:tcPr>
            <w:tcW w:w="945"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764"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7.4</w:t>
            </w:r>
          </w:p>
        </w:tc>
        <w:tc>
          <w:tcPr>
            <w:tcW w:w="946"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40</w:t>
            </w:r>
          </w:p>
        </w:tc>
        <w:tc>
          <w:tcPr>
            <w:tcW w:w="945"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6.2</w:t>
            </w:r>
          </w:p>
        </w:tc>
        <w:tc>
          <w:tcPr>
            <w:tcW w:w="945"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5.3</w:t>
            </w:r>
          </w:p>
        </w:tc>
        <w:tc>
          <w:tcPr>
            <w:tcW w:w="945"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w:t>
            </w:r>
          </w:p>
        </w:tc>
        <w:tc>
          <w:tcPr>
            <w:tcW w:w="945"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17.9</w:t>
            </w:r>
          </w:p>
        </w:tc>
        <w:tc>
          <w:tcPr>
            <w:tcW w:w="931" w:type="dxa"/>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20</w:t>
            </w:r>
          </w:p>
        </w:tc>
        <w:tc>
          <w:tcPr>
            <w:tcW w:w="1768" w:type="dxa"/>
            <w:gridSpan w:val="2"/>
            <w:tcBorders>
              <w:top w:val="nil"/>
              <w:left w:val="nil"/>
              <w:bottom w:val="single" w:sz="8" w:space="0" w:color="auto"/>
              <w:right w:val="nil"/>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 xml:space="preserve"> -0.51 to 4.81</w:t>
            </w:r>
          </w:p>
        </w:tc>
        <w:tc>
          <w:tcPr>
            <w:tcW w:w="1275" w:type="dxa"/>
            <w:gridSpan w:val="2"/>
            <w:tcBorders>
              <w:top w:val="nil"/>
              <w:left w:val="nil"/>
              <w:bottom w:val="single" w:sz="8" w:space="0" w:color="auto"/>
              <w:right w:val="single" w:sz="8" w:space="0" w:color="auto"/>
            </w:tcBorders>
            <w:shd w:val="clear" w:color="auto" w:fill="auto"/>
            <w:vAlign w:val="center"/>
            <w:hideMark/>
          </w:tcPr>
          <w:p w:rsidR="00033BE1" w:rsidRPr="00921A86" w:rsidRDefault="00033BE1" w:rsidP="00237290">
            <w:pPr>
              <w:spacing w:before="0" w:after="0" w:line="240" w:lineRule="auto"/>
              <w:jc w:val="center"/>
              <w:rPr>
                <w:rFonts w:eastAsia="Times New Roman"/>
                <w:color w:val="000000"/>
                <w:lang w:eastAsia="en-GB"/>
              </w:rPr>
            </w:pPr>
            <w:r w:rsidRPr="00921A86">
              <w:rPr>
                <w:rFonts w:eastAsia="Times New Roman"/>
                <w:color w:val="000000"/>
                <w:lang w:eastAsia="en-GB"/>
              </w:rPr>
              <w:t>0.11</w:t>
            </w:r>
          </w:p>
        </w:tc>
      </w:tr>
      <w:tr w:rsidR="00033BE1" w:rsidRPr="00921A86" w:rsidTr="00AC1B93">
        <w:trPr>
          <w:trHeight w:val="311"/>
        </w:trPr>
        <w:tc>
          <w:tcPr>
            <w:tcW w:w="11147" w:type="dxa"/>
            <w:gridSpan w:val="11"/>
            <w:tcBorders>
              <w:top w:val="nil"/>
              <w:left w:val="nil"/>
              <w:bottom w:val="nil"/>
              <w:right w:val="nil"/>
            </w:tcBorders>
            <w:shd w:val="clear" w:color="auto" w:fill="auto"/>
            <w:noWrap/>
            <w:vAlign w:val="bottom"/>
            <w:hideMark/>
          </w:tcPr>
          <w:p w:rsidR="00EE729C" w:rsidRPr="00EE729C" w:rsidRDefault="00AC1B93" w:rsidP="00237290">
            <w:pPr>
              <w:spacing w:before="0" w:after="0" w:line="240" w:lineRule="auto"/>
              <w:jc w:val="left"/>
              <w:rPr>
                <w:rFonts w:eastAsia="Times New Roman"/>
                <w:b/>
                <w:bCs/>
                <w:i/>
                <w:iCs/>
                <w:color w:val="000000"/>
                <w:lang w:eastAsia="en-GB"/>
              </w:rPr>
            </w:pPr>
            <w:r w:rsidRPr="006530A6">
              <w:rPr>
                <w:rFonts w:eastAsia="Times New Roman"/>
                <w:b/>
                <w:bCs/>
                <w:color w:val="000000"/>
                <w:vertAlign w:val="superscript"/>
                <w:lang w:eastAsia="en-GB"/>
              </w:rPr>
              <w:sym w:font="Symbol" w:char="F061"/>
            </w:r>
            <w:r w:rsidRPr="006530A6">
              <w:rPr>
                <w:rFonts w:eastAsia="Times New Roman"/>
                <w:b/>
                <w:bCs/>
                <w:color w:val="000000"/>
                <w:lang w:eastAsia="en-GB"/>
              </w:rPr>
              <w:t xml:space="preserve"> </w:t>
            </w:r>
            <w:r w:rsidR="00EE729C" w:rsidRPr="00EE729C">
              <w:rPr>
                <w:i/>
              </w:rPr>
              <w:t>Intention to treat analysis and Li</w:t>
            </w:r>
            <w:r>
              <w:rPr>
                <w:i/>
              </w:rPr>
              <w:t>mits of agreement ±2 SD of mean</w:t>
            </w:r>
          </w:p>
          <w:p w:rsidR="00033BE1" w:rsidRPr="00EE729C" w:rsidRDefault="006530A6" w:rsidP="000F65E6">
            <w:pPr>
              <w:spacing w:before="0" w:after="0" w:line="240" w:lineRule="auto"/>
              <w:jc w:val="left"/>
              <w:rPr>
                <w:rFonts w:eastAsia="Times New Roman"/>
                <w:i/>
                <w:iCs/>
                <w:color w:val="000000"/>
                <w:lang w:eastAsia="en-GB"/>
              </w:rPr>
            </w:pPr>
            <w:r w:rsidRPr="006530A6">
              <w:rPr>
                <w:rFonts w:eastAsia="Times New Roman"/>
                <w:b/>
                <w:bCs/>
                <w:i/>
                <w:iCs/>
                <w:color w:val="000000"/>
                <w:vertAlign w:val="superscript"/>
                <w:lang w:eastAsia="en-GB"/>
              </w:rPr>
              <w:sym w:font="Symbol" w:char="F062"/>
            </w:r>
            <w:r w:rsidR="00033BE1" w:rsidRPr="00AC1B93">
              <w:rPr>
                <w:rFonts w:eastAsia="Times New Roman"/>
                <w:i/>
                <w:iCs/>
                <w:color w:val="000000"/>
                <w:lang w:eastAsia="en-GB"/>
              </w:rPr>
              <w:t xml:space="preserve"> </w:t>
            </w:r>
            <w:r w:rsidR="00033BE1" w:rsidRPr="00EE729C">
              <w:rPr>
                <w:rFonts w:eastAsia="Times New Roman"/>
                <w:i/>
                <w:iCs/>
                <w:color w:val="000000"/>
                <w:lang w:eastAsia="en-GB"/>
              </w:rPr>
              <w:t xml:space="preserve">Three outliers in </w:t>
            </w:r>
            <w:r w:rsidR="00DD3482">
              <w:t>F&amp;V</w:t>
            </w:r>
            <w:r w:rsidR="00DD3482" w:rsidRPr="00EE729C">
              <w:rPr>
                <w:rFonts w:eastAsia="Times New Roman"/>
                <w:i/>
                <w:iCs/>
                <w:color w:val="000000"/>
                <w:lang w:eastAsia="en-GB"/>
              </w:rPr>
              <w:t xml:space="preserve"> </w:t>
            </w:r>
            <w:r w:rsidR="00033BE1" w:rsidRPr="00EE729C">
              <w:rPr>
                <w:rFonts w:eastAsia="Times New Roman"/>
                <w:i/>
                <w:iCs/>
                <w:color w:val="000000"/>
                <w:lang w:eastAsia="en-GB"/>
              </w:rPr>
              <w:t>data were re</w:t>
            </w:r>
            <w:r w:rsidR="00DD3482">
              <w:rPr>
                <w:rFonts w:eastAsia="Times New Roman"/>
                <w:i/>
                <w:iCs/>
                <w:color w:val="000000"/>
                <w:lang w:eastAsia="en-GB"/>
              </w:rPr>
              <w:t>moved, equating to &gt;13 portions</w:t>
            </w:r>
            <w:r w:rsidR="000F65E6">
              <w:rPr>
                <w:rFonts w:eastAsia="Times New Roman"/>
                <w:i/>
                <w:iCs/>
                <w:color w:val="000000"/>
                <w:lang w:eastAsia="en-GB"/>
              </w:rPr>
              <w:t>/</w:t>
            </w:r>
            <w:r w:rsidR="00033BE1" w:rsidRPr="00EE729C">
              <w:rPr>
                <w:rFonts w:eastAsia="Times New Roman"/>
                <w:i/>
                <w:iCs/>
                <w:color w:val="000000"/>
                <w:lang w:eastAsia="en-GB"/>
              </w:rPr>
              <w:t>day (&gt;2 SD of the mean)</w:t>
            </w:r>
          </w:p>
        </w:tc>
        <w:tc>
          <w:tcPr>
            <w:tcW w:w="1768" w:type="dxa"/>
            <w:gridSpan w:val="2"/>
            <w:tcBorders>
              <w:top w:val="nil"/>
              <w:left w:val="nil"/>
              <w:bottom w:val="nil"/>
              <w:right w:val="nil"/>
            </w:tcBorders>
            <w:shd w:val="clear" w:color="auto" w:fill="auto"/>
            <w:noWrap/>
            <w:vAlign w:val="bottom"/>
            <w:hideMark/>
          </w:tcPr>
          <w:p w:rsidR="00033BE1" w:rsidRPr="00921A86" w:rsidRDefault="00033BE1" w:rsidP="00237290">
            <w:pPr>
              <w:spacing w:before="0" w:after="0" w:line="240" w:lineRule="auto"/>
              <w:jc w:val="center"/>
              <w:rPr>
                <w:rFonts w:eastAsia="Times New Roman"/>
                <w:color w:val="000000"/>
                <w:lang w:eastAsia="en-GB"/>
              </w:rPr>
            </w:pPr>
          </w:p>
        </w:tc>
        <w:tc>
          <w:tcPr>
            <w:tcW w:w="1275" w:type="dxa"/>
            <w:gridSpan w:val="2"/>
            <w:tcBorders>
              <w:top w:val="nil"/>
              <w:left w:val="nil"/>
              <w:bottom w:val="nil"/>
              <w:right w:val="nil"/>
            </w:tcBorders>
            <w:shd w:val="clear" w:color="auto" w:fill="auto"/>
            <w:noWrap/>
            <w:vAlign w:val="bottom"/>
            <w:hideMark/>
          </w:tcPr>
          <w:p w:rsidR="00033BE1" w:rsidRPr="00921A86" w:rsidRDefault="00033BE1" w:rsidP="00237290">
            <w:pPr>
              <w:spacing w:before="0" w:after="0" w:line="240" w:lineRule="auto"/>
              <w:jc w:val="center"/>
              <w:rPr>
                <w:rFonts w:eastAsia="Times New Roman"/>
                <w:color w:val="000000"/>
                <w:lang w:eastAsia="en-GB"/>
              </w:rPr>
            </w:pPr>
          </w:p>
        </w:tc>
      </w:tr>
    </w:tbl>
    <w:p w:rsidR="00671F38" w:rsidRDefault="00671F38" w:rsidP="00AC1B93"/>
    <w:sectPr w:rsidR="00671F38" w:rsidSect="00033BE1">
      <w:headerReference w:type="default" r:id="rId17"/>
      <w:footerReference w:type="default" r:id="rId18"/>
      <w:pgSz w:w="16838" w:h="11906" w:orient="landscape" w:code="9"/>
      <w:pgMar w:top="71" w:right="1440" w:bottom="1134"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11C3" w:rsidRDefault="004D11C3" w:rsidP="003E4B7D">
      <w:r>
        <w:separator/>
      </w:r>
    </w:p>
  </w:endnote>
  <w:endnote w:type="continuationSeparator" w:id="0">
    <w:p w:rsidR="004D11C3" w:rsidRDefault="004D11C3" w:rsidP="003E4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eta Serif Pro Book">
    <w:altName w:val="Meta Serif Pro 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789567"/>
      <w:docPartObj>
        <w:docPartGallery w:val="Page Numbers (Bottom of Page)"/>
        <w:docPartUnique/>
      </w:docPartObj>
    </w:sdtPr>
    <w:sdtEndPr/>
    <w:sdtContent>
      <w:p w:rsidR="004661BD" w:rsidRDefault="004661BD" w:rsidP="003E4B7D">
        <w:pPr>
          <w:pStyle w:val="Footer"/>
        </w:pPr>
        <w:r>
          <w:fldChar w:fldCharType="begin"/>
        </w:r>
        <w:r>
          <w:instrText xml:space="preserve"> PAGE   \* MERGEFORMAT </w:instrText>
        </w:r>
        <w:r>
          <w:fldChar w:fldCharType="separate"/>
        </w:r>
        <w:r w:rsidR="00646DA5">
          <w:rPr>
            <w:noProof/>
          </w:rPr>
          <w:t>1</w:t>
        </w:r>
        <w:r>
          <w:fldChar w:fldCharType="end"/>
        </w:r>
      </w:p>
    </w:sdtContent>
  </w:sdt>
  <w:p w:rsidR="004661BD" w:rsidRDefault="004661BD" w:rsidP="003E4B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785427"/>
      <w:docPartObj>
        <w:docPartGallery w:val="Page Numbers (Bottom of Page)"/>
        <w:docPartUnique/>
      </w:docPartObj>
    </w:sdtPr>
    <w:sdtEndPr/>
    <w:sdtContent>
      <w:p w:rsidR="004661BD" w:rsidRDefault="004661BD" w:rsidP="00033BE1">
        <w:pPr>
          <w:pStyle w:val="Footer"/>
        </w:pPr>
        <w:r>
          <w:fldChar w:fldCharType="begin"/>
        </w:r>
        <w:r>
          <w:instrText xml:space="preserve"> PAGE   \* MERGEFORMAT </w:instrText>
        </w:r>
        <w:r>
          <w:fldChar w:fldCharType="separate"/>
        </w:r>
        <w:r w:rsidR="00646DA5">
          <w:rPr>
            <w:noProof/>
          </w:rPr>
          <w:t>2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11C3" w:rsidRDefault="004D11C3" w:rsidP="003E4B7D">
      <w:r>
        <w:separator/>
      </w:r>
    </w:p>
  </w:footnote>
  <w:footnote w:type="continuationSeparator" w:id="0">
    <w:p w:rsidR="004D11C3" w:rsidRDefault="004D11C3" w:rsidP="003E4B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1BD" w:rsidRPr="00FE0A21" w:rsidRDefault="004661BD" w:rsidP="003E4B7D">
    <w:pPr>
      <w:pStyle w:val="Header"/>
      <w:rPr>
        <w:sz w:val="16"/>
        <w:szCs w:val="16"/>
      </w:rPr>
    </w:pPr>
    <w:r w:rsidRPr="00FE0A21">
      <w:rPr>
        <w:sz w:val="16"/>
        <w:szCs w:val="16"/>
      </w:rPr>
      <w:fldChar w:fldCharType="begin"/>
    </w:r>
    <w:r w:rsidRPr="00FE0A21">
      <w:rPr>
        <w:sz w:val="16"/>
        <w:szCs w:val="16"/>
      </w:rPr>
      <w:instrText xml:space="preserve"> FILENAME   \* MERGEFORMAT </w:instrText>
    </w:r>
    <w:r w:rsidRPr="00FE0A21">
      <w:rPr>
        <w:sz w:val="16"/>
        <w:szCs w:val="16"/>
      </w:rPr>
      <w:fldChar w:fldCharType="separate"/>
    </w:r>
    <w:r w:rsidRPr="00FE0A21">
      <w:rPr>
        <w:noProof/>
        <w:sz w:val="16"/>
        <w:szCs w:val="16"/>
      </w:rPr>
      <w:t>JPH-13-0226- Major Revision 18-Sep-2013.docx</w:t>
    </w:r>
    <w:r w:rsidRPr="00FE0A21">
      <w:rPr>
        <w:noProof/>
        <w:sz w:val="16"/>
        <w:szCs w:val="16"/>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1BD" w:rsidRPr="00033BE1" w:rsidRDefault="004661BD" w:rsidP="00033BE1">
    <w:pPr>
      <w:pStyle w:val="Header"/>
      <w:rPr>
        <w:sz w:val="16"/>
      </w:rPr>
    </w:pPr>
    <w:r w:rsidRPr="00033BE1">
      <w:rPr>
        <w:sz w:val="16"/>
      </w:rPr>
      <w:fldChar w:fldCharType="begin"/>
    </w:r>
    <w:r w:rsidRPr="00033BE1">
      <w:rPr>
        <w:sz w:val="16"/>
      </w:rPr>
      <w:instrText xml:space="preserve"> FILENAME   \* MERGEFORMAT </w:instrText>
    </w:r>
    <w:r w:rsidRPr="00033BE1">
      <w:rPr>
        <w:sz w:val="16"/>
      </w:rPr>
      <w:fldChar w:fldCharType="separate"/>
    </w:r>
    <w:r>
      <w:rPr>
        <w:noProof/>
        <w:sz w:val="16"/>
      </w:rPr>
      <w:t>LHtIST paper JPH 05-Sep-2013 Amendments.docx</w:t>
    </w:r>
    <w:r w:rsidRPr="00033BE1">
      <w:rPr>
        <w:noProof/>
        <w:sz w:val="1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0" type="#_x0000_t75" style="width:3in;height:3in" o:bullet="t"/>
    </w:pict>
  </w:numPicBullet>
  <w:numPicBullet w:numPicBulletId="1">
    <w:pict>
      <v:shape id="_x0000_i1081" type="#_x0000_t75" style="width:3in;height:3in" o:bullet="t"/>
    </w:pict>
  </w:numPicBullet>
  <w:numPicBullet w:numPicBulletId="2">
    <w:pict>
      <v:shape id="_x0000_i1082" type="#_x0000_t75" style="width:3in;height:3in" o:bullet="t"/>
    </w:pict>
  </w:numPicBullet>
  <w:numPicBullet w:numPicBulletId="3">
    <w:pict>
      <v:shape id="_x0000_i1083" type="#_x0000_t75" style="width:3in;height:3in" o:bullet="t"/>
    </w:pict>
  </w:numPicBullet>
  <w:numPicBullet w:numPicBulletId="4">
    <w:pict>
      <v:shape id="_x0000_i1084" type="#_x0000_t75" style="width:3in;height:3in" o:bullet="t"/>
    </w:pict>
  </w:numPicBullet>
  <w:numPicBullet w:numPicBulletId="5">
    <w:pict>
      <v:shape id="_x0000_i1085" type="#_x0000_t75" style="width:3in;height:3in" o:bullet="t"/>
    </w:pict>
  </w:numPicBullet>
  <w:abstractNum w:abstractNumId="0">
    <w:nsid w:val="0CB37329"/>
    <w:multiLevelType w:val="multilevel"/>
    <w:tmpl w:val="58F402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4"/>
      <w:lvlJc w:val="left"/>
      <w:pPr>
        <w:tabs>
          <w:tab w:val="num" w:pos="1440"/>
        </w:tabs>
        <w:ind w:left="1440" w:hanging="360"/>
      </w:pPr>
      <w:rPr>
        <w:rFonts w:ascii="Wingdings" w:hAnsi="Wingdings" w:hint="default"/>
        <w:sz w:val="20"/>
      </w:rPr>
    </w:lvl>
    <w:lvl w:ilvl="2" w:tentative="1">
      <w:start w:val="1"/>
      <w:numFmt w:val="bullet"/>
      <w:lvlText w:val=""/>
      <w:lvlPicBulletId w:val="5"/>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5294E15"/>
    <w:multiLevelType w:val="hybridMultilevel"/>
    <w:tmpl w:val="87C86A10"/>
    <w:lvl w:ilvl="0" w:tplc="5606824A">
      <w:start w:val="1"/>
      <w:numFmt w:val="bullet"/>
      <w:lvlText w:val="•"/>
      <w:lvlJc w:val="left"/>
      <w:pPr>
        <w:tabs>
          <w:tab w:val="num" w:pos="720"/>
        </w:tabs>
        <w:ind w:left="720" w:hanging="360"/>
      </w:pPr>
      <w:rPr>
        <w:rFonts w:ascii="Times New Roman" w:hAnsi="Times New Roman" w:hint="default"/>
      </w:rPr>
    </w:lvl>
    <w:lvl w:ilvl="1" w:tplc="E6109576">
      <w:start w:val="1813"/>
      <w:numFmt w:val="bullet"/>
      <w:lvlText w:val="•"/>
      <w:lvlJc w:val="left"/>
      <w:pPr>
        <w:tabs>
          <w:tab w:val="num" w:pos="1440"/>
        </w:tabs>
        <w:ind w:left="1440" w:hanging="360"/>
      </w:pPr>
      <w:rPr>
        <w:rFonts w:ascii="Times New Roman" w:hAnsi="Times New Roman" w:hint="default"/>
      </w:rPr>
    </w:lvl>
    <w:lvl w:ilvl="2" w:tplc="627230CC">
      <w:start w:val="1813"/>
      <w:numFmt w:val="bullet"/>
      <w:lvlText w:val="•"/>
      <w:lvlJc w:val="left"/>
      <w:pPr>
        <w:tabs>
          <w:tab w:val="num" w:pos="2160"/>
        </w:tabs>
        <w:ind w:left="2160" w:hanging="360"/>
      </w:pPr>
      <w:rPr>
        <w:rFonts w:ascii="Times New Roman" w:hAnsi="Times New Roman" w:hint="default"/>
      </w:rPr>
    </w:lvl>
    <w:lvl w:ilvl="3" w:tplc="50345E42" w:tentative="1">
      <w:start w:val="1"/>
      <w:numFmt w:val="bullet"/>
      <w:lvlText w:val="•"/>
      <w:lvlJc w:val="left"/>
      <w:pPr>
        <w:tabs>
          <w:tab w:val="num" w:pos="2880"/>
        </w:tabs>
        <w:ind w:left="2880" w:hanging="360"/>
      </w:pPr>
      <w:rPr>
        <w:rFonts w:ascii="Times New Roman" w:hAnsi="Times New Roman" w:hint="default"/>
      </w:rPr>
    </w:lvl>
    <w:lvl w:ilvl="4" w:tplc="93EE94E0" w:tentative="1">
      <w:start w:val="1"/>
      <w:numFmt w:val="bullet"/>
      <w:lvlText w:val="•"/>
      <w:lvlJc w:val="left"/>
      <w:pPr>
        <w:tabs>
          <w:tab w:val="num" w:pos="3600"/>
        </w:tabs>
        <w:ind w:left="3600" w:hanging="360"/>
      </w:pPr>
      <w:rPr>
        <w:rFonts w:ascii="Times New Roman" w:hAnsi="Times New Roman" w:hint="default"/>
      </w:rPr>
    </w:lvl>
    <w:lvl w:ilvl="5" w:tplc="EC96C142" w:tentative="1">
      <w:start w:val="1"/>
      <w:numFmt w:val="bullet"/>
      <w:lvlText w:val="•"/>
      <w:lvlJc w:val="left"/>
      <w:pPr>
        <w:tabs>
          <w:tab w:val="num" w:pos="4320"/>
        </w:tabs>
        <w:ind w:left="4320" w:hanging="360"/>
      </w:pPr>
      <w:rPr>
        <w:rFonts w:ascii="Times New Roman" w:hAnsi="Times New Roman" w:hint="default"/>
      </w:rPr>
    </w:lvl>
    <w:lvl w:ilvl="6" w:tplc="773E2992" w:tentative="1">
      <w:start w:val="1"/>
      <w:numFmt w:val="bullet"/>
      <w:lvlText w:val="•"/>
      <w:lvlJc w:val="left"/>
      <w:pPr>
        <w:tabs>
          <w:tab w:val="num" w:pos="5040"/>
        </w:tabs>
        <w:ind w:left="5040" w:hanging="360"/>
      </w:pPr>
      <w:rPr>
        <w:rFonts w:ascii="Times New Roman" w:hAnsi="Times New Roman" w:hint="default"/>
      </w:rPr>
    </w:lvl>
    <w:lvl w:ilvl="7" w:tplc="2592A4D0" w:tentative="1">
      <w:start w:val="1"/>
      <w:numFmt w:val="bullet"/>
      <w:lvlText w:val="•"/>
      <w:lvlJc w:val="left"/>
      <w:pPr>
        <w:tabs>
          <w:tab w:val="num" w:pos="5760"/>
        </w:tabs>
        <w:ind w:left="5760" w:hanging="360"/>
      </w:pPr>
      <w:rPr>
        <w:rFonts w:ascii="Times New Roman" w:hAnsi="Times New Roman" w:hint="default"/>
      </w:rPr>
    </w:lvl>
    <w:lvl w:ilvl="8" w:tplc="305450F8" w:tentative="1">
      <w:start w:val="1"/>
      <w:numFmt w:val="bullet"/>
      <w:lvlText w:val="•"/>
      <w:lvlJc w:val="left"/>
      <w:pPr>
        <w:tabs>
          <w:tab w:val="num" w:pos="6480"/>
        </w:tabs>
        <w:ind w:left="6480" w:hanging="360"/>
      </w:pPr>
      <w:rPr>
        <w:rFonts w:ascii="Times New Roman" w:hAnsi="Times New Roman" w:hint="default"/>
      </w:rPr>
    </w:lvl>
  </w:abstractNum>
  <w:abstractNum w:abstractNumId="2">
    <w:nsid w:val="346C4D2F"/>
    <w:multiLevelType w:val="hybridMultilevel"/>
    <w:tmpl w:val="8DF0D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0F0798B"/>
    <w:multiLevelType w:val="hybridMultilevel"/>
    <w:tmpl w:val="517EB156"/>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
    <w:nsid w:val="411A44A8"/>
    <w:multiLevelType w:val="hybridMultilevel"/>
    <w:tmpl w:val="2C0ADF34"/>
    <w:lvl w:ilvl="0" w:tplc="9260F8AC">
      <w:start w:val="1"/>
      <w:numFmt w:val="bullet"/>
      <w:lvlText w:val="•"/>
      <w:lvlJc w:val="left"/>
      <w:pPr>
        <w:tabs>
          <w:tab w:val="num" w:pos="720"/>
        </w:tabs>
        <w:ind w:left="720" w:hanging="360"/>
      </w:pPr>
      <w:rPr>
        <w:rFonts w:ascii="Times New Roman" w:hAnsi="Times New Roman" w:hint="default"/>
      </w:rPr>
    </w:lvl>
    <w:lvl w:ilvl="1" w:tplc="64C8D860">
      <w:start w:val="508"/>
      <w:numFmt w:val="bullet"/>
      <w:lvlText w:val="•"/>
      <w:lvlJc w:val="left"/>
      <w:pPr>
        <w:tabs>
          <w:tab w:val="num" w:pos="1440"/>
        </w:tabs>
        <w:ind w:left="1440" w:hanging="360"/>
      </w:pPr>
      <w:rPr>
        <w:rFonts w:ascii="Times New Roman" w:hAnsi="Times New Roman" w:hint="default"/>
      </w:rPr>
    </w:lvl>
    <w:lvl w:ilvl="2" w:tplc="94EA54EC" w:tentative="1">
      <w:start w:val="1"/>
      <w:numFmt w:val="bullet"/>
      <w:lvlText w:val="•"/>
      <w:lvlJc w:val="left"/>
      <w:pPr>
        <w:tabs>
          <w:tab w:val="num" w:pos="2160"/>
        </w:tabs>
        <w:ind w:left="2160" w:hanging="360"/>
      </w:pPr>
      <w:rPr>
        <w:rFonts w:ascii="Times New Roman" w:hAnsi="Times New Roman" w:hint="default"/>
      </w:rPr>
    </w:lvl>
    <w:lvl w:ilvl="3" w:tplc="3BC69248" w:tentative="1">
      <w:start w:val="1"/>
      <w:numFmt w:val="bullet"/>
      <w:lvlText w:val="•"/>
      <w:lvlJc w:val="left"/>
      <w:pPr>
        <w:tabs>
          <w:tab w:val="num" w:pos="2880"/>
        </w:tabs>
        <w:ind w:left="2880" w:hanging="360"/>
      </w:pPr>
      <w:rPr>
        <w:rFonts w:ascii="Times New Roman" w:hAnsi="Times New Roman" w:hint="default"/>
      </w:rPr>
    </w:lvl>
    <w:lvl w:ilvl="4" w:tplc="78D85B8A" w:tentative="1">
      <w:start w:val="1"/>
      <w:numFmt w:val="bullet"/>
      <w:lvlText w:val="•"/>
      <w:lvlJc w:val="left"/>
      <w:pPr>
        <w:tabs>
          <w:tab w:val="num" w:pos="3600"/>
        </w:tabs>
        <w:ind w:left="3600" w:hanging="360"/>
      </w:pPr>
      <w:rPr>
        <w:rFonts w:ascii="Times New Roman" w:hAnsi="Times New Roman" w:hint="default"/>
      </w:rPr>
    </w:lvl>
    <w:lvl w:ilvl="5" w:tplc="2A486410" w:tentative="1">
      <w:start w:val="1"/>
      <w:numFmt w:val="bullet"/>
      <w:lvlText w:val="•"/>
      <w:lvlJc w:val="left"/>
      <w:pPr>
        <w:tabs>
          <w:tab w:val="num" w:pos="4320"/>
        </w:tabs>
        <w:ind w:left="4320" w:hanging="360"/>
      </w:pPr>
      <w:rPr>
        <w:rFonts w:ascii="Times New Roman" w:hAnsi="Times New Roman" w:hint="default"/>
      </w:rPr>
    </w:lvl>
    <w:lvl w:ilvl="6" w:tplc="323A2388" w:tentative="1">
      <w:start w:val="1"/>
      <w:numFmt w:val="bullet"/>
      <w:lvlText w:val="•"/>
      <w:lvlJc w:val="left"/>
      <w:pPr>
        <w:tabs>
          <w:tab w:val="num" w:pos="5040"/>
        </w:tabs>
        <w:ind w:left="5040" w:hanging="360"/>
      </w:pPr>
      <w:rPr>
        <w:rFonts w:ascii="Times New Roman" w:hAnsi="Times New Roman" w:hint="default"/>
      </w:rPr>
    </w:lvl>
    <w:lvl w:ilvl="7" w:tplc="A1189216" w:tentative="1">
      <w:start w:val="1"/>
      <w:numFmt w:val="bullet"/>
      <w:lvlText w:val="•"/>
      <w:lvlJc w:val="left"/>
      <w:pPr>
        <w:tabs>
          <w:tab w:val="num" w:pos="5760"/>
        </w:tabs>
        <w:ind w:left="5760" w:hanging="360"/>
      </w:pPr>
      <w:rPr>
        <w:rFonts w:ascii="Times New Roman" w:hAnsi="Times New Roman" w:hint="default"/>
      </w:rPr>
    </w:lvl>
    <w:lvl w:ilvl="8" w:tplc="F84E7764" w:tentative="1">
      <w:start w:val="1"/>
      <w:numFmt w:val="bullet"/>
      <w:lvlText w:val="•"/>
      <w:lvlJc w:val="left"/>
      <w:pPr>
        <w:tabs>
          <w:tab w:val="num" w:pos="6480"/>
        </w:tabs>
        <w:ind w:left="6480" w:hanging="360"/>
      </w:pPr>
      <w:rPr>
        <w:rFonts w:ascii="Times New Roman" w:hAnsi="Times New Roman" w:hint="default"/>
      </w:rPr>
    </w:lvl>
  </w:abstractNum>
  <w:abstractNum w:abstractNumId="5">
    <w:nsid w:val="430548F4"/>
    <w:multiLevelType w:val="multilevel"/>
    <w:tmpl w:val="FE7EEF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4A6F4497"/>
    <w:multiLevelType w:val="multilevel"/>
    <w:tmpl w:val="0BA05A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54D416A7"/>
    <w:multiLevelType w:val="multilevel"/>
    <w:tmpl w:val="92CC00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2"/>
      <w:lvlJc w:val="left"/>
      <w:pPr>
        <w:tabs>
          <w:tab w:val="num" w:pos="1440"/>
        </w:tabs>
        <w:ind w:left="1440" w:hanging="360"/>
      </w:pPr>
      <w:rPr>
        <w:rFonts w:ascii="Wingdings" w:hAnsi="Wingdings" w:hint="default"/>
        <w:sz w:val="20"/>
      </w:rPr>
    </w:lvl>
    <w:lvl w:ilvl="2" w:tentative="1">
      <w:start w:val="1"/>
      <w:numFmt w:val="bullet"/>
      <w:lvlText w:val=""/>
      <w:lvlPicBulletId w:val="3"/>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9E16702"/>
    <w:multiLevelType w:val="hybridMultilevel"/>
    <w:tmpl w:val="FF68F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B353ED"/>
    <w:multiLevelType w:val="multilevel"/>
    <w:tmpl w:val="05DAC9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5BCD128A"/>
    <w:multiLevelType w:val="hybridMultilevel"/>
    <w:tmpl w:val="22E2B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503F68"/>
    <w:multiLevelType w:val="hybridMultilevel"/>
    <w:tmpl w:val="A32E8828"/>
    <w:lvl w:ilvl="0" w:tplc="6AB0576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2FB7319"/>
    <w:multiLevelType w:val="multilevel"/>
    <w:tmpl w:val="9B58FC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PicBulletId w:val="0"/>
      <w:lvlJc w:val="left"/>
      <w:pPr>
        <w:tabs>
          <w:tab w:val="num" w:pos="1440"/>
        </w:tabs>
        <w:ind w:left="1440" w:hanging="360"/>
      </w:pPr>
      <w:rPr>
        <w:rFonts w:ascii="Wingdings" w:hAnsi="Wingdings"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9A035B6"/>
    <w:multiLevelType w:val="hybridMultilevel"/>
    <w:tmpl w:val="8B1C2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7"/>
  </w:num>
  <w:num w:numId="5">
    <w:abstractNumId w:val="8"/>
  </w:num>
  <w:num w:numId="6">
    <w:abstractNumId w:val="13"/>
  </w:num>
  <w:num w:numId="7">
    <w:abstractNumId w:val="0"/>
  </w:num>
  <w:num w:numId="8">
    <w:abstractNumId w:val="11"/>
  </w:num>
  <w:num w:numId="9">
    <w:abstractNumId w:val="2"/>
  </w:num>
  <w:num w:numId="10">
    <w:abstractNumId w:val="4"/>
  </w:num>
  <w:num w:numId="11">
    <w:abstractNumId w:val="10"/>
  </w:num>
  <w:num w:numId="12">
    <w:abstractNumId w:val="1"/>
  </w:num>
  <w:num w:numId="13">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Liverpo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r2xfpzmvrzsjevdvhpz009r92pzftez5vs&quot;&gt;LHtIST Article Jan-2011&lt;record-ids&gt;&lt;item&gt;1&lt;/item&gt;&lt;item&gt;2&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9&lt;/item&gt;&lt;item&gt;30&lt;/item&gt;&lt;item&gt;31&lt;/item&gt;&lt;item&gt;32&lt;/item&gt;&lt;item&gt;34&lt;/item&gt;&lt;item&gt;35&lt;/item&gt;&lt;item&gt;36&lt;/item&gt;&lt;item&gt;41&lt;/item&gt;&lt;item&gt;42&lt;/item&gt;&lt;item&gt;43&lt;/item&gt;&lt;item&gt;44&lt;/item&gt;&lt;item&gt;45&lt;/item&gt;&lt;item&gt;46&lt;/item&gt;&lt;item&gt;47&lt;/item&gt;&lt;item&gt;50&lt;/item&gt;&lt;item&gt;336&lt;/item&gt;&lt;item&gt;361&lt;/item&gt;&lt;item&gt;362&lt;/item&gt;&lt;item&gt;447&lt;/item&gt;&lt;item&gt;462&lt;/item&gt;&lt;item&gt;470&lt;/item&gt;&lt;item&gt;471&lt;/item&gt;&lt;item&gt;475&lt;/item&gt;&lt;item&gt;476&lt;/item&gt;&lt;item&gt;478&lt;/item&gt;&lt;item&gt;488&lt;/item&gt;&lt;item&gt;489&lt;/item&gt;&lt;item&gt;490&lt;/item&gt;&lt;item&gt;491&lt;/item&gt;&lt;item&gt;492&lt;/item&gt;&lt;item&gt;493&lt;/item&gt;&lt;item&gt;494&lt;/item&gt;&lt;item&gt;495&lt;/item&gt;&lt;item&gt;498&lt;/item&gt;&lt;item&gt;500&lt;/item&gt;&lt;item&gt;501&lt;/item&gt;&lt;item&gt;503&lt;/item&gt;&lt;item&gt;504&lt;/item&gt;&lt;item&gt;539&lt;/item&gt;&lt;item&gt;540&lt;/item&gt;&lt;item&gt;544&lt;/item&gt;&lt;/record-ids&gt;&lt;/item&gt;&lt;/Libraries&gt;"/>
  </w:docVars>
  <w:rsids>
    <w:rsidRoot w:val="00DE2DDC"/>
    <w:rsid w:val="00000E9D"/>
    <w:rsid w:val="000018C3"/>
    <w:rsid w:val="00013D4E"/>
    <w:rsid w:val="00026EED"/>
    <w:rsid w:val="00030649"/>
    <w:rsid w:val="00033BE1"/>
    <w:rsid w:val="0003719B"/>
    <w:rsid w:val="000377EA"/>
    <w:rsid w:val="00042F07"/>
    <w:rsid w:val="00042FB8"/>
    <w:rsid w:val="00054614"/>
    <w:rsid w:val="00067843"/>
    <w:rsid w:val="00075625"/>
    <w:rsid w:val="00081317"/>
    <w:rsid w:val="000B65C9"/>
    <w:rsid w:val="000C288C"/>
    <w:rsid w:val="000D10A5"/>
    <w:rsid w:val="000D3032"/>
    <w:rsid w:val="000D4260"/>
    <w:rsid w:val="000D5747"/>
    <w:rsid w:val="000E7401"/>
    <w:rsid w:val="000F65E6"/>
    <w:rsid w:val="00106436"/>
    <w:rsid w:val="00123945"/>
    <w:rsid w:val="001241CA"/>
    <w:rsid w:val="00124806"/>
    <w:rsid w:val="00131FFF"/>
    <w:rsid w:val="001357C9"/>
    <w:rsid w:val="00137BD2"/>
    <w:rsid w:val="0014158F"/>
    <w:rsid w:val="001536D4"/>
    <w:rsid w:val="001546AA"/>
    <w:rsid w:val="001562C9"/>
    <w:rsid w:val="001573AA"/>
    <w:rsid w:val="001B1B8C"/>
    <w:rsid w:val="001B40C7"/>
    <w:rsid w:val="001C03F9"/>
    <w:rsid w:val="001C29F4"/>
    <w:rsid w:val="001D6DAC"/>
    <w:rsid w:val="001D7662"/>
    <w:rsid w:val="001E1D3E"/>
    <w:rsid w:val="001E6BFE"/>
    <w:rsid w:val="001E7F03"/>
    <w:rsid w:val="001F32B8"/>
    <w:rsid w:val="001F38C1"/>
    <w:rsid w:val="00207BBF"/>
    <w:rsid w:val="002121A0"/>
    <w:rsid w:val="0022184A"/>
    <w:rsid w:val="00223629"/>
    <w:rsid w:val="002241A0"/>
    <w:rsid w:val="00233DAE"/>
    <w:rsid w:val="00234ACB"/>
    <w:rsid w:val="00237290"/>
    <w:rsid w:val="00263E28"/>
    <w:rsid w:val="00267A4F"/>
    <w:rsid w:val="00291365"/>
    <w:rsid w:val="00293004"/>
    <w:rsid w:val="002958E8"/>
    <w:rsid w:val="00296CDB"/>
    <w:rsid w:val="002A0ACD"/>
    <w:rsid w:val="002A10BE"/>
    <w:rsid w:val="002B1EFC"/>
    <w:rsid w:val="002B210F"/>
    <w:rsid w:val="002B42B1"/>
    <w:rsid w:val="002C7ECA"/>
    <w:rsid w:val="002D5548"/>
    <w:rsid w:val="002E0D47"/>
    <w:rsid w:val="00301F88"/>
    <w:rsid w:val="00306511"/>
    <w:rsid w:val="00307569"/>
    <w:rsid w:val="00337071"/>
    <w:rsid w:val="00343088"/>
    <w:rsid w:val="00344014"/>
    <w:rsid w:val="00347622"/>
    <w:rsid w:val="00350521"/>
    <w:rsid w:val="003560F5"/>
    <w:rsid w:val="00361BB4"/>
    <w:rsid w:val="00366A6B"/>
    <w:rsid w:val="00367F4E"/>
    <w:rsid w:val="00393F70"/>
    <w:rsid w:val="003A6B3A"/>
    <w:rsid w:val="003A7178"/>
    <w:rsid w:val="003B7AAD"/>
    <w:rsid w:val="003D4D59"/>
    <w:rsid w:val="003E2C35"/>
    <w:rsid w:val="003E4A6C"/>
    <w:rsid w:val="003E4B7D"/>
    <w:rsid w:val="003F2337"/>
    <w:rsid w:val="003F7545"/>
    <w:rsid w:val="00402980"/>
    <w:rsid w:val="00403049"/>
    <w:rsid w:val="00406D1C"/>
    <w:rsid w:val="00422554"/>
    <w:rsid w:val="00426CF6"/>
    <w:rsid w:val="0042713D"/>
    <w:rsid w:val="00432CC2"/>
    <w:rsid w:val="00435BD5"/>
    <w:rsid w:val="004661BD"/>
    <w:rsid w:val="00471338"/>
    <w:rsid w:val="00486683"/>
    <w:rsid w:val="00490812"/>
    <w:rsid w:val="00490D05"/>
    <w:rsid w:val="004C13CF"/>
    <w:rsid w:val="004C7705"/>
    <w:rsid w:val="004D11C3"/>
    <w:rsid w:val="004D3668"/>
    <w:rsid w:val="004D7330"/>
    <w:rsid w:val="004E7AA0"/>
    <w:rsid w:val="004F63D4"/>
    <w:rsid w:val="00503703"/>
    <w:rsid w:val="00504973"/>
    <w:rsid w:val="005075E0"/>
    <w:rsid w:val="005147F5"/>
    <w:rsid w:val="005212AF"/>
    <w:rsid w:val="00547364"/>
    <w:rsid w:val="005665D4"/>
    <w:rsid w:val="00572BCB"/>
    <w:rsid w:val="00576E5C"/>
    <w:rsid w:val="00580A4F"/>
    <w:rsid w:val="00582357"/>
    <w:rsid w:val="005825EF"/>
    <w:rsid w:val="00582910"/>
    <w:rsid w:val="00584769"/>
    <w:rsid w:val="005968E7"/>
    <w:rsid w:val="005A71AB"/>
    <w:rsid w:val="005B3028"/>
    <w:rsid w:val="005C1676"/>
    <w:rsid w:val="005C16C2"/>
    <w:rsid w:val="005E253D"/>
    <w:rsid w:val="005F220F"/>
    <w:rsid w:val="005F4963"/>
    <w:rsid w:val="005F69BB"/>
    <w:rsid w:val="005F7B39"/>
    <w:rsid w:val="00602BA7"/>
    <w:rsid w:val="00613C9D"/>
    <w:rsid w:val="006177BD"/>
    <w:rsid w:val="00620909"/>
    <w:rsid w:val="006213DC"/>
    <w:rsid w:val="00646DA5"/>
    <w:rsid w:val="006500A7"/>
    <w:rsid w:val="00651548"/>
    <w:rsid w:val="006530A6"/>
    <w:rsid w:val="00662D52"/>
    <w:rsid w:val="00664EEB"/>
    <w:rsid w:val="00671F38"/>
    <w:rsid w:val="00672C1B"/>
    <w:rsid w:val="00685700"/>
    <w:rsid w:val="00693CF2"/>
    <w:rsid w:val="0069672B"/>
    <w:rsid w:val="006B2380"/>
    <w:rsid w:val="006B3E06"/>
    <w:rsid w:val="006B60CC"/>
    <w:rsid w:val="006C0C0E"/>
    <w:rsid w:val="006D1ADD"/>
    <w:rsid w:val="006D3E10"/>
    <w:rsid w:val="006D4657"/>
    <w:rsid w:val="006D7B6E"/>
    <w:rsid w:val="006E35FC"/>
    <w:rsid w:val="006F6CA6"/>
    <w:rsid w:val="007127FE"/>
    <w:rsid w:val="00725E32"/>
    <w:rsid w:val="0072696B"/>
    <w:rsid w:val="007316E8"/>
    <w:rsid w:val="00733E47"/>
    <w:rsid w:val="00745709"/>
    <w:rsid w:val="00746850"/>
    <w:rsid w:val="00752FB9"/>
    <w:rsid w:val="0076257E"/>
    <w:rsid w:val="00764482"/>
    <w:rsid w:val="00767EA8"/>
    <w:rsid w:val="007A2580"/>
    <w:rsid w:val="007A63E8"/>
    <w:rsid w:val="007A65A9"/>
    <w:rsid w:val="007B4833"/>
    <w:rsid w:val="007C4B62"/>
    <w:rsid w:val="007C7ADD"/>
    <w:rsid w:val="007D4218"/>
    <w:rsid w:val="007E0159"/>
    <w:rsid w:val="007E4614"/>
    <w:rsid w:val="007F1357"/>
    <w:rsid w:val="007F309B"/>
    <w:rsid w:val="008009F4"/>
    <w:rsid w:val="00801E8A"/>
    <w:rsid w:val="00810D8B"/>
    <w:rsid w:val="00827656"/>
    <w:rsid w:val="00827874"/>
    <w:rsid w:val="008318B9"/>
    <w:rsid w:val="00841EB6"/>
    <w:rsid w:val="00843141"/>
    <w:rsid w:val="00852505"/>
    <w:rsid w:val="00854087"/>
    <w:rsid w:val="00857470"/>
    <w:rsid w:val="008676D1"/>
    <w:rsid w:val="00893A9F"/>
    <w:rsid w:val="00895EFC"/>
    <w:rsid w:val="008A0B44"/>
    <w:rsid w:val="008A7606"/>
    <w:rsid w:val="008D1873"/>
    <w:rsid w:val="008D4B32"/>
    <w:rsid w:val="008D71FA"/>
    <w:rsid w:val="008E473D"/>
    <w:rsid w:val="008E5750"/>
    <w:rsid w:val="008E7BD1"/>
    <w:rsid w:val="008F2F9C"/>
    <w:rsid w:val="008F314C"/>
    <w:rsid w:val="008F7ABC"/>
    <w:rsid w:val="00904DF8"/>
    <w:rsid w:val="00906BDA"/>
    <w:rsid w:val="0091372D"/>
    <w:rsid w:val="00921A86"/>
    <w:rsid w:val="00922BED"/>
    <w:rsid w:val="00975C96"/>
    <w:rsid w:val="00976CF2"/>
    <w:rsid w:val="00983D23"/>
    <w:rsid w:val="0098711C"/>
    <w:rsid w:val="009903C4"/>
    <w:rsid w:val="00994CD6"/>
    <w:rsid w:val="009C60FB"/>
    <w:rsid w:val="009E6AE3"/>
    <w:rsid w:val="009E7641"/>
    <w:rsid w:val="009F15F5"/>
    <w:rsid w:val="00A07F70"/>
    <w:rsid w:val="00A13509"/>
    <w:rsid w:val="00A35B70"/>
    <w:rsid w:val="00A527E4"/>
    <w:rsid w:val="00A54DFC"/>
    <w:rsid w:val="00A6391C"/>
    <w:rsid w:val="00A64789"/>
    <w:rsid w:val="00A6794D"/>
    <w:rsid w:val="00A70C0D"/>
    <w:rsid w:val="00A80DC1"/>
    <w:rsid w:val="00A93CA0"/>
    <w:rsid w:val="00A97684"/>
    <w:rsid w:val="00AB0594"/>
    <w:rsid w:val="00AC1B93"/>
    <w:rsid w:val="00AD3CB6"/>
    <w:rsid w:val="00AF2038"/>
    <w:rsid w:val="00B00164"/>
    <w:rsid w:val="00B048D9"/>
    <w:rsid w:val="00B04D0A"/>
    <w:rsid w:val="00B21BCF"/>
    <w:rsid w:val="00B21FB7"/>
    <w:rsid w:val="00B24EC8"/>
    <w:rsid w:val="00B441CE"/>
    <w:rsid w:val="00B44E3D"/>
    <w:rsid w:val="00B5003D"/>
    <w:rsid w:val="00B539A3"/>
    <w:rsid w:val="00B554FA"/>
    <w:rsid w:val="00B66901"/>
    <w:rsid w:val="00B73432"/>
    <w:rsid w:val="00B8606B"/>
    <w:rsid w:val="00B86129"/>
    <w:rsid w:val="00B95FEB"/>
    <w:rsid w:val="00BA2491"/>
    <w:rsid w:val="00BA4C5D"/>
    <w:rsid w:val="00BA7D5F"/>
    <w:rsid w:val="00BD1490"/>
    <w:rsid w:val="00BD53DD"/>
    <w:rsid w:val="00BE2331"/>
    <w:rsid w:val="00BE3304"/>
    <w:rsid w:val="00BF5C31"/>
    <w:rsid w:val="00C1567A"/>
    <w:rsid w:val="00C235C4"/>
    <w:rsid w:val="00C305A3"/>
    <w:rsid w:val="00C3143D"/>
    <w:rsid w:val="00C363D3"/>
    <w:rsid w:val="00C416DC"/>
    <w:rsid w:val="00C4699D"/>
    <w:rsid w:val="00C542D9"/>
    <w:rsid w:val="00C63F6C"/>
    <w:rsid w:val="00C67365"/>
    <w:rsid w:val="00C71151"/>
    <w:rsid w:val="00C71FA2"/>
    <w:rsid w:val="00C764FA"/>
    <w:rsid w:val="00C816D2"/>
    <w:rsid w:val="00C876A0"/>
    <w:rsid w:val="00C90170"/>
    <w:rsid w:val="00C92941"/>
    <w:rsid w:val="00C958FC"/>
    <w:rsid w:val="00C95A49"/>
    <w:rsid w:val="00CA005B"/>
    <w:rsid w:val="00CA19ED"/>
    <w:rsid w:val="00CB1DC9"/>
    <w:rsid w:val="00CB22BF"/>
    <w:rsid w:val="00CB4F05"/>
    <w:rsid w:val="00CC7436"/>
    <w:rsid w:val="00CE2B7B"/>
    <w:rsid w:val="00CE7973"/>
    <w:rsid w:val="00CF402A"/>
    <w:rsid w:val="00CF7D31"/>
    <w:rsid w:val="00D11948"/>
    <w:rsid w:val="00D20D8E"/>
    <w:rsid w:val="00D32F81"/>
    <w:rsid w:val="00D41BF8"/>
    <w:rsid w:val="00D54A97"/>
    <w:rsid w:val="00D62ECB"/>
    <w:rsid w:val="00D66A81"/>
    <w:rsid w:val="00D81FD5"/>
    <w:rsid w:val="00D8488D"/>
    <w:rsid w:val="00D85722"/>
    <w:rsid w:val="00D96752"/>
    <w:rsid w:val="00DA58E8"/>
    <w:rsid w:val="00DB3625"/>
    <w:rsid w:val="00DB45EB"/>
    <w:rsid w:val="00DB639A"/>
    <w:rsid w:val="00DB6D5D"/>
    <w:rsid w:val="00DC3901"/>
    <w:rsid w:val="00DC4BD7"/>
    <w:rsid w:val="00DD3482"/>
    <w:rsid w:val="00DE1F47"/>
    <w:rsid w:val="00DE2DDC"/>
    <w:rsid w:val="00DE3F78"/>
    <w:rsid w:val="00DF39A5"/>
    <w:rsid w:val="00DF6AD2"/>
    <w:rsid w:val="00E14ADF"/>
    <w:rsid w:val="00E160E0"/>
    <w:rsid w:val="00E2648C"/>
    <w:rsid w:val="00E32F36"/>
    <w:rsid w:val="00E42D35"/>
    <w:rsid w:val="00E51DE2"/>
    <w:rsid w:val="00E52F44"/>
    <w:rsid w:val="00E53C64"/>
    <w:rsid w:val="00E56B2F"/>
    <w:rsid w:val="00E7132D"/>
    <w:rsid w:val="00E71977"/>
    <w:rsid w:val="00E71E5A"/>
    <w:rsid w:val="00E731FB"/>
    <w:rsid w:val="00E76E82"/>
    <w:rsid w:val="00E937CF"/>
    <w:rsid w:val="00EA24CF"/>
    <w:rsid w:val="00EA68B7"/>
    <w:rsid w:val="00EA7922"/>
    <w:rsid w:val="00EB7B86"/>
    <w:rsid w:val="00EC2C53"/>
    <w:rsid w:val="00EC3626"/>
    <w:rsid w:val="00ED26AA"/>
    <w:rsid w:val="00ED26D2"/>
    <w:rsid w:val="00ED3E65"/>
    <w:rsid w:val="00EE729C"/>
    <w:rsid w:val="00EF3CB3"/>
    <w:rsid w:val="00F078A9"/>
    <w:rsid w:val="00F07BB4"/>
    <w:rsid w:val="00F10EEC"/>
    <w:rsid w:val="00F209B9"/>
    <w:rsid w:val="00F44EEF"/>
    <w:rsid w:val="00F51638"/>
    <w:rsid w:val="00F6095E"/>
    <w:rsid w:val="00F658B5"/>
    <w:rsid w:val="00F66796"/>
    <w:rsid w:val="00F761C0"/>
    <w:rsid w:val="00F82F88"/>
    <w:rsid w:val="00F90EC7"/>
    <w:rsid w:val="00F917F3"/>
    <w:rsid w:val="00FA5EE0"/>
    <w:rsid w:val="00FA788E"/>
    <w:rsid w:val="00FB308D"/>
    <w:rsid w:val="00FD70D8"/>
    <w:rsid w:val="00FE0A21"/>
    <w:rsid w:val="00FF70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B7D"/>
    <w:pPr>
      <w:spacing w:before="120" w:after="120" w:line="360" w:lineRule="auto"/>
      <w:jc w:val="both"/>
    </w:pPr>
    <w:rPr>
      <w:rFonts w:ascii="Calibri" w:eastAsia="Calibri" w:hAnsi="Calibri" w:cs="Times New Roman"/>
      <w:sz w:val="24"/>
      <w:szCs w:val="24"/>
    </w:rPr>
  </w:style>
  <w:style w:type="paragraph" w:styleId="Heading1">
    <w:name w:val="heading 1"/>
    <w:basedOn w:val="Normal"/>
    <w:next w:val="Normal"/>
    <w:link w:val="Heading1Char"/>
    <w:uiPriority w:val="9"/>
    <w:qFormat/>
    <w:rsid w:val="00DE2DDC"/>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DE2D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E2D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22BE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2DDC"/>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DE2D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2DDC"/>
    <w:rPr>
      <w:rFonts w:asciiTheme="majorHAnsi" w:eastAsiaTheme="majorEastAsia" w:hAnsiTheme="majorHAnsi" w:cstheme="majorBidi"/>
      <w:b/>
      <w:bCs/>
      <w:color w:val="4F81BD" w:themeColor="accent1"/>
      <w:sz w:val="24"/>
      <w:szCs w:val="24"/>
    </w:rPr>
  </w:style>
  <w:style w:type="character" w:styleId="CommentReference">
    <w:name w:val="annotation reference"/>
    <w:basedOn w:val="DefaultParagraphFont"/>
    <w:semiHidden/>
    <w:rsid w:val="00DE2DDC"/>
    <w:rPr>
      <w:sz w:val="16"/>
      <w:szCs w:val="16"/>
    </w:rPr>
  </w:style>
  <w:style w:type="paragraph" w:styleId="CommentText">
    <w:name w:val="annotation text"/>
    <w:basedOn w:val="Normal"/>
    <w:link w:val="CommentTextChar"/>
    <w:semiHidden/>
    <w:rsid w:val="00DE2DDC"/>
    <w:rPr>
      <w:sz w:val="20"/>
      <w:szCs w:val="20"/>
    </w:rPr>
  </w:style>
  <w:style w:type="character" w:customStyle="1" w:styleId="CommentTextChar">
    <w:name w:val="Comment Text Char"/>
    <w:basedOn w:val="DefaultParagraphFont"/>
    <w:link w:val="CommentText"/>
    <w:semiHidden/>
    <w:rsid w:val="00DE2DDC"/>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DE2DD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DDC"/>
    <w:rPr>
      <w:rFonts w:ascii="Tahoma" w:eastAsia="Calibri" w:hAnsi="Tahoma" w:cs="Tahoma"/>
      <w:sz w:val="16"/>
      <w:szCs w:val="16"/>
    </w:rPr>
  </w:style>
  <w:style w:type="character" w:styleId="Hyperlink">
    <w:name w:val="Hyperlink"/>
    <w:basedOn w:val="DefaultParagraphFont"/>
    <w:uiPriority w:val="99"/>
    <w:unhideWhenUsed/>
    <w:rsid w:val="00DE2DDC"/>
    <w:rPr>
      <w:color w:val="0000FF" w:themeColor="hyperlink"/>
      <w:u w:val="single"/>
    </w:rPr>
  </w:style>
  <w:style w:type="paragraph" w:styleId="Caption">
    <w:name w:val="caption"/>
    <w:basedOn w:val="Normal"/>
    <w:next w:val="Normal"/>
    <w:uiPriority w:val="35"/>
    <w:unhideWhenUsed/>
    <w:qFormat/>
    <w:rsid w:val="00DE2DDC"/>
    <w:pPr>
      <w:spacing w:before="0" w:after="200" w:line="240" w:lineRule="auto"/>
    </w:pPr>
    <w:rPr>
      <w:b/>
      <w:bCs/>
      <w:color w:val="4F81BD"/>
    </w:rPr>
  </w:style>
  <w:style w:type="paragraph" w:styleId="NoSpacing">
    <w:name w:val="No Spacing"/>
    <w:link w:val="NoSpacingChar"/>
    <w:uiPriority w:val="1"/>
    <w:qFormat/>
    <w:rsid w:val="00DE2DDC"/>
    <w:pPr>
      <w:spacing w:after="0" w:line="240" w:lineRule="auto"/>
      <w:jc w:val="both"/>
    </w:pPr>
    <w:rPr>
      <w:rFonts w:ascii="Calibri" w:eastAsia="Calibri" w:hAnsi="Calibri" w:cs="Times New Roman"/>
      <w:sz w:val="24"/>
      <w:szCs w:val="24"/>
    </w:rPr>
  </w:style>
  <w:style w:type="table" w:styleId="MediumGrid3-Accent1">
    <w:name w:val="Medium Grid 3 Accent 1"/>
    <w:basedOn w:val="TableNormal"/>
    <w:uiPriority w:val="69"/>
    <w:rsid w:val="00DE2DDC"/>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Header">
    <w:name w:val="header"/>
    <w:basedOn w:val="Normal"/>
    <w:link w:val="HeaderChar"/>
    <w:uiPriority w:val="99"/>
    <w:unhideWhenUsed/>
    <w:rsid w:val="00DE2DD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E2DDC"/>
    <w:rPr>
      <w:rFonts w:ascii="Calibri" w:eastAsia="Calibri" w:hAnsi="Calibri" w:cs="Times New Roman"/>
      <w:sz w:val="24"/>
      <w:szCs w:val="24"/>
    </w:rPr>
  </w:style>
  <w:style w:type="paragraph" w:styleId="Footer">
    <w:name w:val="footer"/>
    <w:basedOn w:val="Normal"/>
    <w:link w:val="FooterChar"/>
    <w:uiPriority w:val="99"/>
    <w:unhideWhenUsed/>
    <w:rsid w:val="00DE2DD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E2DDC"/>
    <w:rPr>
      <w:rFonts w:ascii="Calibri" w:eastAsia="Calibri" w:hAnsi="Calibri" w:cs="Times New Roman"/>
      <w:sz w:val="24"/>
      <w:szCs w:val="24"/>
    </w:rPr>
  </w:style>
  <w:style w:type="paragraph" w:styleId="NormalWeb">
    <w:name w:val="Normal (Web)"/>
    <w:basedOn w:val="Normal"/>
    <w:uiPriority w:val="99"/>
    <w:semiHidden/>
    <w:unhideWhenUsed/>
    <w:rsid w:val="00DE2DDC"/>
    <w:pPr>
      <w:spacing w:before="0" w:after="0" w:line="240" w:lineRule="auto"/>
      <w:jc w:val="left"/>
    </w:pPr>
    <w:rPr>
      <w:rFonts w:ascii="Times New Roman" w:eastAsiaTheme="minorHAnsi" w:hAnsi="Times New Roman"/>
      <w:lang w:eastAsia="en-GB"/>
    </w:rPr>
  </w:style>
  <w:style w:type="character" w:styleId="Emphasis">
    <w:name w:val="Emphasis"/>
    <w:basedOn w:val="DefaultParagraphFont"/>
    <w:uiPriority w:val="20"/>
    <w:qFormat/>
    <w:rsid w:val="00DE2DDC"/>
    <w:rPr>
      <w:i/>
      <w:iCs/>
    </w:rPr>
  </w:style>
  <w:style w:type="character" w:styleId="Strong">
    <w:name w:val="Strong"/>
    <w:basedOn w:val="DefaultParagraphFont"/>
    <w:uiPriority w:val="22"/>
    <w:qFormat/>
    <w:rsid w:val="00DE2DDC"/>
    <w:rPr>
      <w:b/>
      <w:bCs/>
    </w:rPr>
  </w:style>
  <w:style w:type="paragraph" w:styleId="CommentSubject">
    <w:name w:val="annotation subject"/>
    <w:basedOn w:val="CommentText"/>
    <w:next w:val="CommentText"/>
    <w:link w:val="CommentSubjectChar"/>
    <w:uiPriority w:val="99"/>
    <w:semiHidden/>
    <w:unhideWhenUsed/>
    <w:rsid w:val="00DE2DDC"/>
    <w:pPr>
      <w:spacing w:line="240" w:lineRule="auto"/>
    </w:pPr>
    <w:rPr>
      <w:b/>
      <w:bCs/>
    </w:rPr>
  </w:style>
  <w:style w:type="character" w:customStyle="1" w:styleId="CommentSubjectChar">
    <w:name w:val="Comment Subject Char"/>
    <w:basedOn w:val="CommentTextChar"/>
    <w:link w:val="CommentSubject"/>
    <w:uiPriority w:val="99"/>
    <w:semiHidden/>
    <w:rsid w:val="00DE2DDC"/>
    <w:rPr>
      <w:rFonts w:ascii="Calibri" w:eastAsia="Calibri" w:hAnsi="Calibri" w:cs="Times New Roman"/>
      <w:b/>
      <w:bCs/>
      <w:sz w:val="20"/>
      <w:szCs w:val="20"/>
    </w:rPr>
  </w:style>
  <w:style w:type="paragraph" w:styleId="TOCHeading">
    <w:name w:val="TOC Heading"/>
    <w:basedOn w:val="Heading1"/>
    <w:next w:val="Normal"/>
    <w:uiPriority w:val="39"/>
    <w:semiHidden/>
    <w:unhideWhenUsed/>
    <w:qFormat/>
    <w:rsid w:val="00DE2DDC"/>
    <w:pPr>
      <w:spacing w:line="276" w:lineRule="auto"/>
      <w:jc w:val="left"/>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rsid w:val="00DE2DDC"/>
    <w:pPr>
      <w:spacing w:after="100"/>
    </w:pPr>
  </w:style>
  <w:style w:type="paragraph" w:styleId="TOC2">
    <w:name w:val="toc 2"/>
    <w:basedOn w:val="Normal"/>
    <w:next w:val="Normal"/>
    <w:autoRedefine/>
    <w:uiPriority w:val="39"/>
    <w:unhideWhenUsed/>
    <w:rsid w:val="00DE2DDC"/>
    <w:pPr>
      <w:spacing w:after="100"/>
      <w:ind w:left="240"/>
    </w:pPr>
  </w:style>
  <w:style w:type="paragraph" w:styleId="TOC3">
    <w:name w:val="toc 3"/>
    <w:basedOn w:val="Normal"/>
    <w:next w:val="Normal"/>
    <w:autoRedefine/>
    <w:uiPriority w:val="39"/>
    <w:unhideWhenUsed/>
    <w:rsid w:val="00DE2DDC"/>
    <w:pPr>
      <w:spacing w:after="100"/>
      <w:ind w:left="480"/>
    </w:pPr>
  </w:style>
  <w:style w:type="paragraph" w:styleId="ListParagraph">
    <w:name w:val="List Paragraph"/>
    <w:basedOn w:val="Normal"/>
    <w:uiPriority w:val="34"/>
    <w:qFormat/>
    <w:rsid w:val="00DE2DDC"/>
    <w:pPr>
      <w:ind w:left="720"/>
      <w:contextualSpacing/>
    </w:pPr>
  </w:style>
  <w:style w:type="character" w:customStyle="1" w:styleId="NoSpacingChar">
    <w:name w:val="No Spacing Char"/>
    <w:basedOn w:val="DefaultParagraphFont"/>
    <w:link w:val="NoSpacing"/>
    <w:uiPriority w:val="1"/>
    <w:rsid w:val="00DE2DDC"/>
    <w:rPr>
      <w:rFonts w:ascii="Calibri" w:eastAsia="Calibri" w:hAnsi="Calibri" w:cs="Times New Roman"/>
      <w:sz w:val="24"/>
      <w:szCs w:val="24"/>
    </w:rPr>
  </w:style>
  <w:style w:type="character" w:customStyle="1" w:styleId="Heading4Char">
    <w:name w:val="Heading 4 Char"/>
    <w:basedOn w:val="DefaultParagraphFont"/>
    <w:link w:val="Heading4"/>
    <w:uiPriority w:val="9"/>
    <w:semiHidden/>
    <w:rsid w:val="00922BED"/>
    <w:rPr>
      <w:rFonts w:asciiTheme="majorHAnsi" w:eastAsiaTheme="majorEastAsia" w:hAnsiTheme="majorHAnsi" w:cstheme="majorBidi"/>
      <w:b/>
      <w:bCs/>
      <w:i/>
      <w:iCs/>
      <w:color w:val="4F81BD" w:themeColor="accent1"/>
      <w:sz w:val="24"/>
      <w:szCs w:val="24"/>
    </w:rPr>
  </w:style>
  <w:style w:type="paragraph" w:customStyle="1" w:styleId="xfullindent1">
    <w:name w:val="xfullindent1"/>
    <w:basedOn w:val="Normal"/>
    <w:rsid w:val="00922BED"/>
    <w:pPr>
      <w:spacing w:before="0" w:after="432" w:line="240" w:lineRule="auto"/>
      <w:jc w:val="left"/>
    </w:pPr>
    <w:rPr>
      <w:rFonts w:ascii="Times New Roman" w:eastAsia="Times New Roman" w:hAnsi="Times New Roman"/>
      <w:lang w:eastAsia="en-GB"/>
    </w:rPr>
  </w:style>
  <w:style w:type="paragraph" w:styleId="Revision">
    <w:name w:val="Revision"/>
    <w:hidden/>
    <w:uiPriority w:val="99"/>
    <w:semiHidden/>
    <w:rsid w:val="00DB3625"/>
    <w:pPr>
      <w:spacing w:after="0" w:line="240" w:lineRule="auto"/>
    </w:pPr>
    <w:rPr>
      <w:rFonts w:ascii="Calibri" w:eastAsia="Calibri" w:hAnsi="Calibri" w:cs="Times New Roman"/>
      <w:sz w:val="24"/>
      <w:szCs w:val="24"/>
    </w:rPr>
  </w:style>
  <w:style w:type="character" w:styleId="LineNumber">
    <w:name w:val="line number"/>
    <w:basedOn w:val="DefaultParagraphFont"/>
    <w:uiPriority w:val="99"/>
    <w:semiHidden/>
    <w:unhideWhenUsed/>
    <w:rsid w:val="00A70C0D"/>
  </w:style>
  <w:style w:type="paragraph" w:styleId="PlainText">
    <w:name w:val="Plain Text"/>
    <w:basedOn w:val="Normal"/>
    <w:link w:val="PlainTextChar"/>
    <w:uiPriority w:val="99"/>
    <w:semiHidden/>
    <w:unhideWhenUsed/>
    <w:rsid w:val="00857470"/>
    <w:pPr>
      <w:spacing w:before="0" w:after="0" w:line="240" w:lineRule="auto"/>
      <w:jc w:val="left"/>
    </w:pPr>
    <w:rPr>
      <w:rFonts w:eastAsiaTheme="minorHAnsi" w:cstheme="minorBidi"/>
      <w:sz w:val="22"/>
      <w:szCs w:val="21"/>
    </w:rPr>
  </w:style>
  <w:style w:type="character" w:customStyle="1" w:styleId="PlainTextChar">
    <w:name w:val="Plain Text Char"/>
    <w:basedOn w:val="DefaultParagraphFont"/>
    <w:link w:val="PlainText"/>
    <w:uiPriority w:val="99"/>
    <w:semiHidden/>
    <w:rsid w:val="00857470"/>
    <w:rPr>
      <w:rFonts w:ascii="Calibri" w:hAnsi="Calibri"/>
      <w:szCs w:val="21"/>
    </w:rPr>
  </w:style>
  <w:style w:type="table" w:styleId="TableGrid">
    <w:name w:val="Table Grid"/>
    <w:basedOn w:val="TableNormal"/>
    <w:uiPriority w:val="59"/>
    <w:rsid w:val="00725E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983D2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B7D"/>
    <w:pPr>
      <w:spacing w:before="120" w:after="120" w:line="360" w:lineRule="auto"/>
      <w:jc w:val="both"/>
    </w:pPr>
    <w:rPr>
      <w:rFonts w:ascii="Calibri" w:eastAsia="Calibri" w:hAnsi="Calibri" w:cs="Times New Roman"/>
      <w:sz w:val="24"/>
      <w:szCs w:val="24"/>
    </w:rPr>
  </w:style>
  <w:style w:type="paragraph" w:styleId="Heading1">
    <w:name w:val="heading 1"/>
    <w:basedOn w:val="Normal"/>
    <w:next w:val="Normal"/>
    <w:link w:val="Heading1Char"/>
    <w:uiPriority w:val="9"/>
    <w:qFormat/>
    <w:rsid w:val="00DE2DDC"/>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DE2D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E2D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22BE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2DDC"/>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DE2D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2DDC"/>
    <w:rPr>
      <w:rFonts w:asciiTheme="majorHAnsi" w:eastAsiaTheme="majorEastAsia" w:hAnsiTheme="majorHAnsi" w:cstheme="majorBidi"/>
      <w:b/>
      <w:bCs/>
      <w:color w:val="4F81BD" w:themeColor="accent1"/>
      <w:sz w:val="24"/>
      <w:szCs w:val="24"/>
    </w:rPr>
  </w:style>
  <w:style w:type="character" w:styleId="CommentReference">
    <w:name w:val="annotation reference"/>
    <w:basedOn w:val="DefaultParagraphFont"/>
    <w:semiHidden/>
    <w:rsid w:val="00DE2DDC"/>
    <w:rPr>
      <w:sz w:val="16"/>
      <w:szCs w:val="16"/>
    </w:rPr>
  </w:style>
  <w:style w:type="paragraph" w:styleId="CommentText">
    <w:name w:val="annotation text"/>
    <w:basedOn w:val="Normal"/>
    <w:link w:val="CommentTextChar"/>
    <w:semiHidden/>
    <w:rsid w:val="00DE2DDC"/>
    <w:rPr>
      <w:sz w:val="20"/>
      <w:szCs w:val="20"/>
    </w:rPr>
  </w:style>
  <w:style w:type="character" w:customStyle="1" w:styleId="CommentTextChar">
    <w:name w:val="Comment Text Char"/>
    <w:basedOn w:val="DefaultParagraphFont"/>
    <w:link w:val="CommentText"/>
    <w:semiHidden/>
    <w:rsid w:val="00DE2DDC"/>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DE2DD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DDC"/>
    <w:rPr>
      <w:rFonts w:ascii="Tahoma" w:eastAsia="Calibri" w:hAnsi="Tahoma" w:cs="Tahoma"/>
      <w:sz w:val="16"/>
      <w:szCs w:val="16"/>
    </w:rPr>
  </w:style>
  <w:style w:type="character" w:styleId="Hyperlink">
    <w:name w:val="Hyperlink"/>
    <w:basedOn w:val="DefaultParagraphFont"/>
    <w:uiPriority w:val="99"/>
    <w:unhideWhenUsed/>
    <w:rsid w:val="00DE2DDC"/>
    <w:rPr>
      <w:color w:val="0000FF" w:themeColor="hyperlink"/>
      <w:u w:val="single"/>
    </w:rPr>
  </w:style>
  <w:style w:type="paragraph" w:styleId="Caption">
    <w:name w:val="caption"/>
    <w:basedOn w:val="Normal"/>
    <w:next w:val="Normal"/>
    <w:uiPriority w:val="35"/>
    <w:unhideWhenUsed/>
    <w:qFormat/>
    <w:rsid w:val="00DE2DDC"/>
    <w:pPr>
      <w:spacing w:before="0" w:after="200" w:line="240" w:lineRule="auto"/>
    </w:pPr>
    <w:rPr>
      <w:b/>
      <w:bCs/>
      <w:color w:val="4F81BD"/>
    </w:rPr>
  </w:style>
  <w:style w:type="paragraph" w:styleId="NoSpacing">
    <w:name w:val="No Spacing"/>
    <w:link w:val="NoSpacingChar"/>
    <w:uiPriority w:val="1"/>
    <w:qFormat/>
    <w:rsid w:val="00DE2DDC"/>
    <w:pPr>
      <w:spacing w:after="0" w:line="240" w:lineRule="auto"/>
      <w:jc w:val="both"/>
    </w:pPr>
    <w:rPr>
      <w:rFonts w:ascii="Calibri" w:eastAsia="Calibri" w:hAnsi="Calibri" w:cs="Times New Roman"/>
      <w:sz w:val="24"/>
      <w:szCs w:val="24"/>
    </w:rPr>
  </w:style>
  <w:style w:type="table" w:styleId="MediumGrid3-Accent1">
    <w:name w:val="Medium Grid 3 Accent 1"/>
    <w:basedOn w:val="TableNormal"/>
    <w:uiPriority w:val="69"/>
    <w:rsid w:val="00DE2DDC"/>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Header">
    <w:name w:val="header"/>
    <w:basedOn w:val="Normal"/>
    <w:link w:val="HeaderChar"/>
    <w:uiPriority w:val="99"/>
    <w:unhideWhenUsed/>
    <w:rsid w:val="00DE2DD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E2DDC"/>
    <w:rPr>
      <w:rFonts w:ascii="Calibri" w:eastAsia="Calibri" w:hAnsi="Calibri" w:cs="Times New Roman"/>
      <w:sz w:val="24"/>
      <w:szCs w:val="24"/>
    </w:rPr>
  </w:style>
  <w:style w:type="paragraph" w:styleId="Footer">
    <w:name w:val="footer"/>
    <w:basedOn w:val="Normal"/>
    <w:link w:val="FooterChar"/>
    <w:uiPriority w:val="99"/>
    <w:unhideWhenUsed/>
    <w:rsid w:val="00DE2DD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E2DDC"/>
    <w:rPr>
      <w:rFonts w:ascii="Calibri" w:eastAsia="Calibri" w:hAnsi="Calibri" w:cs="Times New Roman"/>
      <w:sz w:val="24"/>
      <w:szCs w:val="24"/>
    </w:rPr>
  </w:style>
  <w:style w:type="paragraph" w:styleId="NormalWeb">
    <w:name w:val="Normal (Web)"/>
    <w:basedOn w:val="Normal"/>
    <w:uiPriority w:val="99"/>
    <w:semiHidden/>
    <w:unhideWhenUsed/>
    <w:rsid w:val="00DE2DDC"/>
    <w:pPr>
      <w:spacing w:before="0" w:after="0" w:line="240" w:lineRule="auto"/>
      <w:jc w:val="left"/>
    </w:pPr>
    <w:rPr>
      <w:rFonts w:ascii="Times New Roman" w:eastAsiaTheme="minorHAnsi" w:hAnsi="Times New Roman"/>
      <w:lang w:eastAsia="en-GB"/>
    </w:rPr>
  </w:style>
  <w:style w:type="character" w:styleId="Emphasis">
    <w:name w:val="Emphasis"/>
    <w:basedOn w:val="DefaultParagraphFont"/>
    <w:uiPriority w:val="20"/>
    <w:qFormat/>
    <w:rsid w:val="00DE2DDC"/>
    <w:rPr>
      <w:i/>
      <w:iCs/>
    </w:rPr>
  </w:style>
  <w:style w:type="character" w:styleId="Strong">
    <w:name w:val="Strong"/>
    <w:basedOn w:val="DefaultParagraphFont"/>
    <w:uiPriority w:val="22"/>
    <w:qFormat/>
    <w:rsid w:val="00DE2DDC"/>
    <w:rPr>
      <w:b/>
      <w:bCs/>
    </w:rPr>
  </w:style>
  <w:style w:type="paragraph" w:styleId="CommentSubject">
    <w:name w:val="annotation subject"/>
    <w:basedOn w:val="CommentText"/>
    <w:next w:val="CommentText"/>
    <w:link w:val="CommentSubjectChar"/>
    <w:uiPriority w:val="99"/>
    <w:semiHidden/>
    <w:unhideWhenUsed/>
    <w:rsid w:val="00DE2DDC"/>
    <w:pPr>
      <w:spacing w:line="240" w:lineRule="auto"/>
    </w:pPr>
    <w:rPr>
      <w:b/>
      <w:bCs/>
    </w:rPr>
  </w:style>
  <w:style w:type="character" w:customStyle="1" w:styleId="CommentSubjectChar">
    <w:name w:val="Comment Subject Char"/>
    <w:basedOn w:val="CommentTextChar"/>
    <w:link w:val="CommentSubject"/>
    <w:uiPriority w:val="99"/>
    <w:semiHidden/>
    <w:rsid w:val="00DE2DDC"/>
    <w:rPr>
      <w:rFonts w:ascii="Calibri" w:eastAsia="Calibri" w:hAnsi="Calibri" w:cs="Times New Roman"/>
      <w:b/>
      <w:bCs/>
      <w:sz w:val="20"/>
      <w:szCs w:val="20"/>
    </w:rPr>
  </w:style>
  <w:style w:type="paragraph" w:styleId="TOCHeading">
    <w:name w:val="TOC Heading"/>
    <w:basedOn w:val="Heading1"/>
    <w:next w:val="Normal"/>
    <w:uiPriority w:val="39"/>
    <w:semiHidden/>
    <w:unhideWhenUsed/>
    <w:qFormat/>
    <w:rsid w:val="00DE2DDC"/>
    <w:pPr>
      <w:spacing w:line="276" w:lineRule="auto"/>
      <w:jc w:val="left"/>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rsid w:val="00DE2DDC"/>
    <w:pPr>
      <w:spacing w:after="100"/>
    </w:pPr>
  </w:style>
  <w:style w:type="paragraph" w:styleId="TOC2">
    <w:name w:val="toc 2"/>
    <w:basedOn w:val="Normal"/>
    <w:next w:val="Normal"/>
    <w:autoRedefine/>
    <w:uiPriority w:val="39"/>
    <w:unhideWhenUsed/>
    <w:rsid w:val="00DE2DDC"/>
    <w:pPr>
      <w:spacing w:after="100"/>
      <w:ind w:left="240"/>
    </w:pPr>
  </w:style>
  <w:style w:type="paragraph" w:styleId="TOC3">
    <w:name w:val="toc 3"/>
    <w:basedOn w:val="Normal"/>
    <w:next w:val="Normal"/>
    <w:autoRedefine/>
    <w:uiPriority w:val="39"/>
    <w:unhideWhenUsed/>
    <w:rsid w:val="00DE2DDC"/>
    <w:pPr>
      <w:spacing w:after="100"/>
      <w:ind w:left="480"/>
    </w:pPr>
  </w:style>
  <w:style w:type="paragraph" w:styleId="ListParagraph">
    <w:name w:val="List Paragraph"/>
    <w:basedOn w:val="Normal"/>
    <w:uiPriority w:val="34"/>
    <w:qFormat/>
    <w:rsid w:val="00DE2DDC"/>
    <w:pPr>
      <w:ind w:left="720"/>
      <w:contextualSpacing/>
    </w:pPr>
  </w:style>
  <w:style w:type="character" w:customStyle="1" w:styleId="NoSpacingChar">
    <w:name w:val="No Spacing Char"/>
    <w:basedOn w:val="DefaultParagraphFont"/>
    <w:link w:val="NoSpacing"/>
    <w:uiPriority w:val="1"/>
    <w:rsid w:val="00DE2DDC"/>
    <w:rPr>
      <w:rFonts w:ascii="Calibri" w:eastAsia="Calibri" w:hAnsi="Calibri" w:cs="Times New Roman"/>
      <w:sz w:val="24"/>
      <w:szCs w:val="24"/>
    </w:rPr>
  </w:style>
  <w:style w:type="character" w:customStyle="1" w:styleId="Heading4Char">
    <w:name w:val="Heading 4 Char"/>
    <w:basedOn w:val="DefaultParagraphFont"/>
    <w:link w:val="Heading4"/>
    <w:uiPriority w:val="9"/>
    <w:semiHidden/>
    <w:rsid w:val="00922BED"/>
    <w:rPr>
      <w:rFonts w:asciiTheme="majorHAnsi" w:eastAsiaTheme="majorEastAsia" w:hAnsiTheme="majorHAnsi" w:cstheme="majorBidi"/>
      <w:b/>
      <w:bCs/>
      <w:i/>
      <w:iCs/>
      <w:color w:val="4F81BD" w:themeColor="accent1"/>
      <w:sz w:val="24"/>
      <w:szCs w:val="24"/>
    </w:rPr>
  </w:style>
  <w:style w:type="paragraph" w:customStyle="1" w:styleId="xfullindent1">
    <w:name w:val="xfullindent1"/>
    <w:basedOn w:val="Normal"/>
    <w:rsid w:val="00922BED"/>
    <w:pPr>
      <w:spacing w:before="0" w:after="432" w:line="240" w:lineRule="auto"/>
      <w:jc w:val="left"/>
    </w:pPr>
    <w:rPr>
      <w:rFonts w:ascii="Times New Roman" w:eastAsia="Times New Roman" w:hAnsi="Times New Roman"/>
      <w:lang w:eastAsia="en-GB"/>
    </w:rPr>
  </w:style>
  <w:style w:type="paragraph" w:styleId="Revision">
    <w:name w:val="Revision"/>
    <w:hidden/>
    <w:uiPriority w:val="99"/>
    <w:semiHidden/>
    <w:rsid w:val="00DB3625"/>
    <w:pPr>
      <w:spacing w:after="0" w:line="240" w:lineRule="auto"/>
    </w:pPr>
    <w:rPr>
      <w:rFonts w:ascii="Calibri" w:eastAsia="Calibri" w:hAnsi="Calibri" w:cs="Times New Roman"/>
      <w:sz w:val="24"/>
      <w:szCs w:val="24"/>
    </w:rPr>
  </w:style>
  <w:style w:type="character" w:styleId="LineNumber">
    <w:name w:val="line number"/>
    <w:basedOn w:val="DefaultParagraphFont"/>
    <w:uiPriority w:val="99"/>
    <w:semiHidden/>
    <w:unhideWhenUsed/>
    <w:rsid w:val="00A70C0D"/>
  </w:style>
  <w:style w:type="paragraph" w:styleId="PlainText">
    <w:name w:val="Plain Text"/>
    <w:basedOn w:val="Normal"/>
    <w:link w:val="PlainTextChar"/>
    <w:uiPriority w:val="99"/>
    <w:semiHidden/>
    <w:unhideWhenUsed/>
    <w:rsid w:val="00857470"/>
    <w:pPr>
      <w:spacing w:before="0" w:after="0" w:line="240" w:lineRule="auto"/>
      <w:jc w:val="left"/>
    </w:pPr>
    <w:rPr>
      <w:rFonts w:eastAsiaTheme="minorHAnsi" w:cstheme="minorBidi"/>
      <w:sz w:val="22"/>
      <w:szCs w:val="21"/>
    </w:rPr>
  </w:style>
  <w:style w:type="character" w:customStyle="1" w:styleId="PlainTextChar">
    <w:name w:val="Plain Text Char"/>
    <w:basedOn w:val="DefaultParagraphFont"/>
    <w:link w:val="PlainText"/>
    <w:uiPriority w:val="99"/>
    <w:semiHidden/>
    <w:rsid w:val="00857470"/>
    <w:rPr>
      <w:rFonts w:ascii="Calibri" w:hAnsi="Calibri"/>
      <w:szCs w:val="21"/>
    </w:rPr>
  </w:style>
  <w:style w:type="table" w:styleId="TableGrid">
    <w:name w:val="Table Grid"/>
    <w:basedOn w:val="TableNormal"/>
    <w:uiPriority w:val="59"/>
    <w:rsid w:val="00725E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983D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08020">
      <w:bodyDiv w:val="1"/>
      <w:marLeft w:val="0"/>
      <w:marRight w:val="0"/>
      <w:marTop w:val="0"/>
      <w:marBottom w:val="0"/>
      <w:divBdr>
        <w:top w:val="none" w:sz="0" w:space="0" w:color="auto"/>
        <w:left w:val="none" w:sz="0" w:space="0" w:color="auto"/>
        <w:bottom w:val="none" w:sz="0" w:space="0" w:color="auto"/>
        <w:right w:val="none" w:sz="0" w:space="0" w:color="auto"/>
      </w:divBdr>
      <w:divsChild>
        <w:div w:id="1989018511">
          <w:marLeft w:val="547"/>
          <w:marRight w:val="0"/>
          <w:marTop w:val="0"/>
          <w:marBottom w:val="0"/>
          <w:divBdr>
            <w:top w:val="none" w:sz="0" w:space="0" w:color="auto"/>
            <w:left w:val="none" w:sz="0" w:space="0" w:color="auto"/>
            <w:bottom w:val="none" w:sz="0" w:space="0" w:color="auto"/>
            <w:right w:val="none" w:sz="0" w:space="0" w:color="auto"/>
          </w:divBdr>
        </w:div>
        <w:div w:id="1984701293">
          <w:marLeft w:val="1166"/>
          <w:marRight w:val="0"/>
          <w:marTop w:val="0"/>
          <w:marBottom w:val="0"/>
          <w:divBdr>
            <w:top w:val="none" w:sz="0" w:space="0" w:color="auto"/>
            <w:left w:val="none" w:sz="0" w:space="0" w:color="auto"/>
            <w:bottom w:val="none" w:sz="0" w:space="0" w:color="auto"/>
            <w:right w:val="none" w:sz="0" w:space="0" w:color="auto"/>
          </w:divBdr>
        </w:div>
        <w:div w:id="16660315">
          <w:marLeft w:val="1166"/>
          <w:marRight w:val="0"/>
          <w:marTop w:val="0"/>
          <w:marBottom w:val="0"/>
          <w:divBdr>
            <w:top w:val="none" w:sz="0" w:space="0" w:color="auto"/>
            <w:left w:val="none" w:sz="0" w:space="0" w:color="auto"/>
            <w:bottom w:val="none" w:sz="0" w:space="0" w:color="auto"/>
            <w:right w:val="none" w:sz="0" w:space="0" w:color="auto"/>
          </w:divBdr>
        </w:div>
        <w:div w:id="509638939">
          <w:marLeft w:val="547"/>
          <w:marRight w:val="0"/>
          <w:marTop w:val="0"/>
          <w:marBottom w:val="0"/>
          <w:divBdr>
            <w:top w:val="none" w:sz="0" w:space="0" w:color="auto"/>
            <w:left w:val="none" w:sz="0" w:space="0" w:color="auto"/>
            <w:bottom w:val="none" w:sz="0" w:space="0" w:color="auto"/>
            <w:right w:val="none" w:sz="0" w:space="0" w:color="auto"/>
          </w:divBdr>
        </w:div>
        <w:div w:id="792796763">
          <w:marLeft w:val="1166"/>
          <w:marRight w:val="0"/>
          <w:marTop w:val="0"/>
          <w:marBottom w:val="0"/>
          <w:divBdr>
            <w:top w:val="none" w:sz="0" w:space="0" w:color="auto"/>
            <w:left w:val="none" w:sz="0" w:space="0" w:color="auto"/>
            <w:bottom w:val="none" w:sz="0" w:space="0" w:color="auto"/>
            <w:right w:val="none" w:sz="0" w:space="0" w:color="auto"/>
          </w:divBdr>
        </w:div>
        <w:div w:id="690569412">
          <w:marLeft w:val="547"/>
          <w:marRight w:val="0"/>
          <w:marTop w:val="0"/>
          <w:marBottom w:val="0"/>
          <w:divBdr>
            <w:top w:val="none" w:sz="0" w:space="0" w:color="auto"/>
            <w:left w:val="none" w:sz="0" w:space="0" w:color="auto"/>
            <w:bottom w:val="none" w:sz="0" w:space="0" w:color="auto"/>
            <w:right w:val="none" w:sz="0" w:space="0" w:color="auto"/>
          </w:divBdr>
        </w:div>
        <w:div w:id="1064793871">
          <w:marLeft w:val="1166"/>
          <w:marRight w:val="0"/>
          <w:marTop w:val="0"/>
          <w:marBottom w:val="0"/>
          <w:divBdr>
            <w:top w:val="none" w:sz="0" w:space="0" w:color="auto"/>
            <w:left w:val="none" w:sz="0" w:space="0" w:color="auto"/>
            <w:bottom w:val="none" w:sz="0" w:space="0" w:color="auto"/>
            <w:right w:val="none" w:sz="0" w:space="0" w:color="auto"/>
          </w:divBdr>
        </w:div>
        <w:div w:id="1966812147">
          <w:marLeft w:val="547"/>
          <w:marRight w:val="0"/>
          <w:marTop w:val="0"/>
          <w:marBottom w:val="0"/>
          <w:divBdr>
            <w:top w:val="none" w:sz="0" w:space="0" w:color="auto"/>
            <w:left w:val="none" w:sz="0" w:space="0" w:color="auto"/>
            <w:bottom w:val="none" w:sz="0" w:space="0" w:color="auto"/>
            <w:right w:val="none" w:sz="0" w:space="0" w:color="auto"/>
          </w:divBdr>
        </w:div>
        <w:div w:id="885485306">
          <w:marLeft w:val="1166"/>
          <w:marRight w:val="0"/>
          <w:marTop w:val="0"/>
          <w:marBottom w:val="0"/>
          <w:divBdr>
            <w:top w:val="none" w:sz="0" w:space="0" w:color="auto"/>
            <w:left w:val="none" w:sz="0" w:space="0" w:color="auto"/>
            <w:bottom w:val="none" w:sz="0" w:space="0" w:color="auto"/>
            <w:right w:val="none" w:sz="0" w:space="0" w:color="auto"/>
          </w:divBdr>
        </w:div>
        <w:div w:id="380595809">
          <w:marLeft w:val="547"/>
          <w:marRight w:val="0"/>
          <w:marTop w:val="0"/>
          <w:marBottom w:val="0"/>
          <w:divBdr>
            <w:top w:val="none" w:sz="0" w:space="0" w:color="auto"/>
            <w:left w:val="none" w:sz="0" w:space="0" w:color="auto"/>
            <w:bottom w:val="none" w:sz="0" w:space="0" w:color="auto"/>
            <w:right w:val="none" w:sz="0" w:space="0" w:color="auto"/>
          </w:divBdr>
        </w:div>
        <w:div w:id="357000926">
          <w:marLeft w:val="547"/>
          <w:marRight w:val="0"/>
          <w:marTop w:val="0"/>
          <w:marBottom w:val="0"/>
          <w:divBdr>
            <w:top w:val="none" w:sz="0" w:space="0" w:color="auto"/>
            <w:left w:val="none" w:sz="0" w:space="0" w:color="auto"/>
            <w:bottom w:val="none" w:sz="0" w:space="0" w:color="auto"/>
            <w:right w:val="none" w:sz="0" w:space="0" w:color="auto"/>
          </w:divBdr>
        </w:div>
      </w:divsChild>
    </w:div>
    <w:div w:id="132066568">
      <w:bodyDiv w:val="1"/>
      <w:marLeft w:val="0"/>
      <w:marRight w:val="0"/>
      <w:marTop w:val="0"/>
      <w:marBottom w:val="0"/>
      <w:divBdr>
        <w:top w:val="none" w:sz="0" w:space="0" w:color="auto"/>
        <w:left w:val="none" w:sz="0" w:space="0" w:color="auto"/>
        <w:bottom w:val="none" w:sz="0" w:space="0" w:color="auto"/>
        <w:right w:val="none" w:sz="0" w:space="0" w:color="auto"/>
      </w:divBdr>
    </w:div>
    <w:div w:id="189727325">
      <w:bodyDiv w:val="1"/>
      <w:marLeft w:val="0"/>
      <w:marRight w:val="0"/>
      <w:marTop w:val="0"/>
      <w:marBottom w:val="0"/>
      <w:divBdr>
        <w:top w:val="none" w:sz="0" w:space="0" w:color="auto"/>
        <w:left w:val="none" w:sz="0" w:space="0" w:color="auto"/>
        <w:bottom w:val="none" w:sz="0" w:space="0" w:color="auto"/>
        <w:right w:val="none" w:sz="0" w:space="0" w:color="auto"/>
      </w:divBdr>
      <w:divsChild>
        <w:div w:id="752705901">
          <w:marLeft w:val="547"/>
          <w:marRight w:val="0"/>
          <w:marTop w:val="0"/>
          <w:marBottom w:val="0"/>
          <w:divBdr>
            <w:top w:val="none" w:sz="0" w:space="0" w:color="auto"/>
            <w:left w:val="none" w:sz="0" w:space="0" w:color="auto"/>
            <w:bottom w:val="none" w:sz="0" w:space="0" w:color="auto"/>
            <w:right w:val="none" w:sz="0" w:space="0" w:color="auto"/>
          </w:divBdr>
        </w:div>
        <w:div w:id="2035770398">
          <w:marLeft w:val="547"/>
          <w:marRight w:val="0"/>
          <w:marTop w:val="0"/>
          <w:marBottom w:val="0"/>
          <w:divBdr>
            <w:top w:val="none" w:sz="0" w:space="0" w:color="auto"/>
            <w:left w:val="none" w:sz="0" w:space="0" w:color="auto"/>
            <w:bottom w:val="none" w:sz="0" w:space="0" w:color="auto"/>
            <w:right w:val="none" w:sz="0" w:space="0" w:color="auto"/>
          </w:divBdr>
        </w:div>
      </w:divsChild>
    </w:div>
    <w:div w:id="215359896">
      <w:bodyDiv w:val="1"/>
      <w:marLeft w:val="0"/>
      <w:marRight w:val="0"/>
      <w:marTop w:val="0"/>
      <w:marBottom w:val="0"/>
      <w:divBdr>
        <w:top w:val="none" w:sz="0" w:space="0" w:color="auto"/>
        <w:left w:val="none" w:sz="0" w:space="0" w:color="auto"/>
        <w:bottom w:val="none" w:sz="0" w:space="0" w:color="auto"/>
        <w:right w:val="none" w:sz="0" w:space="0" w:color="auto"/>
      </w:divBdr>
    </w:div>
    <w:div w:id="303239296">
      <w:bodyDiv w:val="1"/>
      <w:marLeft w:val="0"/>
      <w:marRight w:val="0"/>
      <w:marTop w:val="0"/>
      <w:marBottom w:val="0"/>
      <w:divBdr>
        <w:top w:val="none" w:sz="0" w:space="0" w:color="auto"/>
        <w:left w:val="none" w:sz="0" w:space="0" w:color="auto"/>
        <w:bottom w:val="none" w:sz="0" w:space="0" w:color="auto"/>
        <w:right w:val="none" w:sz="0" w:space="0" w:color="auto"/>
      </w:divBdr>
      <w:divsChild>
        <w:div w:id="1012417217">
          <w:marLeft w:val="0"/>
          <w:marRight w:val="0"/>
          <w:marTop w:val="0"/>
          <w:marBottom w:val="270"/>
          <w:divBdr>
            <w:top w:val="single" w:sz="6" w:space="8" w:color="D3D1D1"/>
            <w:left w:val="single" w:sz="6" w:space="0" w:color="D3D1D1"/>
            <w:bottom w:val="single" w:sz="6" w:space="8" w:color="D3D1D1"/>
            <w:right w:val="single" w:sz="6" w:space="0" w:color="D3D1D1"/>
          </w:divBdr>
          <w:divsChild>
            <w:div w:id="1236012775">
              <w:marLeft w:val="120"/>
              <w:marRight w:val="120"/>
              <w:marTop w:val="0"/>
              <w:marBottom w:val="0"/>
              <w:divBdr>
                <w:top w:val="none" w:sz="0" w:space="0" w:color="auto"/>
                <w:left w:val="none" w:sz="0" w:space="0" w:color="auto"/>
                <w:bottom w:val="none" w:sz="0" w:space="0" w:color="auto"/>
                <w:right w:val="none" w:sz="0" w:space="0" w:color="auto"/>
              </w:divBdr>
              <w:divsChild>
                <w:div w:id="1100295907">
                  <w:marLeft w:val="0"/>
                  <w:marRight w:val="0"/>
                  <w:marTop w:val="0"/>
                  <w:marBottom w:val="0"/>
                  <w:divBdr>
                    <w:top w:val="none" w:sz="0" w:space="0" w:color="auto"/>
                    <w:left w:val="none" w:sz="0" w:space="0" w:color="auto"/>
                    <w:bottom w:val="none" w:sz="0" w:space="0" w:color="auto"/>
                    <w:right w:val="none" w:sz="0" w:space="0" w:color="auto"/>
                  </w:divBdr>
                  <w:divsChild>
                    <w:div w:id="682822732">
                      <w:marLeft w:val="0"/>
                      <w:marRight w:val="0"/>
                      <w:marTop w:val="0"/>
                      <w:marBottom w:val="0"/>
                      <w:divBdr>
                        <w:top w:val="none" w:sz="0" w:space="0" w:color="auto"/>
                        <w:left w:val="none" w:sz="0" w:space="0" w:color="auto"/>
                        <w:bottom w:val="none" w:sz="0" w:space="0" w:color="auto"/>
                        <w:right w:val="none" w:sz="0" w:space="0" w:color="auto"/>
                      </w:divBdr>
                      <w:divsChild>
                        <w:div w:id="72064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7322384">
      <w:bodyDiv w:val="1"/>
      <w:marLeft w:val="0"/>
      <w:marRight w:val="0"/>
      <w:marTop w:val="0"/>
      <w:marBottom w:val="0"/>
      <w:divBdr>
        <w:top w:val="none" w:sz="0" w:space="0" w:color="auto"/>
        <w:left w:val="none" w:sz="0" w:space="0" w:color="auto"/>
        <w:bottom w:val="none" w:sz="0" w:space="0" w:color="auto"/>
        <w:right w:val="none" w:sz="0" w:space="0" w:color="auto"/>
      </w:divBdr>
    </w:div>
    <w:div w:id="678242641">
      <w:bodyDiv w:val="1"/>
      <w:marLeft w:val="0"/>
      <w:marRight w:val="0"/>
      <w:marTop w:val="0"/>
      <w:marBottom w:val="0"/>
      <w:divBdr>
        <w:top w:val="none" w:sz="0" w:space="0" w:color="auto"/>
        <w:left w:val="none" w:sz="0" w:space="0" w:color="auto"/>
        <w:bottom w:val="none" w:sz="0" w:space="0" w:color="auto"/>
        <w:right w:val="none" w:sz="0" w:space="0" w:color="auto"/>
      </w:divBdr>
    </w:div>
    <w:div w:id="952712961">
      <w:bodyDiv w:val="1"/>
      <w:marLeft w:val="0"/>
      <w:marRight w:val="0"/>
      <w:marTop w:val="0"/>
      <w:marBottom w:val="0"/>
      <w:divBdr>
        <w:top w:val="none" w:sz="0" w:space="0" w:color="auto"/>
        <w:left w:val="none" w:sz="0" w:space="0" w:color="auto"/>
        <w:bottom w:val="none" w:sz="0" w:space="0" w:color="auto"/>
        <w:right w:val="none" w:sz="0" w:space="0" w:color="auto"/>
      </w:divBdr>
      <w:divsChild>
        <w:div w:id="805970454">
          <w:marLeft w:val="0"/>
          <w:marRight w:val="0"/>
          <w:marTop w:val="0"/>
          <w:marBottom w:val="270"/>
          <w:divBdr>
            <w:top w:val="single" w:sz="6" w:space="8" w:color="D3D1D1"/>
            <w:left w:val="single" w:sz="6" w:space="0" w:color="D3D1D1"/>
            <w:bottom w:val="single" w:sz="6" w:space="8" w:color="D3D1D1"/>
            <w:right w:val="single" w:sz="6" w:space="0" w:color="D3D1D1"/>
          </w:divBdr>
          <w:divsChild>
            <w:div w:id="1863015311">
              <w:marLeft w:val="120"/>
              <w:marRight w:val="120"/>
              <w:marTop w:val="0"/>
              <w:marBottom w:val="0"/>
              <w:divBdr>
                <w:top w:val="none" w:sz="0" w:space="0" w:color="auto"/>
                <w:left w:val="none" w:sz="0" w:space="0" w:color="auto"/>
                <w:bottom w:val="none" w:sz="0" w:space="0" w:color="auto"/>
                <w:right w:val="none" w:sz="0" w:space="0" w:color="auto"/>
              </w:divBdr>
              <w:divsChild>
                <w:div w:id="1173493057">
                  <w:marLeft w:val="0"/>
                  <w:marRight w:val="0"/>
                  <w:marTop w:val="0"/>
                  <w:marBottom w:val="0"/>
                  <w:divBdr>
                    <w:top w:val="none" w:sz="0" w:space="0" w:color="auto"/>
                    <w:left w:val="none" w:sz="0" w:space="0" w:color="auto"/>
                    <w:bottom w:val="none" w:sz="0" w:space="0" w:color="auto"/>
                    <w:right w:val="none" w:sz="0" w:space="0" w:color="auto"/>
                  </w:divBdr>
                  <w:divsChild>
                    <w:div w:id="1694577993">
                      <w:marLeft w:val="0"/>
                      <w:marRight w:val="0"/>
                      <w:marTop w:val="0"/>
                      <w:marBottom w:val="0"/>
                      <w:divBdr>
                        <w:top w:val="none" w:sz="0" w:space="0" w:color="auto"/>
                        <w:left w:val="none" w:sz="0" w:space="0" w:color="auto"/>
                        <w:bottom w:val="none" w:sz="0" w:space="0" w:color="auto"/>
                        <w:right w:val="none" w:sz="0" w:space="0" w:color="auto"/>
                      </w:divBdr>
                      <w:divsChild>
                        <w:div w:id="31896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3562736">
      <w:bodyDiv w:val="1"/>
      <w:marLeft w:val="0"/>
      <w:marRight w:val="0"/>
      <w:marTop w:val="0"/>
      <w:marBottom w:val="0"/>
      <w:divBdr>
        <w:top w:val="none" w:sz="0" w:space="0" w:color="auto"/>
        <w:left w:val="none" w:sz="0" w:space="0" w:color="auto"/>
        <w:bottom w:val="none" w:sz="0" w:space="0" w:color="auto"/>
        <w:right w:val="none" w:sz="0" w:space="0" w:color="auto"/>
      </w:divBdr>
      <w:divsChild>
        <w:div w:id="1916889854">
          <w:marLeft w:val="0"/>
          <w:marRight w:val="0"/>
          <w:marTop w:val="0"/>
          <w:marBottom w:val="0"/>
          <w:divBdr>
            <w:top w:val="none" w:sz="0" w:space="0" w:color="auto"/>
            <w:left w:val="none" w:sz="0" w:space="0" w:color="auto"/>
            <w:bottom w:val="none" w:sz="0" w:space="0" w:color="auto"/>
            <w:right w:val="none" w:sz="0" w:space="0" w:color="auto"/>
          </w:divBdr>
          <w:divsChild>
            <w:div w:id="157307572">
              <w:marLeft w:val="0"/>
              <w:marRight w:val="0"/>
              <w:marTop w:val="0"/>
              <w:marBottom w:val="360"/>
              <w:divBdr>
                <w:top w:val="none" w:sz="0" w:space="0" w:color="auto"/>
                <w:left w:val="none" w:sz="0" w:space="0" w:color="auto"/>
                <w:bottom w:val="none" w:sz="0" w:space="0" w:color="auto"/>
                <w:right w:val="none" w:sz="0" w:space="0" w:color="auto"/>
              </w:divBdr>
              <w:divsChild>
                <w:div w:id="1592666469">
                  <w:marLeft w:val="0"/>
                  <w:marRight w:val="0"/>
                  <w:marTop w:val="0"/>
                  <w:marBottom w:val="0"/>
                  <w:divBdr>
                    <w:top w:val="none" w:sz="0" w:space="0" w:color="auto"/>
                    <w:left w:val="none" w:sz="0" w:space="0" w:color="auto"/>
                    <w:bottom w:val="none" w:sz="0" w:space="0" w:color="auto"/>
                    <w:right w:val="none" w:sz="0" w:space="0" w:color="auto"/>
                  </w:divBdr>
                  <w:divsChild>
                    <w:div w:id="1741100686">
                      <w:marLeft w:val="0"/>
                      <w:marRight w:val="0"/>
                      <w:marTop w:val="0"/>
                      <w:marBottom w:val="0"/>
                      <w:divBdr>
                        <w:top w:val="none" w:sz="0" w:space="0" w:color="auto"/>
                        <w:left w:val="none" w:sz="0" w:space="0" w:color="auto"/>
                        <w:bottom w:val="none" w:sz="0" w:space="0" w:color="auto"/>
                        <w:right w:val="none" w:sz="0" w:space="0" w:color="auto"/>
                      </w:divBdr>
                      <w:divsChild>
                        <w:div w:id="462164369">
                          <w:marLeft w:val="0"/>
                          <w:marRight w:val="0"/>
                          <w:marTop w:val="480"/>
                          <w:marBottom w:val="0"/>
                          <w:divBdr>
                            <w:top w:val="single" w:sz="6" w:space="11" w:color="CCCCCC"/>
                            <w:left w:val="single" w:sz="6" w:space="0" w:color="CCCCCC"/>
                            <w:bottom w:val="single" w:sz="6" w:space="0" w:color="CCCCCC"/>
                            <w:right w:val="single" w:sz="6" w:space="11" w:color="CCCCCC"/>
                          </w:divBdr>
                          <w:divsChild>
                            <w:div w:id="27995550">
                              <w:marLeft w:val="0"/>
                              <w:marRight w:val="0"/>
                              <w:marTop w:val="0"/>
                              <w:marBottom w:val="0"/>
                              <w:divBdr>
                                <w:top w:val="none" w:sz="0" w:space="0" w:color="auto"/>
                                <w:left w:val="none" w:sz="0" w:space="0" w:color="auto"/>
                                <w:bottom w:val="none" w:sz="0" w:space="0" w:color="auto"/>
                                <w:right w:val="none" w:sz="0" w:space="0" w:color="auto"/>
                              </w:divBdr>
                              <w:divsChild>
                                <w:div w:id="124060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6658538">
      <w:bodyDiv w:val="1"/>
      <w:marLeft w:val="0"/>
      <w:marRight w:val="0"/>
      <w:marTop w:val="0"/>
      <w:marBottom w:val="0"/>
      <w:divBdr>
        <w:top w:val="none" w:sz="0" w:space="0" w:color="auto"/>
        <w:left w:val="none" w:sz="0" w:space="0" w:color="auto"/>
        <w:bottom w:val="none" w:sz="0" w:space="0" w:color="auto"/>
        <w:right w:val="none" w:sz="0" w:space="0" w:color="auto"/>
      </w:divBdr>
      <w:divsChild>
        <w:div w:id="794523130">
          <w:marLeft w:val="547"/>
          <w:marRight w:val="0"/>
          <w:marTop w:val="0"/>
          <w:marBottom w:val="0"/>
          <w:divBdr>
            <w:top w:val="none" w:sz="0" w:space="0" w:color="auto"/>
            <w:left w:val="none" w:sz="0" w:space="0" w:color="auto"/>
            <w:bottom w:val="none" w:sz="0" w:space="0" w:color="auto"/>
            <w:right w:val="none" w:sz="0" w:space="0" w:color="auto"/>
          </w:divBdr>
        </w:div>
        <w:div w:id="1806656236">
          <w:marLeft w:val="1166"/>
          <w:marRight w:val="0"/>
          <w:marTop w:val="0"/>
          <w:marBottom w:val="0"/>
          <w:divBdr>
            <w:top w:val="none" w:sz="0" w:space="0" w:color="auto"/>
            <w:left w:val="none" w:sz="0" w:space="0" w:color="auto"/>
            <w:bottom w:val="none" w:sz="0" w:space="0" w:color="auto"/>
            <w:right w:val="none" w:sz="0" w:space="0" w:color="auto"/>
          </w:divBdr>
        </w:div>
        <w:div w:id="1732926007">
          <w:marLeft w:val="1800"/>
          <w:marRight w:val="0"/>
          <w:marTop w:val="0"/>
          <w:marBottom w:val="0"/>
          <w:divBdr>
            <w:top w:val="none" w:sz="0" w:space="0" w:color="auto"/>
            <w:left w:val="none" w:sz="0" w:space="0" w:color="auto"/>
            <w:bottom w:val="none" w:sz="0" w:space="0" w:color="auto"/>
            <w:right w:val="none" w:sz="0" w:space="0" w:color="auto"/>
          </w:divBdr>
        </w:div>
        <w:div w:id="1531258640">
          <w:marLeft w:val="1800"/>
          <w:marRight w:val="0"/>
          <w:marTop w:val="0"/>
          <w:marBottom w:val="0"/>
          <w:divBdr>
            <w:top w:val="none" w:sz="0" w:space="0" w:color="auto"/>
            <w:left w:val="none" w:sz="0" w:space="0" w:color="auto"/>
            <w:bottom w:val="none" w:sz="0" w:space="0" w:color="auto"/>
            <w:right w:val="none" w:sz="0" w:space="0" w:color="auto"/>
          </w:divBdr>
        </w:div>
        <w:div w:id="216741390">
          <w:marLeft w:val="1800"/>
          <w:marRight w:val="0"/>
          <w:marTop w:val="0"/>
          <w:marBottom w:val="0"/>
          <w:divBdr>
            <w:top w:val="none" w:sz="0" w:space="0" w:color="auto"/>
            <w:left w:val="none" w:sz="0" w:space="0" w:color="auto"/>
            <w:bottom w:val="none" w:sz="0" w:space="0" w:color="auto"/>
            <w:right w:val="none" w:sz="0" w:space="0" w:color="auto"/>
          </w:divBdr>
        </w:div>
        <w:div w:id="1076706215">
          <w:marLeft w:val="1800"/>
          <w:marRight w:val="0"/>
          <w:marTop w:val="0"/>
          <w:marBottom w:val="0"/>
          <w:divBdr>
            <w:top w:val="none" w:sz="0" w:space="0" w:color="auto"/>
            <w:left w:val="none" w:sz="0" w:space="0" w:color="auto"/>
            <w:bottom w:val="none" w:sz="0" w:space="0" w:color="auto"/>
            <w:right w:val="none" w:sz="0" w:space="0" w:color="auto"/>
          </w:divBdr>
        </w:div>
        <w:div w:id="1641156318">
          <w:marLeft w:val="1800"/>
          <w:marRight w:val="0"/>
          <w:marTop w:val="0"/>
          <w:marBottom w:val="0"/>
          <w:divBdr>
            <w:top w:val="none" w:sz="0" w:space="0" w:color="auto"/>
            <w:left w:val="none" w:sz="0" w:space="0" w:color="auto"/>
            <w:bottom w:val="none" w:sz="0" w:space="0" w:color="auto"/>
            <w:right w:val="none" w:sz="0" w:space="0" w:color="auto"/>
          </w:divBdr>
        </w:div>
        <w:div w:id="1950120355">
          <w:marLeft w:val="547"/>
          <w:marRight w:val="0"/>
          <w:marTop w:val="0"/>
          <w:marBottom w:val="0"/>
          <w:divBdr>
            <w:top w:val="none" w:sz="0" w:space="0" w:color="auto"/>
            <w:left w:val="none" w:sz="0" w:space="0" w:color="auto"/>
            <w:bottom w:val="none" w:sz="0" w:space="0" w:color="auto"/>
            <w:right w:val="none" w:sz="0" w:space="0" w:color="auto"/>
          </w:divBdr>
        </w:div>
        <w:div w:id="1995210312">
          <w:marLeft w:val="1166"/>
          <w:marRight w:val="0"/>
          <w:marTop w:val="0"/>
          <w:marBottom w:val="0"/>
          <w:divBdr>
            <w:top w:val="none" w:sz="0" w:space="0" w:color="auto"/>
            <w:left w:val="none" w:sz="0" w:space="0" w:color="auto"/>
            <w:bottom w:val="none" w:sz="0" w:space="0" w:color="auto"/>
            <w:right w:val="none" w:sz="0" w:space="0" w:color="auto"/>
          </w:divBdr>
        </w:div>
        <w:div w:id="1326393194">
          <w:marLeft w:val="1166"/>
          <w:marRight w:val="0"/>
          <w:marTop w:val="0"/>
          <w:marBottom w:val="0"/>
          <w:divBdr>
            <w:top w:val="none" w:sz="0" w:space="0" w:color="auto"/>
            <w:left w:val="none" w:sz="0" w:space="0" w:color="auto"/>
            <w:bottom w:val="none" w:sz="0" w:space="0" w:color="auto"/>
            <w:right w:val="none" w:sz="0" w:space="0" w:color="auto"/>
          </w:divBdr>
        </w:div>
        <w:div w:id="776750043">
          <w:marLeft w:val="1166"/>
          <w:marRight w:val="0"/>
          <w:marTop w:val="0"/>
          <w:marBottom w:val="0"/>
          <w:divBdr>
            <w:top w:val="none" w:sz="0" w:space="0" w:color="auto"/>
            <w:left w:val="none" w:sz="0" w:space="0" w:color="auto"/>
            <w:bottom w:val="none" w:sz="0" w:space="0" w:color="auto"/>
            <w:right w:val="none" w:sz="0" w:space="0" w:color="auto"/>
          </w:divBdr>
        </w:div>
        <w:div w:id="741637715">
          <w:marLeft w:val="1166"/>
          <w:marRight w:val="0"/>
          <w:marTop w:val="0"/>
          <w:marBottom w:val="0"/>
          <w:divBdr>
            <w:top w:val="none" w:sz="0" w:space="0" w:color="auto"/>
            <w:left w:val="none" w:sz="0" w:space="0" w:color="auto"/>
            <w:bottom w:val="none" w:sz="0" w:space="0" w:color="auto"/>
            <w:right w:val="none" w:sz="0" w:space="0" w:color="auto"/>
          </w:divBdr>
        </w:div>
        <w:div w:id="1227374455">
          <w:marLeft w:val="1166"/>
          <w:marRight w:val="0"/>
          <w:marTop w:val="0"/>
          <w:marBottom w:val="0"/>
          <w:divBdr>
            <w:top w:val="none" w:sz="0" w:space="0" w:color="auto"/>
            <w:left w:val="none" w:sz="0" w:space="0" w:color="auto"/>
            <w:bottom w:val="none" w:sz="0" w:space="0" w:color="auto"/>
            <w:right w:val="none" w:sz="0" w:space="0" w:color="auto"/>
          </w:divBdr>
        </w:div>
      </w:divsChild>
    </w:div>
    <w:div w:id="1132945232">
      <w:bodyDiv w:val="1"/>
      <w:marLeft w:val="0"/>
      <w:marRight w:val="0"/>
      <w:marTop w:val="0"/>
      <w:marBottom w:val="0"/>
      <w:divBdr>
        <w:top w:val="none" w:sz="0" w:space="0" w:color="auto"/>
        <w:left w:val="none" w:sz="0" w:space="0" w:color="auto"/>
        <w:bottom w:val="none" w:sz="0" w:space="0" w:color="auto"/>
        <w:right w:val="none" w:sz="0" w:space="0" w:color="auto"/>
      </w:divBdr>
    </w:div>
    <w:div w:id="1364557113">
      <w:bodyDiv w:val="1"/>
      <w:marLeft w:val="0"/>
      <w:marRight w:val="0"/>
      <w:marTop w:val="0"/>
      <w:marBottom w:val="0"/>
      <w:divBdr>
        <w:top w:val="none" w:sz="0" w:space="0" w:color="auto"/>
        <w:left w:val="none" w:sz="0" w:space="0" w:color="auto"/>
        <w:bottom w:val="none" w:sz="0" w:space="0" w:color="auto"/>
        <w:right w:val="none" w:sz="0" w:space="0" w:color="auto"/>
      </w:divBdr>
    </w:div>
    <w:div w:id="1383553393">
      <w:bodyDiv w:val="1"/>
      <w:marLeft w:val="0"/>
      <w:marRight w:val="0"/>
      <w:marTop w:val="0"/>
      <w:marBottom w:val="0"/>
      <w:divBdr>
        <w:top w:val="none" w:sz="0" w:space="0" w:color="auto"/>
        <w:left w:val="none" w:sz="0" w:space="0" w:color="auto"/>
        <w:bottom w:val="none" w:sz="0" w:space="0" w:color="auto"/>
        <w:right w:val="none" w:sz="0" w:space="0" w:color="auto"/>
      </w:divBdr>
    </w:div>
    <w:div w:id="1603761780">
      <w:bodyDiv w:val="1"/>
      <w:marLeft w:val="0"/>
      <w:marRight w:val="0"/>
      <w:marTop w:val="0"/>
      <w:marBottom w:val="0"/>
      <w:divBdr>
        <w:top w:val="none" w:sz="0" w:space="0" w:color="auto"/>
        <w:left w:val="none" w:sz="0" w:space="0" w:color="auto"/>
        <w:bottom w:val="none" w:sz="0" w:space="0" w:color="auto"/>
        <w:right w:val="none" w:sz="0" w:space="0" w:color="auto"/>
      </w:divBdr>
    </w:div>
    <w:div w:id="1903637043">
      <w:bodyDiv w:val="1"/>
      <w:marLeft w:val="0"/>
      <w:marRight w:val="0"/>
      <w:marTop w:val="0"/>
      <w:marBottom w:val="0"/>
      <w:divBdr>
        <w:top w:val="none" w:sz="0" w:space="0" w:color="auto"/>
        <w:left w:val="none" w:sz="0" w:space="0" w:color="auto"/>
        <w:bottom w:val="none" w:sz="0" w:space="0" w:color="auto"/>
        <w:right w:val="none" w:sz="0" w:space="0" w:color="auto"/>
      </w:divBdr>
    </w:div>
    <w:div w:id="198831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ntrolled-trials.com/ISRCTN54763837"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paq.ki.se/ipaq.ht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13C0F19-AA9E-4BB3-9472-431703846EB0}"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en-GB"/>
        </a:p>
      </dgm:t>
    </dgm:pt>
    <dgm:pt modelId="{E38F91F8-C0F4-492F-9708-2FB6E8AEC35C}">
      <dgm:prSet phldrT="[Text]" custT="1"/>
      <dgm:spPr/>
      <dgm:t>
        <a:bodyPr/>
        <a:lstStyle/>
        <a:p>
          <a:r>
            <a:rPr lang="en-GB" sz="1200"/>
            <a:t>Initial meeting: 60-90 minute person centred assessment</a:t>
          </a:r>
          <a:r>
            <a:rPr lang="en-GB" sz="1200" dirty="0" smtClean="0"/>
            <a:t> </a:t>
          </a:r>
        </a:p>
        <a:p>
          <a:r>
            <a:rPr lang="en-GB" sz="1200" dirty="0" smtClean="0"/>
            <a:t>(Face to face)</a:t>
          </a:r>
          <a:endParaRPr lang="en-GB" sz="1200" dirty="0"/>
        </a:p>
      </dgm:t>
    </dgm:pt>
    <dgm:pt modelId="{0FEDEA9E-27EF-413F-A841-153AE4428A9E}" type="parTrans" cxnId="{F1B79385-F334-4109-A6F8-CBD047913C26}">
      <dgm:prSet/>
      <dgm:spPr/>
      <dgm:t>
        <a:bodyPr/>
        <a:lstStyle/>
        <a:p>
          <a:endParaRPr lang="en-GB"/>
        </a:p>
      </dgm:t>
    </dgm:pt>
    <dgm:pt modelId="{518F243A-7631-43B6-BE0D-29C3994C7D3A}" type="sibTrans" cxnId="{F1B79385-F334-4109-A6F8-CBD047913C26}">
      <dgm:prSet/>
      <dgm:spPr/>
      <dgm:t>
        <a:bodyPr/>
        <a:lstStyle/>
        <a:p>
          <a:endParaRPr lang="en-GB"/>
        </a:p>
      </dgm:t>
    </dgm:pt>
    <dgm:pt modelId="{23C23DF7-2BC7-4048-8A70-D8BF798FBFFD}">
      <dgm:prSet custT="1"/>
      <dgm:spPr/>
      <dgm:t>
        <a:bodyPr/>
        <a:lstStyle/>
        <a:p>
          <a:r>
            <a:rPr lang="en-GB" sz="1200" dirty="0" smtClean="0"/>
            <a:t>Explore advantages and disadvantages of </a:t>
          </a:r>
          <a:r>
            <a:rPr lang="en-GB" sz="1200"/>
            <a:t>behaviour </a:t>
          </a:r>
          <a:r>
            <a:rPr lang="en-GB" sz="1200" dirty="0" smtClean="0"/>
            <a:t>change</a:t>
          </a:r>
          <a:endParaRPr lang="en-GB" sz="1200" dirty="0"/>
        </a:p>
      </dgm:t>
    </dgm:pt>
    <dgm:pt modelId="{DCC1768A-38E4-4646-B779-FD1ED806FEBF}" type="parTrans" cxnId="{E2945CF1-5D72-4047-B096-D7BFA1C5C435}">
      <dgm:prSet/>
      <dgm:spPr/>
      <dgm:t>
        <a:bodyPr/>
        <a:lstStyle/>
        <a:p>
          <a:endParaRPr lang="en-GB"/>
        </a:p>
      </dgm:t>
    </dgm:pt>
    <dgm:pt modelId="{B34891FB-A80B-4B9F-8149-CC81293F62C2}" type="sibTrans" cxnId="{E2945CF1-5D72-4047-B096-D7BFA1C5C435}">
      <dgm:prSet/>
      <dgm:spPr/>
      <dgm:t>
        <a:bodyPr/>
        <a:lstStyle/>
        <a:p>
          <a:endParaRPr lang="en-GB"/>
        </a:p>
      </dgm:t>
    </dgm:pt>
    <dgm:pt modelId="{6FF074E3-201B-4B64-96A8-E1668360D137}">
      <dgm:prSet phldrT="[Text]" custT="1"/>
      <dgm:spPr/>
      <dgm:t>
        <a:bodyPr/>
        <a:lstStyle/>
        <a:p>
          <a:r>
            <a:rPr lang="en-GB" sz="1200"/>
            <a:t>Explore barriers and facilitators to behaviour </a:t>
          </a:r>
          <a:r>
            <a:rPr lang="en-GB" sz="1200" dirty="0" smtClean="0"/>
            <a:t>change</a:t>
          </a:r>
          <a:endParaRPr lang="en-GB" sz="1200" dirty="0"/>
        </a:p>
      </dgm:t>
    </dgm:pt>
    <dgm:pt modelId="{1CC8188B-709C-4E78-A09E-0AEC76E778A0}" type="parTrans" cxnId="{2C21EDEA-0B4B-44E4-A4F8-B4D9DF307EF5}">
      <dgm:prSet/>
      <dgm:spPr/>
      <dgm:t>
        <a:bodyPr/>
        <a:lstStyle/>
        <a:p>
          <a:endParaRPr lang="en-GB"/>
        </a:p>
      </dgm:t>
    </dgm:pt>
    <dgm:pt modelId="{98BEF224-AB82-48ED-B7FA-1F2153970DEA}" type="sibTrans" cxnId="{2C21EDEA-0B4B-44E4-A4F8-B4D9DF307EF5}">
      <dgm:prSet/>
      <dgm:spPr/>
      <dgm:t>
        <a:bodyPr/>
        <a:lstStyle/>
        <a:p>
          <a:endParaRPr lang="en-GB"/>
        </a:p>
      </dgm:t>
    </dgm:pt>
    <dgm:pt modelId="{5510FC28-9282-4CF9-9105-B3A26314EB4B}">
      <dgm:prSet phldrT="[Text]" custT="1"/>
      <dgm:spPr/>
      <dgm:t>
        <a:bodyPr/>
        <a:lstStyle/>
        <a:p>
          <a:r>
            <a:rPr lang="en-GB" sz="1200"/>
            <a:t>Over 3 Months: ongoing and effective helping relationship</a:t>
          </a:r>
        </a:p>
        <a:p>
          <a:r>
            <a:rPr lang="en-GB" sz="1200"/>
            <a:t>(Phone/Face to Face: 3 to 6 in total)</a:t>
          </a:r>
          <a:endParaRPr lang="en-GB" sz="1200" dirty="0"/>
        </a:p>
      </dgm:t>
    </dgm:pt>
    <dgm:pt modelId="{CC2698A9-50AE-47EA-86F6-733887D85F4F}" type="parTrans" cxnId="{84205CC5-5981-4A9C-BD7A-B771BF70EC46}">
      <dgm:prSet/>
      <dgm:spPr/>
      <dgm:t>
        <a:bodyPr/>
        <a:lstStyle/>
        <a:p>
          <a:endParaRPr lang="en-GB"/>
        </a:p>
      </dgm:t>
    </dgm:pt>
    <dgm:pt modelId="{368E5F17-1A2D-4153-B9B9-37CEF191AF92}" type="sibTrans" cxnId="{84205CC5-5981-4A9C-BD7A-B771BF70EC46}">
      <dgm:prSet/>
      <dgm:spPr/>
      <dgm:t>
        <a:bodyPr/>
        <a:lstStyle/>
        <a:p>
          <a:endParaRPr lang="en-GB"/>
        </a:p>
      </dgm:t>
    </dgm:pt>
    <dgm:pt modelId="{E3C41CED-BF03-4ECD-9DC2-526890BB6202}">
      <dgm:prSet phldrT="[Text]" custT="1"/>
      <dgm:spPr/>
      <dgm:t>
        <a:bodyPr/>
        <a:lstStyle/>
        <a:p>
          <a:r>
            <a:rPr lang="en-GB" sz="1200"/>
            <a:t>Appropriate to participant’s need</a:t>
          </a:r>
          <a:endParaRPr lang="en-GB" sz="1200" dirty="0"/>
        </a:p>
      </dgm:t>
    </dgm:pt>
    <dgm:pt modelId="{EB51C1B4-A3B6-43E9-82D5-286EBF115C77}" type="parTrans" cxnId="{7F7D86FA-DAF0-4112-B73E-01935353D74B}">
      <dgm:prSet/>
      <dgm:spPr/>
      <dgm:t>
        <a:bodyPr/>
        <a:lstStyle/>
        <a:p>
          <a:endParaRPr lang="en-GB"/>
        </a:p>
      </dgm:t>
    </dgm:pt>
    <dgm:pt modelId="{9ECF9E33-2350-4E86-9B0F-5BB14216DA44}" type="sibTrans" cxnId="{7F7D86FA-DAF0-4112-B73E-01935353D74B}">
      <dgm:prSet/>
      <dgm:spPr/>
      <dgm:t>
        <a:bodyPr/>
        <a:lstStyle/>
        <a:p>
          <a:endParaRPr lang="en-GB"/>
        </a:p>
      </dgm:t>
    </dgm:pt>
    <dgm:pt modelId="{D5156D7B-2C08-498C-B117-A8694F09F971}">
      <dgm:prSet phldrT="[Text]" custT="1"/>
      <dgm:spPr/>
      <dgm:t>
        <a:bodyPr/>
        <a:lstStyle/>
        <a:p>
          <a:r>
            <a:rPr lang="en-GB" sz="1200"/>
            <a:t>Set </a:t>
          </a:r>
        </a:p>
        <a:p>
          <a:r>
            <a:rPr lang="en-GB" sz="1200" b="1"/>
            <a:t>S</a:t>
          </a:r>
          <a:r>
            <a:rPr lang="en-GB" sz="1200"/>
            <a:t>pecific </a:t>
          </a:r>
          <a:r>
            <a:rPr lang="en-GB" sz="1200" b="1"/>
            <a:t>M</a:t>
          </a:r>
          <a:r>
            <a:rPr lang="en-GB" sz="1200"/>
            <a:t>easurable </a:t>
          </a:r>
          <a:r>
            <a:rPr lang="en-GB" sz="1200" b="1"/>
            <a:t>A</a:t>
          </a:r>
          <a:r>
            <a:rPr lang="en-GB" sz="1200"/>
            <a:t>chievable </a:t>
          </a:r>
          <a:r>
            <a:rPr lang="en-GB" sz="1200" b="1"/>
            <a:t>R</a:t>
          </a:r>
          <a:r>
            <a:rPr lang="en-GB" sz="1200"/>
            <a:t>ealistic </a:t>
          </a:r>
          <a:r>
            <a:rPr lang="en-GB" sz="1200" b="1"/>
            <a:t>T</a:t>
          </a:r>
          <a:r>
            <a:rPr lang="en-GB" sz="1200"/>
            <a:t>ime-bound goals </a:t>
          </a:r>
          <a:endParaRPr lang="en-GB" sz="1200" dirty="0"/>
        </a:p>
      </dgm:t>
    </dgm:pt>
    <dgm:pt modelId="{97ED9510-422D-4E6E-B6F3-94CCE8E85059}" type="parTrans" cxnId="{240FC897-D4ED-45FB-A282-55D1B9F36D6A}">
      <dgm:prSet/>
      <dgm:spPr/>
      <dgm:t>
        <a:bodyPr/>
        <a:lstStyle/>
        <a:p>
          <a:endParaRPr lang="en-GB"/>
        </a:p>
      </dgm:t>
    </dgm:pt>
    <dgm:pt modelId="{625898AB-BB8E-4CE7-897F-9D965495714A}" type="sibTrans" cxnId="{240FC897-D4ED-45FB-A282-55D1B9F36D6A}">
      <dgm:prSet/>
      <dgm:spPr/>
      <dgm:t>
        <a:bodyPr/>
        <a:lstStyle/>
        <a:p>
          <a:endParaRPr lang="en-GB"/>
        </a:p>
      </dgm:t>
    </dgm:pt>
    <dgm:pt modelId="{F7116511-6477-4694-92D5-E0B624E17B3A}">
      <dgm:prSet phldrT="[Text]" custT="1"/>
      <dgm:spPr/>
      <dgm:t>
        <a:bodyPr/>
        <a:lstStyle/>
        <a:p>
          <a:r>
            <a:rPr lang="en-GB" sz="1200"/>
            <a:t>Build upon successful experiences</a:t>
          </a:r>
          <a:endParaRPr lang="en-GB" sz="1200" dirty="0"/>
        </a:p>
      </dgm:t>
    </dgm:pt>
    <dgm:pt modelId="{608A8AD7-4B25-4A7F-9C66-0D8806A3DE86}" type="parTrans" cxnId="{F4F3C792-B98F-4FA5-870B-34C11BE2E9E8}">
      <dgm:prSet/>
      <dgm:spPr/>
      <dgm:t>
        <a:bodyPr/>
        <a:lstStyle/>
        <a:p>
          <a:endParaRPr lang="en-GB"/>
        </a:p>
      </dgm:t>
    </dgm:pt>
    <dgm:pt modelId="{0D5B78E1-A700-4966-ABB7-4F88B2DFB8BE}" type="sibTrans" cxnId="{F4F3C792-B98F-4FA5-870B-34C11BE2E9E8}">
      <dgm:prSet/>
      <dgm:spPr/>
      <dgm:t>
        <a:bodyPr/>
        <a:lstStyle/>
        <a:p>
          <a:endParaRPr lang="en-GB"/>
        </a:p>
      </dgm:t>
    </dgm:pt>
    <dgm:pt modelId="{765DDE24-0F88-4802-9738-644D2834C7BE}">
      <dgm:prSet phldrT="[Text]" custT="1"/>
      <dgm:spPr/>
      <dgm:t>
        <a:bodyPr/>
        <a:lstStyle/>
        <a:p>
          <a:r>
            <a:rPr lang="en-GB" sz="1200"/>
            <a:t>Encourage sustained behavioural change</a:t>
          </a:r>
          <a:endParaRPr lang="en-GB" sz="1200" dirty="0"/>
        </a:p>
      </dgm:t>
    </dgm:pt>
    <dgm:pt modelId="{8C7B04C3-2D76-4793-A8B4-5A2B5C1D3602}" type="parTrans" cxnId="{A73BDF08-3AA7-4079-954F-E9D623456CE2}">
      <dgm:prSet/>
      <dgm:spPr/>
      <dgm:t>
        <a:bodyPr/>
        <a:lstStyle/>
        <a:p>
          <a:endParaRPr lang="en-GB"/>
        </a:p>
      </dgm:t>
    </dgm:pt>
    <dgm:pt modelId="{6B8988AA-EE18-444F-B06B-EA80D7B27BC7}" type="sibTrans" cxnId="{A73BDF08-3AA7-4079-954F-E9D623456CE2}">
      <dgm:prSet/>
      <dgm:spPr/>
      <dgm:t>
        <a:bodyPr/>
        <a:lstStyle/>
        <a:p>
          <a:endParaRPr lang="en-GB"/>
        </a:p>
      </dgm:t>
    </dgm:pt>
    <dgm:pt modelId="{57F80931-1130-42E7-8BDF-7A1765CC4531}">
      <dgm:prSet phldrT="[Text]" custT="1"/>
      <dgm:spPr>
        <a:solidFill>
          <a:schemeClr val="bg1">
            <a:lumMod val="85000"/>
          </a:schemeClr>
        </a:solidFill>
      </dgm:spPr>
      <dgm:t>
        <a:bodyPr/>
        <a:lstStyle/>
        <a:p>
          <a:r>
            <a:rPr lang="en-GB" sz="1200" dirty="0"/>
            <a:t>Our LHTs focused on diet, specifically the </a:t>
          </a:r>
          <a:r>
            <a:rPr lang="en-GB" sz="1200" b="1" dirty="0"/>
            <a:t>'5-A-DAY' </a:t>
          </a:r>
          <a:r>
            <a:rPr lang="en-GB" sz="1200" dirty="0"/>
            <a:t>message </a:t>
          </a:r>
        </a:p>
        <a:p>
          <a:r>
            <a:rPr lang="en-GB" sz="1200" dirty="0"/>
            <a:t>(Adviced clients to have at least five portions in any combination of a variety of fruit and/or vegatables per day)</a:t>
          </a:r>
        </a:p>
      </dgm:t>
    </dgm:pt>
    <dgm:pt modelId="{1488F07D-AF5A-4780-BD9F-C10A81E20B07}" type="parTrans" cxnId="{9147FA81-9E68-4978-878C-F8C2E147480F}">
      <dgm:prSet/>
      <dgm:spPr/>
      <dgm:t>
        <a:bodyPr/>
        <a:lstStyle/>
        <a:p>
          <a:endParaRPr lang="en-GB"/>
        </a:p>
      </dgm:t>
    </dgm:pt>
    <dgm:pt modelId="{0275B0F2-0E10-4207-95FF-CC0AE645E14B}" type="sibTrans" cxnId="{9147FA81-9E68-4978-878C-F8C2E147480F}">
      <dgm:prSet/>
      <dgm:spPr/>
      <dgm:t>
        <a:bodyPr/>
        <a:lstStyle/>
        <a:p>
          <a:endParaRPr lang="en-GB"/>
        </a:p>
      </dgm:t>
    </dgm:pt>
    <dgm:pt modelId="{F4B5151E-5FE4-4C22-9506-535F4E644531}" type="pres">
      <dgm:prSet presAssocID="{813C0F19-AA9E-4BB3-9472-431703846EB0}" presName="Name0" presStyleCnt="0">
        <dgm:presLayoutVars>
          <dgm:dir/>
          <dgm:animLvl val="lvl"/>
          <dgm:resizeHandles val="exact"/>
        </dgm:presLayoutVars>
      </dgm:prSet>
      <dgm:spPr/>
      <dgm:t>
        <a:bodyPr/>
        <a:lstStyle/>
        <a:p>
          <a:endParaRPr lang="en-GB"/>
        </a:p>
      </dgm:t>
    </dgm:pt>
    <dgm:pt modelId="{497A3D53-A7B2-4EAB-AD08-38C1806DEA04}" type="pres">
      <dgm:prSet presAssocID="{5510FC28-9282-4CF9-9105-B3A26314EB4B}" presName="boxAndChildren" presStyleCnt="0"/>
      <dgm:spPr/>
      <dgm:t>
        <a:bodyPr/>
        <a:lstStyle/>
        <a:p>
          <a:endParaRPr lang="en-GB"/>
        </a:p>
      </dgm:t>
    </dgm:pt>
    <dgm:pt modelId="{D3265AD2-CBEA-4815-8D33-A574A6B7A418}" type="pres">
      <dgm:prSet presAssocID="{5510FC28-9282-4CF9-9105-B3A26314EB4B}" presName="parentTextBox" presStyleLbl="node1" presStyleIdx="0" presStyleCnt="4"/>
      <dgm:spPr/>
      <dgm:t>
        <a:bodyPr/>
        <a:lstStyle/>
        <a:p>
          <a:endParaRPr lang="en-GB"/>
        </a:p>
      </dgm:t>
    </dgm:pt>
    <dgm:pt modelId="{97AFF468-82E0-4A7E-8AD9-5F1AF5157C95}" type="pres">
      <dgm:prSet presAssocID="{5510FC28-9282-4CF9-9105-B3A26314EB4B}" presName="entireBox" presStyleLbl="node1" presStyleIdx="0" presStyleCnt="4"/>
      <dgm:spPr/>
      <dgm:t>
        <a:bodyPr/>
        <a:lstStyle/>
        <a:p>
          <a:endParaRPr lang="en-GB"/>
        </a:p>
      </dgm:t>
    </dgm:pt>
    <dgm:pt modelId="{1387FACC-3447-41A9-9087-68B934702433}" type="pres">
      <dgm:prSet presAssocID="{5510FC28-9282-4CF9-9105-B3A26314EB4B}" presName="descendantBox" presStyleCnt="0"/>
      <dgm:spPr/>
      <dgm:t>
        <a:bodyPr/>
        <a:lstStyle/>
        <a:p>
          <a:endParaRPr lang="en-GB"/>
        </a:p>
      </dgm:t>
    </dgm:pt>
    <dgm:pt modelId="{83E85C6C-4E30-46DC-AD5C-F9744E1EBDC4}" type="pres">
      <dgm:prSet presAssocID="{E3C41CED-BF03-4ECD-9DC2-526890BB6202}" presName="childTextBox" presStyleLbl="fgAccFollowNode1" presStyleIdx="0" presStyleCnt="5">
        <dgm:presLayoutVars>
          <dgm:bulletEnabled val="1"/>
        </dgm:presLayoutVars>
      </dgm:prSet>
      <dgm:spPr/>
      <dgm:t>
        <a:bodyPr/>
        <a:lstStyle/>
        <a:p>
          <a:endParaRPr lang="en-GB"/>
        </a:p>
      </dgm:t>
    </dgm:pt>
    <dgm:pt modelId="{9681387A-2C51-44DB-A304-A99F8AC8447D}" type="pres">
      <dgm:prSet presAssocID="{F7116511-6477-4694-92D5-E0B624E17B3A}" presName="childTextBox" presStyleLbl="fgAccFollowNode1" presStyleIdx="1" presStyleCnt="5">
        <dgm:presLayoutVars>
          <dgm:bulletEnabled val="1"/>
        </dgm:presLayoutVars>
      </dgm:prSet>
      <dgm:spPr/>
      <dgm:t>
        <a:bodyPr/>
        <a:lstStyle/>
        <a:p>
          <a:endParaRPr lang="en-GB"/>
        </a:p>
      </dgm:t>
    </dgm:pt>
    <dgm:pt modelId="{D3C7262A-30B2-4D30-9172-30D3557E5444}" type="pres">
      <dgm:prSet presAssocID="{765DDE24-0F88-4802-9738-644D2834C7BE}" presName="childTextBox" presStyleLbl="fgAccFollowNode1" presStyleIdx="2" presStyleCnt="5">
        <dgm:presLayoutVars>
          <dgm:bulletEnabled val="1"/>
        </dgm:presLayoutVars>
      </dgm:prSet>
      <dgm:spPr/>
      <dgm:t>
        <a:bodyPr/>
        <a:lstStyle/>
        <a:p>
          <a:endParaRPr lang="en-GB"/>
        </a:p>
      </dgm:t>
    </dgm:pt>
    <dgm:pt modelId="{456A2C0C-C487-431A-8B3F-4A12ADD9754A}" type="pres">
      <dgm:prSet presAssocID="{625898AB-BB8E-4CE7-897F-9D965495714A}" presName="sp" presStyleCnt="0"/>
      <dgm:spPr/>
      <dgm:t>
        <a:bodyPr/>
        <a:lstStyle/>
        <a:p>
          <a:endParaRPr lang="en-GB"/>
        </a:p>
      </dgm:t>
    </dgm:pt>
    <dgm:pt modelId="{B2A94064-1AFE-4020-9D81-AF654AC8CBBC}" type="pres">
      <dgm:prSet presAssocID="{D5156D7B-2C08-498C-B117-A8694F09F971}" presName="arrowAndChildren" presStyleCnt="0"/>
      <dgm:spPr/>
      <dgm:t>
        <a:bodyPr/>
        <a:lstStyle/>
        <a:p>
          <a:endParaRPr lang="en-GB"/>
        </a:p>
      </dgm:t>
    </dgm:pt>
    <dgm:pt modelId="{A008F1D2-1C67-43C9-836B-96AB108E8FEF}" type="pres">
      <dgm:prSet presAssocID="{D5156D7B-2C08-498C-B117-A8694F09F971}" presName="parentTextArrow" presStyleLbl="node1" presStyleIdx="1" presStyleCnt="4" custScaleY="61309"/>
      <dgm:spPr/>
      <dgm:t>
        <a:bodyPr/>
        <a:lstStyle/>
        <a:p>
          <a:endParaRPr lang="en-GB"/>
        </a:p>
      </dgm:t>
    </dgm:pt>
    <dgm:pt modelId="{A6157461-5923-4588-A54D-8C8DD677D130}" type="pres">
      <dgm:prSet presAssocID="{0275B0F2-0E10-4207-95FF-CC0AE645E14B}" presName="sp" presStyleCnt="0"/>
      <dgm:spPr/>
    </dgm:pt>
    <dgm:pt modelId="{2A9A0A3C-4BF8-417C-B2D7-1EC4EDE7074A}" type="pres">
      <dgm:prSet presAssocID="{57F80931-1130-42E7-8BDF-7A1765CC4531}" presName="arrowAndChildren" presStyleCnt="0"/>
      <dgm:spPr/>
    </dgm:pt>
    <dgm:pt modelId="{3F53AFD5-9FF9-424E-8DAE-81A3E57D9FD8}" type="pres">
      <dgm:prSet presAssocID="{57F80931-1130-42E7-8BDF-7A1765CC4531}" presName="parentTextArrow" presStyleLbl="node1" presStyleIdx="2" presStyleCnt="4" custScaleY="52164"/>
      <dgm:spPr/>
      <dgm:t>
        <a:bodyPr/>
        <a:lstStyle/>
        <a:p>
          <a:endParaRPr lang="en-GB"/>
        </a:p>
      </dgm:t>
    </dgm:pt>
    <dgm:pt modelId="{221C27E7-7ACE-48A4-A210-4FB16C21F050}" type="pres">
      <dgm:prSet presAssocID="{518F243A-7631-43B6-BE0D-29C3994C7D3A}" presName="sp" presStyleCnt="0"/>
      <dgm:spPr/>
      <dgm:t>
        <a:bodyPr/>
        <a:lstStyle/>
        <a:p>
          <a:endParaRPr lang="en-GB"/>
        </a:p>
      </dgm:t>
    </dgm:pt>
    <dgm:pt modelId="{19DE4E2D-1F72-4E89-BACD-DF0A3260C69F}" type="pres">
      <dgm:prSet presAssocID="{E38F91F8-C0F4-492F-9708-2FB6E8AEC35C}" presName="arrowAndChildren" presStyleCnt="0"/>
      <dgm:spPr/>
      <dgm:t>
        <a:bodyPr/>
        <a:lstStyle/>
        <a:p>
          <a:endParaRPr lang="en-GB"/>
        </a:p>
      </dgm:t>
    </dgm:pt>
    <dgm:pt modelId="{D8A19E34-5376-48D5-A9CC-7CB5A331808B}" type="pres">
      <dgm:prSet presAssocID="{E38F91F8-C0F4-492F-9708-2FB6E8AEC35C}" presName="parentTextArrow" presStyleLbl="node1" presStyleIdx="2" presStyleCnt="4"/>
      <dgm:spPr/>
      <dgm:t>
        <a:bodyPr/>
        <a:lstStyle/>
        <a:p>
          <a:endParaRPr lang="en-GB"/>
        </a:p>
      </dgm:t>
    </dgm:pt>
    <dgm:pt modelId="{ACE46E6A-EA52-41A5-9484-EBE463DD1479}" type="pres">
      <dgm:prSet presAssocID="{E38F91F8-C0F4-492F-9708-2FB6E8AEC35C}" presName="arrow" presStyleLbl="node1" presStyleIdx="3" presStyleCnt="4"/>
      <dgm:spPr/>
      <dgm:t>
        <a:bodyPr/>
        <a:lstStyle/>
        <a:p>
          <a:endParaRPr lang="en-GB"/>
        </a:p>
      </dgm:t>
    </dgm:pt>
    <dgm:pt modelId="{C515E2D8-380F-4AE4-A468-D25DA6E3B34D}" type="pres">
      <dgm:prSet presAssocID="{E38F91F8-C0F4-492F-9708-2FB6E8AEC35C}" presName="descendantArrow" presStyleCnt="0"/>
      <dgm:spPr/>
      <dgm:t>
        <a:bodyPr/>
        <a:lstStyle/>
        <a:p>
          <a:endParaRPr lang="en-GB"/>
        </a:p>
      </dgm:t>
    </dgm:pt>
    <dgm:pt modelId="{001CBCA3-4B46-4337-868F-CB3E618D3B6C}" type="pres">
      <dgm:prSet presAssocID="{23C23DF7-2BC7-4048-8A70-D8BF798FBFFD}" presName="childTextArrow" presStyleLbl="fgAccFollowNode1" presStyleIdx="3" presStyleCnt="5">
        <dgm:presLayoutVars>
          <dgm:bulletEnabled val="1"/>
        </dgm:presLayoutVars>
      </dgm:prSet>
      <dgm:spPr/>
      <dgm:t>
        <a:bodyPr/>
        <a:lstStyle/>
        <a:p>
          <a:endParaRPr lang="en-GB"/>
        </a:p>
      </dgm:t>
    </dgm:pt>
    <dgm:pt modelId="{C62505D7-F908-4D59-BAFB-7C1E7550EA2A}" type="pres">
      <dgm:prSet presAssocID="{6FF074E3-201B-4B64-96A8-E1668360D137}" presName="childTextArrow" presStyleLbl="fgAccFollowNode1" presStyleIdx="4" presStyleCnt="5">
        <dgm:presLayoutVars>
          <dgm:bulletEnabled val="1"/>
        </dgm:presLayoutVars>
      </dgm:prSet>
      <dgm:spPr/>
      <dgm:t>
        <a:bodyPr/>
        <a:lstStyle/>
        <a:p>
          <a:endParaRPr lang="en-GB"/>
        </a:p>
      </dgm:t>
    </dgm:pt>
  </dgm:ptLst>
  <dgm:cxnLst>
    <dgm:cxn modelId="{E6CE37DA-FAFD-4A31-91F7-D12748E75B99}" type="presOf" srcId="{23C23DF7-2BC7-4048-8A70-D8BF798FBFFD}" destId="{001CBCA3-4B46-4337-868F-CB3E618D3B6C}" srcOrd="0" destOrd="0" presId="urn:microsoft.com/office/officeart/2005/8/layout/process4"/>
    <dgm:cxn modelId="{9147FA81-9E68-4978-878C-F8C2E147480F}" srcId="{813C0F19-AA9E-4BB3-9472-431703846EB0}" destId="{57F80931-1130-42E7-8BDF-7A1765CC4531}" srcOrd="1" destOrd="0" parTransId="{1488F07D-AF5A-4780-BD9F-C10A81E20B07}" sibTransId="{0275B0F2-0E10-4207-95FF-CC0AE645E14B}"/>
    <dgm:cxn modelId="{AF0655EA-2B44-49F4-81A6-DF54B1FC9E8B}" type="presOf" srcId="{E38F91F8-C0F4-492F-9708-2FB6E8AEC35C}" destId="{ACE46E6A-EA52-41A5-9484-EBE463DD1479}" srcOrd="1" destOrd="0" presId="urn:microsoft.com/office/officeart/2005/8/layout/process4"/>
    <dgm:cxn modelId="{D7479E5A-4A4F-491F-96D0-64FA5EC69E2E}" type="presOf" srcId="{E3C41CED-BF03-4ECD-9DC2-526890BB6202}" destId="{83E85C6C-4E30-46DC-AD5C-F9744E1EBDC4}" srcOrd="0" destOrd="0" presId="urn:microsoft.com/office/officeart/2005/8/layout/process4"/>
    <dgm:cxn modelId="{7F7D86FA-DAF0-4112-B73E-01935353D74B}" srcId="{5510FC28-9282-4CF9-9105-B3A26314EB4B}" destId="{E3C41CED-BF03-4ECD-9DC2-526890BB6202}" srcOrd="0" destOrd="0" parTransId="{EB51C1B4-A3B6-43E9-82D5-286EBF115C77}" sibTransId="{9ECF9E33-2350-4E86-9B0F-5BB14216DA44}"/>
    <dgm:cxn modelId="{F4F3C792-B98F-4FA5-870B-34C11BE2E9E8}" srcId="{5510FC28-9282-4CF9-9105-B3A26314EB4B}" destId="{F7116511-6477-4694-92D5-E0B624E17B3A}" srcOrd="1" destOrd="0" parTransId="{608A8AD7-4B25-4A7F-9C66-0D8806A3DE86}" sibTransId="{0D5B78E1-A700-4966-ABB7-4F88B2DFB8BE}"/>
    <dgm:cxn modelId="{E0F02BFD-3E03-466A-ACA5-E19920487CF7}" type="presOf" srcId="{5510FC28-9282-4CF9-9105-B3A26314EB4B}" destId="{97AFF468-82E0-4A7E-8AD9-5F1AF5157C95}" srcOrd="1" destOrd="0" presId="urn:microsoft.com/office/officeart/2005/8/layout/process4"/>
    <dgm:cxn modelId="{F1B79385-F334-4109-A6F8-CBD047913C26}" srcId="{813C0F19-AA9E-4BB3-9472-431703846EB0}" destId="{E38F91F8-C0F4-492F-9708-2FB6E8AEC35C}" srcOrd="0" destOrd="0" parTransId="{0FEDEA9E-27EF-413F-A841-153AE4428A9E}" sibTransId="{518F243A-7631-43B6-BE0D-29C3994C7D3A}"/>
    <dgm:cxn modelId="{FFDD6B76-A5E5-4454-A15E-674418371CA2}" type="presOf" srcId="{813C0F19-AA9E-4BB3-9472-431703846EB0}" destId="{F4B5151E-5FE4-4C22-9506-535F4E644531}" srcOrd="0" destOrd="0" presId="urn:microsoft.com/office/officeart/2005/8/layout/process4"/>
    <dgm:cxn modelId="{84205CC5-5981-4A9C-BD7A-B771BF70EC46}" srcId="{813C0F19-AA9E-4BB3-9472-431703846EB0}" destId="{5510FC28-9282-4CF9-9105-B3A26314EB4B}" srcOrd="3" destOrd="0" parTransId="{CC2698A9-50AE-47EA-86F6-733887D85F4F}" sibTransId="{368E5F17-1A2D-4153-B9B9-37CEF191AF92}"/>
    <dgm:cxn modelId="{2C21EDEA-0B4B-44E4-A4F8-B4D9DF307EF5}" srcId="{E38F91F8-C0F4-492F-9708-2FB6E8AEC35C}" destId="{6FF074E3-201B-4B64-96A8-E1668360D137}" srcOrd="1" destOrd="0" parTransId="{1CC8188B-709C-4E78-A09E-0AEC76E778A0}" sibTransId="{98BEF224-AB82-48ED-B7FA-1F2153970DEA}"/>
    <dgm:cxn modelId="{A73BDF08-3AA7-4079-954F-E9D623456CE2}" srcId="{5510FC28-9282-4CF9-9105-B3A26314EB4B}" destId="{765DDE24-0F88-4802-9738-644D2834C7BE}" srcOrd="2" destOrd="0" parTransId="{8C7B04C3-2D76-4793-A8B4-5A2B5C1D3602}" sibTransId="{6B8988AA-EE18-444F-B06B-EA80D7B27BC7}"/>
    <dgm:cxn modelId="{E2945CF1-5D72-4047-B096-D7BFA1C5C435}" srcId="{E38F91F8-C0F4-492F-9708-2FB6E8AEC35C}" destId="{23C23DF7-2BC7-4048-8A70-D8BF798FBFFD}" srcOrd="0" destOrd="0" parTransId="{DCC1768A-38E4-4646-B779-FD1ED806FEBF}" sibTransId="{B34891FB-A80B-4B9F-8149-CC81293F62C2}"/>
    <dgm:cxn modelId="{240FC897-D4ED-45FB-A282-55D1B9F36D6A}" srcId="{813C0F19-AA9E-4BB3-9472-431703846EB0}" destId="{D5156D7B-2C08-498C-B117-A8694F09F971}" srcOrd="2" destOrd="0" parTransId="{97ED9510-422D-4E6E-B6F3-94CCE8E85059}" sibTransId="{625898AB-BB8E-4CE7-897F-9D965495714A}"/>
    <dgm:cxn modelId="{919517E5-8120-43C2-A547-AC35CDF1CE7B}" type="presOf" srcId="{57F80931-1130-42E7-8BDF-7A1765CC4531}" destId="{3F53AFD5-9FF9-424E-8DAE-81A3E57D9FD8}" srcOrd="0" destOrd="0" presId="urn:microsoft.com/office/officeart/2005/8/layout/process4"/>
    <dgm:cxn modelId="{55618DBC-3DFF-4E65-8805-2DFD38B28F5E}" type="presOf" srcId="{E38F91F8-C0F4-492F-9708-2FB6E8AEC35C}" destId="{D8A19E34-5376-48D5-A9CC-7CB5A331808B}" srcOrd="0" destOrd="0" presId="urn:microsoft.com/office/officeart/2005/8/layout/process4"/>
    <dgm:cxn modelId="{7EFF0E4E-E3E5-4E26-BE7E-46F642D13ADA}" type="presOf" srcId="{5510FC28-9282-4CF9-9105-B3A26314EB4B}" destId="{D3265AD2-CBEA-4815-8D33-A574A6B7A418}" srcOrd="0" destOrd="0" presId="urn:microsoft.com/office/officeart/2005/8/layout/process4"/>
    <dgm:cxn modelId="{22EA829C-980A-4CDB-8C1C-D08C652EAAE8}" type="presOf" srcId="{D5156D7B-2C08-498C-B117-A8694F09F971}" destId="{A008F1D2-1C67-43C9-836B-96AB108E8FEF}" srcOrd="0" destOrd="0" presId="urn:microsoft.com/office/officeart/2005/8/layout/process4"/>
    <dgm:cxn modelId="{D006C610-3891-4745-93B6-48C0ADF9CCBE}" type="presOf" srcId="{F7116511-6477-4694-92D5-E0B624E17B3A}" destId="{9681387A-2C51-44DB-A304-A99F8AC8447D}" srcOrd="0" destOrd="0" presId="urn:microsoft.com/office/officeart/2005/8/layout/process4"/>
    <dgm:cxn modelId="{8ED68DD4-8A82-494C-B922-4CF568D250D7}" type="presOf" srcId="{765DDE24-0F88-4802-9738-644D2834C7BE}" destId="{D3C7262A-30B2-4D30-9172-30D3557E5444}" srcOrd="0" destOrd="0" presId="urn:microsoft.com/office/officeart/2005/8/layout/process4"/>
    <dgm:cxn modelId="{3B866F1E-A29A-4828-9D08-5A1C181FCEB1}" type="presOf" srcId="{6FF074E3-201B-4B64-96A8-E1668360D137}" destId="{C62505D7-F908-4D59-BAFB-7C1E7550EA2A}" srcOrd="0" destOrd="0" presId="urn:microsoft.com/office/officeart/2005/8/layout/process4"/>
    <dgm:cxn modelId="{82892B22-F9F5-4A13-99F7-05597993DE21}" type="presParOf" srcId="{F4B5151E-5FE4-4C22-9506-535F4E644531}" destId="{497A3D53-A7B2-4EAB-AD08-38C1806DEA04}" srcOrd="0" destOrd="0" presId="urn:microsoft.com/office/officeart/2005/8/layout/process4"/>
    <dgm:cxn modelId="{016ECFE3-DFED-4279-B7CF-2ECFACEF5BB2}" type="presParOf" srcId="{497A3D53-A7B2-4EAB-AD08-38C1806DEA04}" destId="{D3265AD2-CBEA-4815-8D33-A574A6B7A418}" srcOrd="0" destOrd="0" presId="urn:microsoft.com/office/officeart/2005/8/layout/process4"/>
    <dgm:cxn modelId="{E032E2E5-9C2C-45B0-9E44-D345321D9A14}" type="presParOf" srcId="{497A3D53-A7B2-4EAB-AD08-38C1806DEA04}" destId="{97AFF468-82E0-4A7E-8AD9-5F1AF5157C95}" srcOrd="1" destOrd="0" presId="urn:microsoft.com/office/officeart/2005/8/layout/process4"/>
    <dgm:cxn modelId="{81134DC7-82F6-4C7B-97EC-A5D952632A6F}" type="presParOf" srcId="{497A3D53-A7B2-4EAB-AD08-38C1806DEA04}" destId="{1387FACC-3447-41A9-9087-68B934702433}" srcOrd="2" destOrd="0" presId="urn:microsoft.com/office/officeart/2005/8/layout/process4"/>
    <dgm:cxn modelId="{D677490B-F53C-43B8-A628-904B30EF0660}" type="presParOf" srcId="{1387FACC-3447-41A9-9087-68B934702433}" destId="{83E85C6C-4E30-46DC-AD5C-F9744E1EBDC4}" srcOrd="0" destOrd="0" presId="urn:microsoft.com/office/officeart/2005/8/layout/process4"/>
    <dgm:cxn modelId="{7AA32093-FE3C-47C1-B70C-D795E1604CB8}" type="presParOf" srcId="{1387FACC-3447-41A9-9087-68B934702433}" destId="{9681387A-2C51-44DB-A304-A99F8AC8447D}" srcOrd="1" destOrd="0" presId="urn:microsoft.com/office/officeart/2005/8/layout/process4"/>
    <dgm:cxn modelId="{8933AFFE-E173-4563-AE4B-984765188263}" type="presParOf" srcId="{1387FACC-3447-41A9-9087-68B934702433}" destId="{D3C7262A-30B2-4D30-9172-30D3557E5444}" srcOrd="2" destOrd="0" presId="urn:microsoft.com/office/officeart/2005/8/layout/process4"/>
    <dgm:cxn modelId="{BEA1268E-D5A9-4DD0-BB57-EFE8A3B06BD4}" type="presParOf" srcId="{F4B5151E-5FE4-4C22-9506-535F4E644531}" destId="{456A2C0C-C487-431A-8B3F-4A12ADD9754A}" srcOrd="1" destOrd="0" presId="urn:microsoft.com/office/officeart/2005/8/layout/process4"/>
    <dgm:cxn modelId="{CB955D4F-8AD1-478B-A74B-57ABCFAA8B0E}" type="presParOf" srcId="{F4B5151E-5FE4-4C22-9506-535F4E644531}" destId="{B2A94064-1AFE-4020-9D81-AF654AC8CBBC}" srcOrd="2" destOrd="0" presId="urn:microsoft.com/office/officeart/2005/8/layout/process4"/>
    <dgm:cxn modelId="{7FD9508B-055A-4E1C-963D-6152A874B6C6}" type="presParOf" srcId="{B2A94064-1AFE-4020-9D81-AF654AC8CBBC}" destId="{A008F1D2-1C67-43C9-836B-96AB108E8FEF}" srcOrd="0" destOrd="0" presId="urn:microsoft.com/office/officeart/2005/8/layout/process4"/>
    <dgm:cxn modelId="{EF317EAF-7C3D-46CE-AC4E-2781FCE1728E}" type="presParOf" srcId="{F4B5151E-5FE4-4C22-9506-535F4E644531}" destId="{A6157461-5923-4588-A54D-8C8DD677D130}" srcOrd="3" destOrd="0" presId="urn:microsoft.com/office/officeart/2005/8/layout/process4"/>
    <dgm:cxn modelId="{5D16A16E-8BD1-4077-9923-27572E2329CF}" type="presParOf" srcId="{F4B5151E-5FE4-4C22-9506-535F4E644531}" destId="{2A9A0A3C-4BF8-417C-B2D7-1EC4EDE7074A}" srcOrd="4" destOrd="0" presId="urn:microsoft.com/office/officeart/2005/8/layout/process4"/>
    <dgm:cxn modelId="{25CDDBB4-8757-4EA0-8B8A-FB4A9E51146B}" type="presParOf" srcId="{2A9A0A3C-4BF8-417C-B2D7-1EC4EDE7074A}" destId="{3F53AFD5-9FF9-424E-8DAE-81A3E57D9FD8}" srcOrd="0" destOrd="0" presId="urn:microsoft.com/office/officeart/2005/8/layout/process4"/>
    <dgm:cxn modelId="{E13FF440-FD70-4272-9609-31F315CA13E2}" type="presParOf" srcId="{F4B5151E-5FE4-4C22-9506-535F4E644531}" destId="{221C27E7-7ACE-48A4-A210-4FB16C21F050}" srcOrd="5" destOrd="0" presId="urn:microsoft.com/office/officeart/2005/8/layout/process4"/>
    <dgm:cxn modelId="{C271023F-77A7-4F29-B22F-CF8B36894E0C}" type="presParOf" srcId="{F4B5151E-5FE4-4C22-9506-535F4E644531}" destId="{19DE4E2D-1F72-4E89-BACD-DF0A3260C69F}" srcOrd="6" destOrd="0" presId="urn:microsoft.com/office/officeart/2005/8/layout/process4"/>
    <dgm:cxn modelId="{6BBDAAB5-8BF0-4559-8EA7-AC7A3B62BC69}" type="presParOf" srcId="{19DE4E2D-1F72-4E89-BACD-DF0A3260C69F}" destId="{D8A19E34-5376-48D5-A9CC-7CB5A331808B}" srcOrd="0" destOrd="0" presId="urn:microsoft.com/office/officeart/2005/8/layout/process4"/>
    <dgm:cxn modelId="{31414CFC-0143-4281-83E7-B1E6F2E07F19}" type="presParOf" srcId="{19DE4E2D-1F72-4E89-BACD-DF0A3260C69F}" destId="{ACE46E6A-EA52-41A5-9484-EBE463DD1479}" srcOrd="1" destOrd="0" presId="urn:microsoft.com/office/officeart/2005/8/layout/process4"/>
    <dgm:cxn modelId="{3E6D52F6-30E3-4B8E-8185-10BE0AC0D5FA}" type="presParOf" srcId="{19DE4E2D-1F72-4E89-BACD-DF0A3260C69F}" destId="{C515E2D8-380F-4AE4-A468-D25DA6E3B34D}" srcOrd="2" destOrd="0" presId="urn:microsoft.com/office/officeart/2005/8/layout/process4"/>
    <dgm:cxn modelId="{34BB05E8-1A14-41C9-8EB8-321670CD4CCE}" type="presParOf" srcId="{C515E2D8-380F-4AE4-A468-D25DA6E3B34D}" destId="{001CBCA3-4B46-4337-868F-CB3E618D3B6C}" srcOrd="0" destOrd="0" presId="urn:microsoft.com/office/officeart/2005/8/layout/process4"/>
    <dgm:cxn modelId="{6C3A1117-DE0A-47B8-AD40-22296FC6F7EB}" type="presParOf" srcId="{C515E2D8-380F-4AE4-A468-D25DA6E3B34D}" destId="{C62505D7-F908-4D59-BAFB-7C1E7550EA2A}" srcOrd="1" destOrd="0" presId="urn:microsoft.com/office/officeart/2005/8/layout/process4"/>
  </dgm:cxnLst>
  <dgm:bg/>
  <dgm:whole>
    <a:ln>
      <a:no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AFF468-82E0-4A7E-8AD9-5F1AF5157C95}">
      <dsp:nvSpPr>
        <dsp:cNvPr id="0" name=""/>
        <dsp:cNvSpPr/>
      </dsp:nvSpPr>
      <dsp:spPr>
        <a:xfrm>
          <a:off x="0" y="4351307"/>
          <a:ext cx="4962525" cy="134333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kern="1200"/>
            <a:t>Over 3 Months: ongoing and effective helping relationship</a:t>
          </a:r>
        </a:p>
        <a:p>
          <a:pPr lvl="0" algn="ctr" defTabSz="533400">
            <a:lnSpc>
              <a:spcPct val="90000"/>
            </a:lnSpc>
            <a:spcBef>
              <a:spcPct val="0"/>
            </a:spcBef>
            <a:spcAft>
              <a:spcPct val="35000"/>
            </a:spcAft>
          </a:pPr>
          <a:r>
            <a:rPr lang="en-GB" sz="1200" kern="1200"/>
            <a:t>(Phone/Face to Face: 3 to 6 in total)</a:t>
          </a:r>
          <a:endParaRPr lang="en-GB" sz="1200" kern="1200" dirty="0"/>
        </a:p>
      </dsp:txBody>
      <dsp:txXfrm>
        <a:off x="0" y="4351307"/>
        <a:ext cx="4962525" cy="725399"/>
      </dsp:txXfrm>
    </dsp:sp>
    <dsp:sp modelId="{83E85C6C-4E30-46DC-AD5C-F9744E1EBDC4}">
      <dsp:nvSpPr>
        <dsp:cNvPr id="0" name=""/>
        <dsp:cNvSpPr/>
      </dsp:nvSpPr>
      <dsp:spPr>
        <a:xfrm>
          <a:off x="2423" y="5049840"/>
          <a:ext cx="1652559" cy="617932"/>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GB" sz="1200" kern="1200"/>
            <a:t>Appropriate to participant’s need</a:t>
          </a:r>
          <a:endParaRPr lang="en-GB" sz="1200" kern="1200" dirty="0"/>
        </a:p>
      </dsp:txBody>
      <dsp:txXfrm>
        <a:off x="2423" y="5049840"/>
        <a:ext cx="1652559" cy="617932"/>
      </dsp:txXfrm>
    </dsp:sp>
    <dsp:sp modelId="{9681387A-2C51-44DB-A304-A99F8AC8447D}">
      <dsp:nvSpPr>
        <dsp:cNvPr id="0" name=""/>
        <dsp:cNvSpPr/>
      </dsp:nvSpPr>
      <dsp:spPr>
        <a:xfrm>
          <a:off x="1654982" y="5049840"/>
          <a:ext cx="1652559" cy="617932"/>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GB" sz="1200" kern="1200"/>
            <a:t>Build upon successful experiences</a:t>
          </a:r>
          <a:endParaRPr lang="en-GB" sz="1200" kern="1200" dirty="0"/>
        </a:p>
      </dsp:txBody>
      <dsp:txXfrm>
        <a:off x="1654982" y="5049840"/>
        <a:ext cx="1652559" cy="617932"/>
      </dsp:txXfrm>
    </dsp:sp>
    <dsp:sp modelId="{D3C7262A-30B2-4D30-9172-30D3557E5444}">
      <dsp:nvSpPr>
        <dsp:cNvPr id="0" name=""/>
        <dsp:cNvSpPr/>
      </dsp:nvSpPr>
      <dsp:spPr>
        <a:xfrm>
          <a:off x="3307542" y="5049840"/>
          <a:ext cx="1652559" cy="617932"/>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GB" sz="1200" kern="1200"/>
            <a:t>Encourage sustained behavioural change</a:t>
          </a:r>
          <a:endParaRPr lang="en-GB" sz="1200" kern="1200" dirty="0"/>
        </a:p>
      </dsp:txBody>
      <dsp:txXfrm>
        <a:off x="3307542" y="5049840"/>
        <a:ext cx="1652559" cy="617932"/>
      </dsp:txXfrm>
    </dsp:sp>
    <dsp:sp modelId="{A008F1D2-1C67-43C9-836B-96AB108E8FEF}">
      <dsp:nvSpPr>
        <dsp:cNvPr id="0" name=""/>
        <dsp:cNvSpPr/>
      </dsp:nvSpPr>
      <dsp:spPr>
        <a:xfrm rot="10800000">
          <a:off x="0" y="3104786"/>
          <a:ext cx="4962525" cy="1266671"/>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kern="1200"/>
            <a:t>Set </a:t>
          </a:r>
        </a:p>
        <a:p>
          <a:pPr lvl="0" algn="ctr" defTabSz="533400">
            <a:lnSpc>
              <a:spcPct val="90000"/>
            </a:lnSpc>
            <a:spcBef>
              <a:spcPct val="0"/>
            </a:spcBef>
            <a:spcAft>
              <a:spcPct val="35000"/>
            </a:spcAft>
          </a:pPr>
          <a:r>
            <a:rPr lang="en-GB" sz="1200" b="1" kern="1200"/>
            <a:t>S</a:t>
          </a:r>
          <a:r>
            <a:rPr lang="en-GB" sz="1200" kern="1200"/>
            <a:t>pecific </a:t>
          </a:r>
          <a:r>
            <a:rPr lang="en-GB" sz="1200" b="1" kern="1200"/>
            <a:t>M</a:t>
          </a:r>
          <a:r>
            <a:rPr lang="en-GB" sz="1200" kern="1200"/>
            <a:t>easurable </a:t>
          </a:r>
          <a:r>
            <a:rPr lang="en-GB" sz="1200" b="1" kern="1200"/>
            <a:t>A</a:t>
          </a:r>
          <a:r>
            <a:rPr lang="en-GB" sz="1200" kern="1200"/>
            <a:t>chievable </a:t>
          </a:r>
          <a:r>
            <a:rPr lang="en-GB" sz="1200" b="1" kern="1200"/>
            <a:t>R</a:t>
          </a:r>
          <a:r>
            <a:rPr lang="en-GB" sz="1200" kern="1200"/>
            <a:t>ealistic </a:t>
          </a:r>
          <a:r>
            <a:rPr lang="en-GB" sz="1200" b="1" kern="1200"/>
            <a:t>T</a:t>
          </a:r>
          <a:r>
            <a:rPr lang="en-GB" sz="1200" kern="1200"/>
            <a:t>ime-bound goals </a:t>
          </a:r>
          <a:endParaRPr lang="en-GB" sz="1200" kern="1200" dirty="0"/>
        </a:p>
      </dsp:txBody>
      <dsp:txXfrm rot="10800000">
        <a:off x="0" y="3104786"/>
        <a:ext cx="4962525" cy="823045"/>
      </dsp:txXfrm>
    </dsp:sp>
    <dsp:sp modelId="{3F53AFD5-9FF9-424E-8DAE-81A3E57D9FD8}">
      <dsp:nvSpPr>
        <dsp:cNvPr id="0" name=""/>
        <dsp:cNvSpPr/>
      </dsp:nvSpPr>
      <dsp:spPr>
        <a:xfrm rot="10800000">
          <a:off x="0" y="2047204"/>
          <a:ext cx="4962525" cy="1077731"/>
        </a:xfrm>
        <a:prstGeom prst="upArrowCallout">
          <a:avLst/>
        </a:prstGeom>
        <a:solidFill>
          <a:schemeClr val="bg1">
            <a:lumMod val="8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kern="1200" dirty="0"/>
            <a:t>Our LHTs focused on diet, specifically the </a:t>
          </a:r>
          <a:r>
            <a:rPr lang="en-GB" sz="1200" b="1" kern="1200" dirty="0"/>
            <a:t>'5-A-DAY' </a:t>
          </a:r>
          <a:r>
            <a:rPr lang="en-GB" sz="1200" kern="1200" dirty="0"/>
            <a:t>message </a:t>
          </a:r>
        </a:p>
        <a:p>
          <a:pPr lvl="0" algn="ctr" defTabSz="533400">
            <a:lnSpc>
              <a:spcPct val="90000"/>
            </a:lnSpc>
            <a:spcBef>
              <a:spcPct val="0"/>
            </a:spcBef>
            <a:spcAft>
              <a:spcPct val="35000"/>
            </a:spcAft>
          </a:pPr>
          <a:r>
            <a:rPr lang="en-GB" sz="1200" kern="1200" dirty="0"/>
            <a:t>(Adviced clients to have at least five portions in any combination of a variety of fruit and/or vegatables per day)</a:t>
          </a:r>
        </a:p>
      </dsp:txBody>
      <dsp:txXfrm rot="10800000">
        <a:off x="0" y="2047204"/>
        <a:ext cx="4962525" cy="700277"/>
      </dsp:txXfrm>
    </dsp:sp>
    <dsp:sp modelId="{ACE46E6A-EA52-41A5-9484-EBE463DD1479}">
      <dsp:nvSpPr>
        <dsp:cNvPr id="0" name=""/>
        <dsp:cNvSpPr/>
      </dsp:nvSpPr>
      <dsp:spPr>
        <a:xfrm rot="10800000">
          <a:off x="0" y="1310"/>
          <a:ext cx="4962525" cy="2066044"/>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kern="1200"/>
            <a:t>Initial meeting: 60-90 minute person centred assessment</a:t>
          </a:r>
          <a:r>
            <a:rPr lang="en-GB" sz="1200" kern="1200" dirty="0" smtClean="0"/>
            <a:t> </a:t>
          </a:r>
        </a:p>
        <a:p>
          <a:pPr lvl="0" algn="ctr" defTabSz="533400">
            <a:lnSpc>
              <a:spcPct val="90000"/>
            </a:lnSpc>
            <a:spcBef>
              <a:spcPct val="0"/>
            </a:spcBef>
            <a:spcAft>
              <a:spcPct val="35000"/>
            </a:spcAft>
          </a:pPr>
          <a:r>
            <a:rPr lang="en-GB" sz="1200" kern="1200" dirty="0" smtClean="0"/>
            <a:t>(Face to face)</a:t>
          </a:r>
          <a:endParaRPr lang="en-GB" sz="1200" kern="1200" dirty="0"/>
        </a:p>
      </dsp:txBody>
      <dsp:txXfrm rot="-10800000">
        <a:off x="0" y="1310"/>
        <a:ext cx="4962525" cy="725181"/>
      </dsp:txXfrm>
    </dsp:sp>
    <dsp:sp modelId="{001CBCA3-4B46-4337-868F-CB3E618D3B6C}">
      <dsp:nvSpPr>
        <dsp:cNvPr id="0" name=""/>
        <dsp:cNvSpPr/>
      </dsp:nvSpPr>
      <dsp:spPr>
        <a:xfrm>
          <a:off x="0" y="726491"/>
          <a:ext cx="2481262" cy="61774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GB" sz="1200" kern="1200" dirty="0" smtClean="0"/>
            <a:t>Explore advantages and disadvantages of </a:t>
          </a:r>
          <a:r>
            <a:rPr lang="en-GB" sz="1200" kern="1200"/>
            <a:t>behaviour </a:t>
          </a:r>
          <a:r>
            <a:rPr lang="en-GB" sz="1200" kern="1200" dirty="0" smtClean="0"/>
            <a:t>change</a:t>
          </a:r>
          <a:endParaRPr lang="en-GB" sz="1200" kern="1200" dirty="0"/>
        </a:p>
      </dsp:txBody>
      <dsp:txXfrm>
        <a:off x="0" y="726491"/>
        <a:ext cx="2481262" cy="617747"/>
      </dsp:txXfrm>
    </dsp:sp>
    <dsp:sp modelId="{C62505D7-F908-4D59-BAFB-7C1E7550EA2A}">
      <dsp:nvSpPr>
        <dsp:cNvPr id="0" name=""/>
        <dsp:cNvSpPr/>
      </dsp:nvSpPr>
      <dsp:spPr>
        <a:xfrm>
          <a:off x="2481262" y="726491"/>
          <a:ext cx="2481262" cy="617747"/>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lvl="0" algn="ctr" defTabSz="533400">
            <a:lnSpc>
              <a:spcPct val="90000"/>
            </a:lnSpc>
            <a:spcBef>
              <a:spcPct val="0"/>
            </a:spcBef>
            <a:spcAft>
              <a:spcPct val="35000"/>
            </a:spcAft>
          </a:pPr>
          <a:r>
            <a:rPr lang="en-GB" sz="1200" kern="1200"/>
            <a:t>Explore barriers and facilitators to behaviour </a:t>
          </a:r>
          <a:r>
            <a:rPr lang="en-GB" sz="1200" kern="1200" dirty="0" smtClean="0"/>
            <a:t>change</a:t>
          </a:r>
          <a:endParaRPr lang="en-GB" sz="1200" kern="1200" dirty="0"/>
        </a:p>
      </dsp:txBody>
      <dsp:txXfrm>
        <a:off x="2481262" y="726491"/>
        <a:ext cx="2481262" cy="61774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21</Pages>
  <Words>13445</Words>
  <Characters>76642</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9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oodall</dc:creator>
  <cp:lastModifiedBy>mgoodall</cp:lastModifiedBy>
  <cp:revision>13</cp:revision>
  <cp:lastPrinted>2013-09-12T08:54:00Z</cp:lastPrinted>
  <dcterms:created xsi:type="dcterms:W3CDTF">2013-09-18T09:01:00Z</dcterms:created>
  <dcterms:modified xsi:type="dcterms:W3CDTF">2013-09-20T13:41:00Z</dcterms:modified>
</cp:coreProperties>
</file>